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B6582E" w14:textId="54568F3F" w:rsidR="006C76FD" w:rsidRPr="00692CFC" w:rsidRDefault="00A57B06" w:rsidP="00386C09">
      <w:pPr>
        <w:spacing w:line="360" w:lineRule="auto"/>
        <w:rPr>
          <w:color w:val="FF0000"/>
        </w:rPr>
      </w:pPr>
      <w:r w:rsidRPr="008461F6">
        <w:rPr>
          <w:b/>
          <w:color w:val="000000" w:themeColor="text1"/>
        </w:rPr>
        <w:t>Title</w:t>
      </w:r>
      <w:r w:rsidRPr="008461F6">
        <w:rPr>
          <w:color w:val="000000" w:themeColor="text1"/>
        </w:rPr>
        <w:t xml:space="preserve">: </w:t>
      </w:r>
      <w:r w:rsidR="006C76FD" w:rsidRPr="00692CFC">
        <w:rPr>
          <w:color w:val="FF0000"/>
        </w:rPr>
        <w:t>Pregnant women’s use of e-cigarettes in the UK: a cross-sectional survey.</w:t>
      </w:r>
    </w:p>
    <w:p w14:paraId="5E619D13" w14:textId="677528ED" w:rsidR="00386C09" w:rsidRPr="00305E8E" w:rsidRDefault="00A57B06" w:rsidP="00386C09">
      <w:pPr>
        <w:spacing w:line="360" w:lineRule="auto"/>
        <w:rPr>
          <w:color w:val="FF0000"/>
        </w:rPr>
      </w:pPr>
      <w:r w:rsidRPr="00305E8E">
        <w:rPr>
          <w:b/>
          <w:color w:val="FF0000"/>
        </w:rPr>
        <w:t>Authors</w:t>
      </w:r>
      <w:r w:rsidRPr="00305E8E">
        <w:rPr>
          <w:color w:val="FF0000"/>
        </w:rPr>
        <w:t xml:space="preserve">: </w:t>
      </w:r>
      <w:r w:rsidR="00386C09" w:rsidRPr="00305E8E">
        <w:rPr>
          <w:color w:val="FF0000"/>
        </w:rPr>
        <w:t>Katharine Bowker</w:t>
      </w:r>
      <w:r w:rsidR="00287BE8" w:rsidRPr="00305E8E">
        <w:rPr>
          <w:color w:val="FF0000"/>
        </w:rPr>
        <w:t xml:space="preserve"> </w:t>
      </w:r>
      <w:r w:rsidR="00386C09" w:rsidRPr="00305E8E">
        <w:rPr>
          <w:color w:val="FF0000"/>
          <w:vertAlign w:val="superscript"/>
        </w:rPr>
        <w:t>1</w:t>
      </w:r>
      <w:r w:rsidR="00386C09" w:rsidRPr="00305E8E">
        <w:rPr>
          <w:color w:val="FF0000"/>
        </w:rPr>
        <w:t>, Sarah Lewis</w:t>
      </w:r>
      <w:r w:rsidR="00091D23" w:rsidRPr="00305E8E">
        <w:rPr>
          <w:color w:val="FF0000"/>
        </w:rPr>
        <w:t xml:space="preserve"> </w:t>
      </w:r>
      <w:r w:rsidR="0024712B" w:rsidRPr="00305E8E">
        <w:rPr>
          <w:color w:val="FF0000"/>
          <w:sz w:val="18"/>
          <w:vertAlign w:val="superscript"/>
        </w:rPr>
        <w:t>2</w:t>
      </w:r>
      <w:r w:rsidR="00386C09" w:rsidRPr="00305E8E">
        <w:rPr>
          <w:color w:val="FF0000"/>
        </w:rPr>
        <w:t xml:space="preserve">, </w:t>
      </w:r>
      <w:r w:rsidR="00F30D70" w:rsidRPr="00305E8E">
        <w:rPr>
          <w:color w:val="FF0000"/>
        </w:rPr>
        <w:t>Lucy Phillips</w:t>
      </w:r>
      <w:r w:rsidR="007C419C" w:rsidRPr="00305E8E">
        <w:rPr>
          <w:color w:val="FF0000"/>
        </w:rPr>
        <w:t xml:space="preserve"> </w:t>
      </w:r>
      <w:r w:rsidR="00F30D70" w:rsidRPr="00305E8E">
        <w:rPr>
          <w:color w:val="FF0000"/>
          <w:vertAlign w:val="superscript"/>
        </w:rPr>
        <w:t>1</w:t>
      </w:r>
      <w:r w:rsidR="00F30D70" w:rsidRPr="00305E8E">
        <w:rPr>
          <w:color w:val="FF0000"/>
        </w:rPr>
        <w:t xml:space="preserve"> Sophie Orton</w:t>
      </w:r>
      <w:r w:rsidR="00287BE8" w:rsidRPr="00305E8E">
        <w:rPr>
          <w:color w:val="FF0000"/>
        </w:rPr>
        <w:t xml:space="preserve"> </w:t>
      </w:r>
      <w:r w:rsidR="00F30D70" w:rsidRPr="00305E8E">
        <w:rPr>
          <w:color w:val="FF0000"/>
          <w:vertAlign w:val="superscript"/>
        </w:rPr>
        <w:t>1</w:t>
      </w:r>
      <w:r w:rsidR="00F30D70" w:rsidRPr="00305E8E">
        <w:rPr>
          <w:color w:val="FF0000"/>
        </w:rPr>
        <w:t xml:space="preserve">, </w:t>
      </w:r>
      <w:r w:rsidR="00386C09" w:rsidRPr="00305E8E">
        <w:rPr>
          <w:color w:val="FF0000"/>
        </w:rPr>
        <w:t>Michael Ussher</w:t>
      </w:r>
      <w:r w:rsidR="00287BE8" w:rsidRPr="00305E8E">
        <w:rPr>
          <w:color w:val="FF0000"/>
        </w:rPr>
        <w:t xml:space="preserve"> </w:t>
      </w:r>
      <w:r w:rsidR="0024712B" w:rsidRPr="00305E8E">
        <w:rPr>
          <w:color w:val="FF0000"/>
          <w:vertAlign w:val="superscript"/>
        </w:rPr>
        <w:t>3</w:t>
      </w:r>
      <w:r w:rsidR="00386C09" w:rsidRPr="00305E8E">
        <w:rPr>
          <w:color w:val="FF0000"/>
        </w:rPr>
        <w:t>, Felix Naughton</w:t>
      </w:r>
      <w:r w:rsidR="00287BE8" w:rsidRPr="00305E8E">
        <w:rPr>
          <w:color w:val="FF0000"/>
        </w:rPr>
        <w:t xml:space="preserve"> </w:t>
      </w:r>
      <w:r w:rsidR="0024712B" w:rsidRPr="00305E8E">
        <w:rPr>
          <w:color w:val="FF0000"/>
          <w:vertAlign w:val="superscript"/>
        </w:rPr>
        <w:t>4</w:t>
      </w:r>
      <w:r w:rsidR="00386C09" w:rsidRPr="00305E8E">
        <w:rPr>
          <w:color w:val="FF0000"/>
        </w:rPr>
        <w:t>, Linda Bauld</w:t>
      </w:r>
      <w:r w:rsidR="00287BE8" w:rsidRPr="00305E8E">
        <w:rPr>
          <w:color w:val="FF0000"/>
        </w:rPr>
        <w:t xml:space="preserve"> </w:t>
      </w:r>
      <w:r w:rsidR="0024712B" w:rsidRPr="00305E8E">
        <w:rPr>
          <w:color w:val="FF0000"/>
          <w:vertAlign w:val="superscript"/>
        </w:rPr>
        <w:t>5</w:t>
      </w:r>
      <w:r w:rsidR="00033F6E" w:rsidRPr="00305E8E">
        <w:rPr>
          <w:color w:val="FF0000"/>
        </w:rPr>
        <w:t>,</w:t>
      </w:r>
      <w:r w:rsidR="007509DC" w:rsidRPr="00305E8E">
        <w:rPr>
          <w:color w:val="FF0000"/>
        </w:rPr>
        <w:t xml:space="preserve"> </w:t>
      </w:r>
      <w:r w:rsidR="00386C09" w:rsidRPr="00305E8E">
        <w:rPr>
          <w:color w:val="FF0000"/>
        </w:rPr>
        <w:t>Tim Coleman</w:t>
      </w:r>
      <w:r w:rsidR="00287BE8" w:rsidRPr="00305E8E">
        <w:rPr>
          <w:color w:val="FF0000"/>
        </w:rPr>
        <w:t xml:space="preserve"> </w:t>
      </w:r>
      <w:r w:rsidR="0010100C" w:rsidRPr="00305E8E">
        <w:rPr>
          <w:color w:val="FF0000"/>
          <w:vertAlign w:val="superscript"/>
        </w:rPr>
        <w:t>1</w:t>
      </w:r>
      <w:r w:rsidR="0010100C" w:rsidRPr="00305E8E">
        <w:rPr>
          <w:color w:val="FF0000"/>
        </w:rPr>
        <w:t>,</w:t>
      </w:r>
      <w:r w:rsidR="00386C09" w:rsidRPr="00305E8E">
        <w:rPr>
          <w:color w:val="FF0000"/>
        </w:rPr>
        <w:t xml:space="preserve"> </w:t>
      </w:r>
      <w:r w:rsidR="00033F6E" w:rsidRPr="00305E8E">
        <w:rPr>
          <w:color w:val="FF0000"/>
        </w:rPr>
        <w:t>Lesley Sinclair</w:t>
      </w:r>
      <w:r w:rsidR="007C419C" w:rsidRPr="00305E8E">
        <w:rPr>
          <w:color w:val="FF0000"/>
        </w:rPr>
        <w:t xml:space="preserve"> </w:t>
      </w:r>
      <w:r w:rsidR="0024712B" w:rsidRPr="00305E8E">
        <w:rPr>
          <w:color w:val="FF0000"/>
          <w:vertAlign w:val="superscript"/>
        </w:rPr>
        <w:t>5</w:t>
      </w:r>
      <w:r w:rsidR="007509DC" w:rsidRPr="00305E8E">
        <w:rPr>
          <w:color w:val="FF0000"/>
        </w:rPr>
        <w:t>,</w:t>
      </w:r>
      <w:r w:rsidR="00033F6E" w:rsidRPr="00305E8E">
        <w:rPr>
          <w:color w:val="FF0000"/>
          <w:vertAlign w:val="superscript"/>
        </w:rPr>
        <w:t xml:space="preserve"> </w:t>
      </w:r>
      <w:r w:rsidR="0029364F" w:rsidRPr="00305E8E">
        <w:rPr>
          <w:color w:val="FF0000"/>
        </w:rPr>
        <w:t>Hayden McRobbie</w:t>
      </w:r>
      <w:r w:rsidR="00287BE8" w:rsidRPr="00305E8E">
        <w:rPr>
          <w:color w:val="FF0000"/>
        </w:rPr>
        <w:t xml:space="preserve"> </w:t>
      </w:r>
      <w:r w:rsidR="0010100C" w:rsidRPr="00305E8E">
        <w:rPr>
          <w:color w:val="FF0000"/>
          <w:vertAlign w:val="superscript"/>
        </w:rPr>
        <w:t>6</w:t>
      </w:r>
      <w:r w:rsidR="0029364F" w:rsidRPr="00305E8E">
        <w:rPr>
          <w:color w:val="FF0000"/>
        </w:rPr>
        <w:t xml:space="preserve">, </w:t>
      </w:r>
      <w:r w:rsidR="00184263" w:rsidRPr="00305E8E">
        <w:rPr>
          <w:color w:val="FF0000"/>
        </w:rPr>
        <w:t>Arooj Khan</w:t>
      </w:r>
      <w:r w:rsidR="00B30B56" w:rsidRPr="00305E8E">
        <w:rPr>
          <w:color w:val="FF0000"/>
          <w:vertAlign w:val="superscript"/>
        </w:rPr>
        <w:t>1</w:t>
      </w:r>
      <w:r w:rsidR="00184263" w:rsidRPr="00305E8E">
        <w:rPr>
          <w:color w:val="FF0000"/>
        </w:rPr>
        <w:t xml:space="preserve">, </w:t>
      </w:r>
      <w:r w:rsidR="0010100C" w:rsidRPr="00305E8E">
        <w:rPr>
          <w:color w:val="FF0000"/>
        </w:rPr>
        <w:t>Sue Cooper</w:t>
      </w:r>
      <w:r w:rsidR="00287BE8" w:rsidRPr="00305E8E">
        <w:rPr>
          <w:color w:val="FF0000"/>
        </w:rPr>
        <w:t xml:space="preserve"> </w:t>
      </w:r>
      <w:r w:rsidR="0010100C" w:rsidRPr="00305E8E">
        <w:rPr>
          <w:color w:val="FF0000"/>
          <w:vertAlign w:val="superscript"/>
        </w:rPr>
        <w:t>1</w:t>
      </w:r>
      <w:r w:rsidR="00386C09" w:rsidRPr="00305E8E">
        <w:rPr>
          <w:color w:val="FF0000"/>
        </w:rPr>
        <w:t xml:space="preserve"> </w:t>
      </w:r>
    </w:p>
    <w:p w14:paraId="61D3BCDD" w14:textId="77777777" w:rsidR="00A57B06" w:rsidRPr="008461F6" w:rsidRDefault="00A57B06" w:rsidP="00386C09">
      <w:pPr>
        <w:spacing w:line="360" w:lineRule="auto"/>
        <w:rPr>
          <w:color w:val="000000" w:themeColor="text1"/>
          <w:vertAlign w:val="superscript"/>
        </w:rPr>
      </w:pPr>
      <w:r w:rsidRPr="008461F6">
        <w:rPr>
          <w:b/>
          <w:color w:val="000000" w:themeColor="text1"/>
        </w:rPr>
        <w:t>Affiliations and addresses</w:t>
      </w:r>
      <w:r w:rsidR="00654F02" w:rsidRPr="008461F6">
        <w:rPr>
          <w:b/>
          <w:color w:val="000000" w:themeColor="text1"/>
        </w:rPr>
        <w:t>:</w:t>
      </w:r>
      <w:r w:rsidRPr="008461F6">
        <w:rPr>
          <w:color w:val="000000" w:themeColor="text1"/>
          <w:vertAlign w:val="superscript"/>
        </w:rPr>
        <w:t xml:space="preserve"> </w:t>
      </w:r>
    </w:p>
    <w:p w14:paraId="601376ED" w14:textId="29C4D10A" w:rsidR="00D1511E" w:rsidRPr="008461F6" w:rsidRDefault="0029364F" w:rsidP="006C76FD">
      <w:pPr>
        <w:spacing w:after="0" w:line="240" w:lineRule="auto"/>
        <w:rPr>
          <w:color w:val="000000" w:themeColor="text1"/>
        </w:rPr>
      </w:pPr>
      <w:r w:rsidRPr="008461F6">
        <w:rPr>
          <w:color w:val="000000" w:themeColor="text1"/>
          <w:vertAlign w:val="superscript"/>
        </w:rPr>
        <w:t>1</w:t>
      </w:r>
      <w:r w:rsidR="0010100C" w:rsidRPr="008461F6">
        <w:rPr>
          <w:color w:val="000000" w:themeColor="text1"/>
          <w:vertAlign w:val="superscript"/>
        </w:rPr>
        <w:t xml:space="preserve"> </w:t>
      </w:r>
      <w:r w:rsidR="00A40567">
        <w:rPr>
          <w:color w:val="000000" w:themeColor="text1"/>
        </w:rPr>
        <w:t>Division of</w:t>
      </w:r>
      <w:r w:rsidR="00386C09" w:rsidRPr="008461F6">
        <w:rPr>
          <w:color w:val="000000" w:themeColor="text1"/>
        </w:rPr>
        <w:t xml:space="preserve"> Primary Care Research and UK Centre for Tobacco and Alcohol Studies, School of Medicine, University of Nottingham, Nottingham, NG7 2RD UK</w:t>
      </w:r>
      <w:r w:rsidR="00D1511E" w:rsidRPr="008461F6">
        <w:rPr>
          <w:color w:val="000000" w:themeColor="text1"/>
        </w:rPr>
        <w:t xml:space="preserve">. </w:t>
      </w:r>
    </w:p>
    <w:p w14:paraId="66032A5B" w14:textId="77777777" w:rsidR="00D1511E" w:rsidRPr="008461F6" w:rsidRDefault="00D1511E" w:rsidP="006C76FD">
      <w:pPr>
        <w:spacing w:after="0" w:line="240" w:lineRule="auto"/>
        <w:rPr>
          <w:color w:val="000000" w:themeColor="text1"/>
        </w:rPr>
      </w:pPr>
    </w:p>
    <w:p w14:paraId="35906F6A" w14:textId="77151F12" w:rsidR="0024712B" w:rsidRPr="008461F6" w:rsidRDefault="0029364F" w:rsidP="006C76FD">
      <w:pPr>
        <w:spacing w:after="0" w:line="240" w:lineRule="auto"/>
        <w:rPr>
          <w:color w:val="000000" w:themeColor="text1"/>
        </w:rPr>
      </w:pPr>
      <w:r w:rsidRPr="008461F6">
        <w:rPr>
          <w:color w:val="000000" w:themeColor="text1"/>
          <w:vertAlign w:val="superscript"/>
        </w:rPr>
        <w:t xml:space="preserve">2 </w:t>
      </w:r>
      <w:r w:rsidR="0024712B" w:rsidRPr="008461F6">
        <w:rPr>
          <w:color w:val="000000" w:themeColor="text1"/>
        </w:rPr>
        <w:t>Division of Epidemiology and Public Health and UK Centre for Tobacco and Alcohol Studies, University of Nottingham, Clinical Sciences Building 2, Nottingham City Hospital Hucknall Road, Nottingham NG5 1PB UK</w:t>
      </w:r>
      <w:r w:rsidR="00D1511E" w:rsidRPr="008461F6">
        <w:rPr>
          <w:color w:val="000000" w:themeColor="text1"/>
        </w:rPr>
        <w:t>.</w:t>
      </w:r>
    </w:p>
    <w:p w14:paraId="5C64ECC1" w14:textId="77777777" w:rsidR="00D1511E" w:rsidRPr="008461F6" w:rsidRDefault="00D1511E" w:rsidP="006C76FD">
      <w:pPr>
        <w:spacing w:after="0" w:line="240" w:lineRule="auto"/>
        <w:rPr>
          <w:color w:val="000000" w:themeColor="text1"/>
        </w:rPr>
      </w:pPr>
    </w:p>
    <w:p w14:paraId="010F095B" w14:textId="4918F92E" w:rsidR="0024712B" w:rsidRPr="008461F6" w:rsidRDefault="0024712B" w:rsidP="006C76FD">
      <w:pPr>
        <w:spacing w:after="0" w:line="240" w:lineRule="auto"/>
        <w:rPr>
          <w:color w:val="000000" w:themeColor="text1"/>
        </w:rPr>
      </w:pPr>
      <w:r w:rsidRPr="008461F6">
        <w:rPr>
          <w:color w:val="000000" w:themeColor="text1"/>
          <w:vertAlign w:val="superscript"/>
        </w:rPr>
        <w:t xml:space="preserve">3 </w:t>
      </w:r>
      <w:r w:rsidRPr="008461F6">
        <w:rPr>
          <w:color w:val="000000" w:themeColor="text1"/>
        </w:rPr>
        <w:t>Population Health Research</w:t>
      </w:r>
      <w:r w:rsidR="009C1DFB">
        <w:rPr>
          <w:color w:val="000000" w:themeColor="text1"/>
        </w:rPr>
        <w:t xml:space="preserve"> </w:t>
      </w:r>
      <w:r w:rsidRPr="008461F6">
        <w:rPr>
          <w:color w:val="000000" w:themeColor="text1"/>
        </w:rPr>
        <w:t>Institute, St George's, University of London, London SW17 0RE UK and Institute for Social Marketing</w:t>
      </w:r>
      <w:r w:rsidR="00880F79">
        <w:rPr>
          <w:color w:val="000000" w:themeColor="text1"/>
        </w:rPr>
        <w:t xml:space="preserve"> </w:t>
      </w:r>
      <w:r w:rsidR="00880F79" w:rsidRPr="00880F79">
        <w:rPr>
          <w:color w:val="FF0000"/>
        </w:rPr>
        <w:t>and Health</w:t>
      </w:r>
      <w:r w:rsidRPr="008461F6">
        <w:rPr>
          <w:color w:val="000000" w:themeColor="text1"/>
        </w:rPr>
        <w:t>, University of Stirling, Stirling, FK9 4LA UK</w:t>
      </w:r>
      <w:r w:rsidR="00D1511E" w:rsidRPr="008461F6">
        <w:rPr>
          <w:color w:val="000000" w:themeColor="text1"/>
        </w:rPr>
        <w:t>.</w:t>
      </w:r>
    </w:p>
    <w:p w14:paraId="732A3D50" w14:textId="77777777" w:rsidR="00D1511E" w:rsidRPr="008461F6" w:rsidRDefault="00D1511E" w:rsidP="006C76FD">
      <w:pPr>
        <w:spacing w:after="0" w:line="240" w:lineRule="auto"/>
        <w:rPr>
          <w:color w:val="000000" w:themeColor="text1"/>
        </w:rPr>
      </w:pPr>
    </w:p>
    <w:p w14:paraId="38E6A55A" w14:textId="02EF8767" w:rsidR="0010100C" w:rsidRPr="008461F6" w:rsidRDefault="0024712B" w:rsidP="006C76FD">
      <w:pPr>
        <w:spacing w:after="0" w:line="240" w:lineRule="auto"/>
        <w:rPr>
          <w:color w:val="000000" w:themeColor="text1"/>
        </w:rPr>
      </w:pPr>
      <w:r w:rsidRPr="008461F6">
        <w:rPr>
          <w:color w:val="000000" w:themeColor="text1"/>
          <w:vertAlign w:val="superscript"/>
        </w:rPr>
        <w:t xml:space="preserve">4 </w:t>
      </w:r>
      <w:r w:rsidR="00DC5D8B" w:rsidRPr="008461F6">
        <w:rPr>
          <w:color w:val="000000" w:themeColor="text1"/>
        </w:rPr>
        <w:t xml:space="preserve">University of East Anglia, Faculty of medicine and health sciences. </w:t>
      </w:r>
      <w:r w:rsidR="00386C09" w:rsidRPr="008461F6">
        <w:rPr>
          <w:color w:val="000000" w:themeColor="text1"/>
        </w:rPr>
        <w:t>Edith Cavell Building, Norwich NR4 7TJ UK</w:t>
      </w:r>
      <w:r w:rsidR="006324D9">
        <w:rPr>
          <w:color w:val="000000" w:themeColor="text1"/>
        </w:rPr>
        <w:t>.</w:t>
      </w:r>
    </w:p>
    <w:p w14:paraId="5AF08185" w14:textId="77777777" w:rsidR="00D1511E" w:rsidRPr="008461F6" w:rsidRDefault="00D1511E" w:rsidP="006C76FD">
      <w:pPr>
        <w:spacing w:after="0" w:line="240" w:lineRule="auto"/>
        <w:rPr>
          <w:color w:val="000000" w:themeColor="text1"/>
        </w:rPr>
      </w:pPr>
    </w:p>
    <w:p w14:paraId="03623781" w14:textId="48116655" w:rsidR="00386C09" w:rsidRPr="008461F6" w:rsidRDefault="0024712B" w:rsidP="0024712B">
      <w:pPr>
        <w:spacing w:after="0" w:line="240" w:lineRule="auto"/>
        <w:rPr>
          <w:color w:val="000000" w:themeColor="text1"/>
        </w:rPr>
      </w:pPr>
      <w:r w:rsidRPr="008461F6">
        <w:rPr>
          <w:color w:val="000000" w:themeColor="text1"/>
          <w:vertAlign w:val="superscript"/>
        </w:rPr>
        <w:t>5</w:t>
      </w:r>
      <w:r w:rsidRPr="008461F6">
        <w:rPr>
          <w:color w:val="000000" w:themeColor="text1"/>
        </w:rPr>
        <w:t xml:space="preserve"> </w:t>
      </w:r>
      <w:r w:rsidR="00E05FD7" w:rsidRPr="008461F6">
        <w:rPr>
          <w:color w:val="000000" w:themeColor="text1"/>
        </w:rPr>
        <w:t>Usher Institute, College of Medicine and Veterinary Medicine, University of Edinburgh</w:t>
      </w:r>
      <w:r w:rsidR="002B2253">
        <w:rPr>
          <w:color w:val="000000" w:themeColor="text1"/>
        </w:rPr>
        <w:t>,</w:t>
      </w:r>
      <w:r w:rsidR="002B2253" w:rsidRPr="002B2253">
        <w:t xml:space="preserve"> </w:t>
      </w:r>
      <w:r w:rsidR="002B2253" w:rsidRPr="002B2253">
        <w:rPr>
          <w:color w:val="000000" w:themeColor="text1"/>
        </w:rPr>
        <w:t>EH16 4UX</w:t>
      </w:r>
      <w:r w:rsidR="002B2253">
        <w:rPr>
          <w:color w:val="000000" w:themeColor="text1"/>
        </w:rPr>
        <w:t xml:space="preserve"> </w:t>
      </w:r>
      <w:r w:rsidR="00492C1D">
        <w:rPr>
          <w:color w:val="000000" w:themeColor="text1"/>
        </w:rPr>
        <w:t>UK</w:t>
      </w:r>
      <w:r w:rsidR="006324D9">
        <w:rPr>
          <w:color w:val="000000" w:themeColor="text1"/>
        </w:rPr>
        <w:t>.</w:t>
      </w:r>
    </w:p>
    <w:p w14:paraId="23DF6D87" w14:textId="77777777" w:rsidR="00D1511E" w:rsidRPr="008461F6" w:rsidRDefault="00D1511E" w:rsidP="0024712B">
      <w:pPr>
        <w:spacing w:after="0" w:line="240" w:lineRule="auto"/>
        <w:rPr>
          <w:color w:val="000000" w:themeColor="text1"/>
        </w:rPr>
      </w:pPr>
    </w:p>
    <w:p w14:paraId="69F80B94" w14:textId="291A0EFD" w:rsidR="0010100C" w:rsidRPr="008461F6" w:rsidRDefault="0010100C" w:rsidP="006C76FD">
      <w:pPr>
        <w:spacing w:after="0" w:line="240" w:lineRule="auto"/>
        <w:rPr>
          <w:color w:val="000000" w:themeColor="text1"/>
        </w:rPr>
      </w:pPr>
      <w:r w:rsidRPr="008461F6">
        <w:rPr>
          <w:color w:val="000000" w:themeColor="text1"/>
          <w:vertAlign w:val="superscript"/>
        </w:rPr>
        <w:t xml:space="preserve">6 </w:t>
      </w:r>
      <w:r w:rsidR="005F65A4" w:rsidRPr="008461F6">
        <w:rPr>
          <w:color w:val="000000" w:themeColor="text1"/>
        </w:rPr>
        <w:t>National Drug and Alcohol Research Centre, University of New South Wales, Sydney,</w:t>
      </w:r>
      <w:r w:rsidR="002E5312">
        <w:rPr>
          <w:color w:val="000000" w:themeColor="text1"/>
        </w:rPr>
        <w:t xml:space="preserve"> </w:t>
      </w:r>
      <w:r w:rsidR="002E5312" w:rsidRPr="002E5312">
        <w:rPr>
          <w:color w:val="000000" w:themeColor="text1"/>
        </w:rPr>
        <w:t>NSW 2031</w:t>
      </w:r>
      <w:r w:rsidR="002C6197" w:rsidRPr="008461F6">
        <w:rPr>
          <w:color w:val="000000" w:themeColor="text1"/>
        </w:rPr>
        <w:t xml:space="preserve"> </w:t>
      </w:r>
      <w:r w:rsidR="006324D9" w:rsidRPr="008461F6">
        <w:rPr>
          <w:color w:val="000000" w:themeColor="text1"/>
        </w:rPr>
        <w:t>Australia</w:t>
      </w:r>
    </w:p>
    <w:p w14:paraId="2CCE1020" w14:textId="1D099D60" w:rsidR="0083453C" w:rsidRPr="008461F6" w:rsidRDefault="0083453C" w:rsidP="0010100C">
      <w:pPr>
        <w:spacing w:line="240" w:lineRule="auto"/>
        <w:rPr>
          <w:color w:val="000000" w:themeColor="text1"/>
        </w:rPr>
      </w:pPr>
    </w:p>
    <w:p w14:paraId="23BAC71C" w14:textId="536F6277" w:rsidR="00662B30" w:rsidRPr="008461F6" w:rsidRDefault="00AC4F35" w:rsidP="00662B30">
      <w:pPr>
        <w:spacing w:after="0" w:line="240" w:lineRule="auto"/>
        <w:rPr>
          <w:b/>
          <w:bCs/>
          <w:color w:val="000000" w:themeColor="text1"/>
        </w:rPr>
      </w:pPr>
      <w:r w:rsidRPr="008461F6">
        <w:rPr>
          <w:b/>
          <w:bCs/>
          <w:color w:val="000000" w:themeColor="text1"/>
        </w:rPr>
        <w:t>Corresponding author:</w:t>
      </w:r>
    </w:p>
    <w:p w14:paraId="192F19FA" w14:textId="51170FCB" w:rsidR="00662B30" w:rsidRPr="008461F6" w:rsidRDefault="00662B30" w:rsidP="00662B30">
      <w:pPr>
        <w:spacing w:after="0" w:line="240" w:lineRule="auto"/>
        <w:rPr>
          <w:color w:val="000000" w:themeColor="text1"/>
        </w:rPr>
      </w:pPr>
      <w:r w:rsidRPr="008461F6">
        <w:rPr>
          <w:color w:val="000000" w:themeColor="text1"/>
        </w:rPr>
        <w:t>Dr Katharine Bowker</w:t>
      </w:r>
    </w:p>
    <w:p w14:paraId="7CC5B61C" w14:textId="01D0A155" w:rsidR="006F0040" w:rsidRPr="008461F6" w:rsidRDefault="006F0040" w:rsidP="00662B30">
      <w:pPr>
        <w:spacing w:after="0" w:line="240" w:lineRule="auto"/>
        <w:rPr>
          <w:color w:val="000000" w:themeColor="text1"/>
        </w:rPr>
      </w:pPr>
      <w:r w:rsidRPr="008461F6">
        <w:rPr>
          <w:color w:val="000000" w:themeColor="text1"/>
        </w:rPr>
        <w:t>1407 Tower Building</w:t>
      </w:r>
    </w:p>
    <w:p w14:paraId="3BC9DBD2" w14:textId="1651FCE0" w:rsidR="006F0040" w:rsidRPr="008461F6" w:rsidRDefault="006F0040" w:rsidP="00662B30">
      <w:pPr>
        <w:spacing w:after="0" w:line="240" w:lineRule="auto"/>
        <w:rPr>
          <w:color w:val="000000" w:themeColor="text1"/>
        </w:rPr>
      </w:pPr>
      <w:r w:rsidRPr="008461F6">
        <w:rPr>
          <w:color w:val="000000" w:themeColor="text1"/>
        </w:rPr>
        <w:t xml:space="preserve">University Park </w:t>
      </w:r>
    </w:p>
    <w:p w14:paraId="3B7104F7" w14:textId="625ED798" w:rsidR="006F0040" w:rsidRPr="008461F6" w:rsidRDefault="006F0040" w:rsidP="00662B30">
      <w:pPr>
        <w:spacing w:after="0" w:line="240" w:lineRule="auto"/>
        <w:rPr>
          <w:color w:val="000000" w:themeColor="text1"/>
        </w:rPr>
      </w:pPr>
      <w:r w:rsidRPr="008461F6">
        <w:rPr>
          <w:color w:val="000000" w:themeColor="text1"/>
        </w:rPr>
        <w:t>University of Nottingham</w:t>
      </w:r>
    </w:p>
    <w:p w14:paraId="6B81C13A" w14:textId="080AA50C" w:rsidR="00B56009" w:rsidRPr="008461F6" w:rsidRDefault="00B56009" w:rsidP="00662B30">
      <w:pPr>
        <w:spacing w:after="0" w:line="240" w:lineRule="auto"/>
        <w:rPr>
          <w:color w:val="000000" w:themeColor="text1"/>
        </w:rPr>
      </w:pPr>
      <w:r w:rsidRPr="008461F6">
        <w:rPr>
          <w:color w:val="000000" w:themeColor="text1"/>
        </w:rPr>
        <w:t>NG7 2RD</w:t>
      </w:r>
    </w:p>
    <w:p w14:paraId="1B6A79C1" w14:textId="6A05A877" w:rsidR="00B56009" w:rsidRPr="008461F6" w:rsidRDefault="00B56009" w:rsidP="00662B30">
      <w:pPr>
        <w:spacing w:after="0" w:line="240" w:lineRule="auto"/>
        <w:rPr>
          <w:color w:val="000000" w:themeColor="text1"/>
        </w:rPr>
      </w:pPr>
      <w:r w:rsidRPr="008461F6">
        <w:rPr>
          <w:color w:val="000000" w:themeColor="text1"/>
        </w:rPr>
        <w:t>0115 7484040</w:t>
      </w:r>
    </w:p>
    <w:p w14:paraId="753B5E86" w14:textId="416E7268" w:rsidR="00662B30" w:rsidRPr="008461F6" w:rsidRDefault="00260E43" w:rsidP="00662B30">
      <w:pPr>
        <w:spacing w:after="0" w:line="240" w:lineRule="auto"/>
        <w:rPr>
          <w:color w:val="000000" w:themeColor="text1"/>
        </w:rPr>
      </w:pPr>
      <w:hyperlink r:id="rId11" w:history="1">
        <w:r w:rsidR="00662B30" w:rsidRPr="008461F6">
          <w:rPr>
            <w:rStyle w:val="Hyperlink"/>
            <w:color w:val="000000" w:themeColor="text1"/>
          </w:rPr>
          <w:t>Katharine.bowker@nottingham.ac.uk</w:t>
        </w:r>
      </w:hyperlink>
    </w:p>
    <w:p w14:paraId="14E72426" w14:textId="646578A3" w:rsidR="00990EC2" w:rsidRDefault="00990EC2" w:rsidP="0010100C">
      <w:pPr>
        <w:spacing w:line="240" w:lineRule="auto"/>
        <w:rPr>
          <w:b/>
          <w:bCs/>
          <w:color w:val="000000" w:themeColor="text1"/>
        </w:rPr>
      </w:pPr>
    </w:p>
    <w:p w14:paraId="23D1E8DF" w14:textId="46DF7CD1" w:rsidR="00FF7B88" w:rsidRDefault="00FF7B88" w:rsidP="0010100C">
      <w:pPr>
        <w:spacing w:line="240" w:lineRule="auto"/>
        <w:rPr>
          <w:b/>
          <w:bCs/>
          <w:color w:val="000000" w:themeColor="text1"/>
        </w:rPr>
      </w:pPr>
    </w:p>
    <w:p w14:paraId="06C4348C" w14:textId="4EC5C06A" w:rsidR="00FF7B88" w:rsidRPr="008461F6" w:rsidRDefault="00FF7B88" w:rsidP="0010100C">
      <w:pPr>
        <w:spacing w:line="240" w:lineRule="auto"/>
        <w:rPr>
          <w:b/>
          <w:bCs/>
          <w:color w:val="000000" w:themeColor="text1"/>
        </w:rPr>
      </w:pPr>
      <w:r>
        <w:rPr>
          <w:b/>
          <w:bCs/>
          <w:color w:val="000000" w:themeColor="text1"/>
        </w:rPr>
        <w:t xml:space="preserve">Running title: </w:t>
      </w:r>
      <w:r w:rsidR="00C577C7" w:rsidRPr="00725168">
        <w:rPr>
          <w:b/>
          <w:bCs/>
          <w:color w:val="FF0000"/>
        </w:rPr>
        <w:t xml:space="preserve">Use of e-cigarettes during pregnancy </w:t>
      </w:r>
    </w:p>
    <w:p w14:paraId="1932158B" w14:textId="77777777" w:rsidR="00990EC2" w:rsidRPr="008461F6" w:rsidRDefault="00990EC2" w:rsidP="0010100C">
      <w:pPr>
        <w:spacing w:line="240" w:lineRule="auto"/>
        <w:rPr>
          <w:color w:val="000000" w:themeColor="text1"/>
        </w:rPr>
      </w:pPr>
    </w:p>
    <w:p w14:paraId="149860FC" w14:textId="77777777" w:rsidR="0070071C" w:rsidRPr="008461F6" w:rsidRDefault="0070071C" w:rsidP="0070071C">
      <w:pPr>
        <w:spacing w:line="240" w:lineRule="auto"/>
        <w:rPr>
          <w:b/>
          <w:color w:val="000000" w:themeColor="text1"/>
          <w:u w:val="single"/>
        </w:rPr>
      </w:pPr>
      <w:r w:rsidRPr="008461F6">
        <w:rPr>
          <w:b/>
          <w:color w:val="000000" w:themeColor="text1"/>
          <w:u w:val="single"/>
        </w:rPr>
        <w:t>Abstract</w:t>
      </w:r>
    </w:p>
    <w:p w14:paraId="34CD6A5B" w14:textId="3814A84C" w:rsidR="0070071C" w:rsidRPr="00FC57F4" w:rsidRDefault="00DA5630" w:rsidP="0070071C">
      <w:pPr>
        <w:spacing w:line="360" w:lineRule="auto"/>
        <w:rPr>
          <w:b/>
          <w:bCs/>
          <w:color w:val="000000" w:themeColor="text1"/>
        </w:rPr>
      </w:pPr>
      <w:r w:rsidRPr="00FC57F4">
        <w:rPr>
          <w:b/>
          <w:bCs/>
          <w:color w:val="000000" w:themeColor="text1"/>
        </w:rPr>
        <w:t>Objective</w:t>
      </w:r>
    </w:p>
    <w:p w14:paraId="4775F17C" w14:textId="356D51D9" w:rsidR="0070071C" w:rsidRPr="00A63BFE" w:rsidRDefault="007B0CB8" w:rsidP="0070071C">
      <w:pPr>
        <w:spacing w:line="360" w:lineRule="auto"/>
        <w:rPr>
          <w:color w:val="FF0000"/>
        </w:rPr>
      </w:pPr>
      <w:r>
        <w:rPr>
          <w:color w:val="000000" w:themeColor="text1"/>
        </w:rPr>
        <w:t>T</w:t>
      </w:r>
      <w:r w:rsidR="0070071C" w:rsidRPr="008461F6">
        <w:rPr>
          <w:color w:val="000000" w:themeColor="text1"/>
        </w:rPr>
        <w:t xml:space="preserve">o estimate prevalence of vaping in </w:t>
      </w:r>
      <w:r w:rsidR="00F83ECA">
        <w:rPr>
          <w:color w:val="000000" w:themeColor="text1"/>
        </w:rPr>
        <w:t>pregnancy</w:t>
      </w:r>
      <w:r w:rsidR="006F5D0A">
        <w:rPr>
          <w:color w:val="000000" w:themeColor="text1"/>
        </w:rPr>
        <w:t>.</w:t>
      </w:r>
      <w:r w:rsidR="0070071C" w:rsidRPr="008461F6">
        <w:rPr>
          <w:color w:val="000000" w:themeColor="text1"/>
        </w:rPr>
        <w:t xml:space="preserve"> </w:t>
      </w:r>
      <w:r w:rsidR="004076BD" w:rsidRPr="00A63BFE">
        <w:rPr>
          <w:color w:val="FF0000"/>
        </w:rPr>
        <w:t>C</w:t>
      </w:r>
      <w:r w:rsidR="0070071C" w:rsidRPr="00A63BFE">
        <w:rPr>
          <w:color w:val="FF0000"/>
        </w:rPr>
        <w:t xml:space="preserve">ompare characteristics and attitudes </w:t>
      </w:r>
      <w:r w:rsidR="00712C56" w:rsidRPr="00A63BFE">
        <w:rPr>
          <w:color w:val="FF0000"/>
        </w:rPr>
        <w:t xml:space="preserve">between </w:t>
      </w:r>
      <w:r w:rsidR="009F6BC4" w:rsidRPr="00A63BFE">
        <w:rPr>
          <w:color w:val="FF0000"/>
        </w:rPr>
        <w:t xml:space="preserve">exclusive smokers and </w:t>
      </w:r>
      <w:r w:rsidR="0070071C" w:rsidRPr="00A63BFE">
        <w:rPr>
          <w:color w:val="FF0000"/>
        </w:rPr>
        <w:t>vapers</w:t>
      </w:r>
      <w:r w:rsidR="00712C56" w:rsidRPr="00A63BFE">
        <w:rPr>
          <w:color w:val="FF0000"/>
        </w:rPr>
        <w:t>,</w:t>
      </w:r>
      <w:r w:rsidR="0070071C" w:rsidRPr="00A63BFE">
        <w:rPr>
          <w:color w:val="FF0000"/>
        </w:rPr>
        <w:t xml:space="preserve"> </w:t>
      </w:r>
      <w:r w:rsidR="006F5D0A" w:rsidRPr="00A63BFE">
        <w:rPr>
          <w:color w:val="FF0000"/>
        </w:rPr>
        <w:t>and</w:t>
      </w:r>
      <w:r w:rsidR="00155BC7" w:rsidRPr="00A63BFE">
        <w:rPr>
          <w:color w:val="FF0000"/>
        </w:rPr>
        <w:t xml:space="preserve"> between</w:t>
      </w:r>
      <w:r w:rsidR="00F75DCE" w:rsidRPr="00A63BFE">
        <w:rPr>
          <w:color w:val="FF0000"/>
        </w:rPr>
        <w:t xml:space="preserve"> </w:t>
      </w:r>
      <w:r w:rsidR="0070071C" w:rsidRPr="00A63BFE">
        <w:rPr>
          <w:color w:val="FF0000"/>
        </w:rPr>
        <w:t xml:space="preserve">exclusive vapers </w:t>
      </w:r>
      <w:r w:rsidR="00155BC7" w:rsidRPr="00A63BFE">
        <w:rPr>
          <w:color w:val="FF0000"/>
        </w:rPr>
        <w:t>and</w:t>
      </w:r>
      <w:r w:rsidR="0070071C" w:rsidRPr="00A63BFE">
        <w:rPr>
          <w:color w:val="FF0000"/>
        </w:rPr>
        <w:t xml:space="preserve"> dual users (smoke and vape). </w:t>
      </w:r>
    </w:p>
    <w:p w14:paraId="40230336" w14:textId="708F14A8" w:rsidR="00AF73A8" w:rsidRPr="00FC57F4" w:rsidRDefault="00AF73A8" w:rsidP="0070071C">
      <w:pPr>
        <w:spacing w:line="360" w:lineRule="auto"/>
        <w:rPr>
          <w:b/>
          <w:bCs/>
          <w:color w:val="000000" w:themeColor="text1"/>
        </w:rPr>
      </w:pPr>
      <w:r w:rsidRPr="00FC57F4">
        <w:rPr>
          <w:b/>
          <w:bCs/>
          <w:color w:val="000000" w:themeColor="text1"/>
        </w:rPr>
        <w:t>Design</w:t>
      </w:r>
    </w:p>
    <w:p w14:paraId="3C185476" w14:textId="176BFEDA" w:rsidR="00AF73A8" w:rsidRDefault="00AF73A8" w:rsidP="0070071C">
      <w:pPr>
        <w:spacing w:line="360" w:lineRule="auto"/>
        <w:rPr>
          <w:color w:val="000000" w:themeColor="text1"/>
        </w:rPr>
      </w:pPr>
      <w:r>
        <w:rPr>
          <w:color w:val="000000" w:themeColor="text1"/>
        </w:rPr>
        <w:t>Cross</w:t>
      </w:r>
      <w:r w:rsidR="006F5D0A">
        <w:rPr>
          <w:color w:val="000000" w:themeColor="text1"/>
        </w:rPr>
        <w:t>-</w:t>
      </w:r>
      <w:r>
        <w:rPr>
          <w:color w:val="000000" w:themeColor="text1"/>
        </w:rPr>
        <w:t>sectional survey</w:t>
      </w:r>
    </w:p>
    <w:p w14:paraId="12BE0661" w14:textId="3CD2C694" w:rsidR="0070071C" w:rsidRPr="00FC57F4" w:rsidRDefault="00FC57F4" w:rsidP="0070071C">
      <w:pPr>
        <w:spacing w:line="360" w:lineRule="auto"/>
        <w:rPr>
          <w:b/>
          <w:bCs/>
          <w:color w:val="000000" w:themeColor="text1"/>
        </w:rPr>
      </w:pPr>
      <w:r w:rsidRPr="00FC57F4">
        <w:rPr>
          <w:b/>
          <w:bCs/>
          <w:color w:val="000000" w:themeColor="text1"/>
        </w:rPr>
        <w:lastRenderedPageBreak/>
        <w:t>Setting</w:t>
      </w:r>
    </w:p>
    <w:p w14:paraId="48068CCB" w14:textId="2C14F5BB" w:rsidR="00FC57F4" w:rsidRDefault="000B47BA" w:rsidP="0070071C">
      <w:pPr>
        <w:spacing w:line="360" w:lineRule="auto"/>
        <w:rPr>
          <w:color w:val="000000" w:themeColor="text1"/>
        </w:rPr>
      </w:pPr>
      <w:r>
        <w:rPr>
          <w:color w:val="000000" w:themeColor="text1"/>
        </w:rPr>
        <w:t>H</w:t>
      </w:r>
      <w:r w:rsidR="00FC57F4" w:rsidRPr="008461F6">
        <w:rPr>
          <w:color w:val="000000" w:themeColor="text1"/>
        </w:rPr>
        <w:t>ospitals across England and Scotland</w:t>
      </w:r>
      <w:r w:rsidR="008E0932" w:rsidRPr="008E0932">
        <w:rPr>
          <w:color w:val="FF0000"/>
        </w:rPr>
        <w:t xml:space="preserve"> </w:t>
      </w:r>
    </w:p>
    <w:p w14:paraId="7BD135DE" w14:textId="77777777" w:rsidR="00003970" w:rsidRDefault="00FC57F4" w:rsidP="0070071C">
      <w:pPr>
        <w:spacing w:line="360" w:lineRule="auto"/>
        <w:rPr>
          <w:color w:val="000000" w:themeColor="text1"/>
        </w:rPr>
      </w:pPr>
      <w:r w:rsidRPr="00FC57F4">
        <w:rPr>
          <w:b/>
          <w:bCs/>
          <w:color w:val="000000" w:themeColor="text1"/>
        </w:rPr>
        <w:t>Population</w:t>
      </w:r>
      <w:r w:rsidR="00003970" w:rsidRPr="00003970">
        <w:rPr>
          <w:color w:val="000000" w:themeColor="text1"/>
        </w:rPr>
        <w:t xml:space="preserve"> </w:t>
      </w:r>
    </w:p>
    <w:p w14:paraId="713389D1" w14:textId="710CF9F8" w:rsidR="00FC57F4" w:rsidRPr="008D65CA" w:rsidRDefault="00036320" w:rsidP="0070071C">
      <w:pPr>
        <w:spacing w:line="360" w:lineRule="auto"/>
        <w:rPr>
          <w:b/>
          <w:bCs/>
          <w:color w:val="FF0000"/>
        </w:rPr>
      </w:pPr>
      <w:r>
        <w:rPr>
          <w:color w:val="000000" w:themeColor="text1"/>
        </w:rPr>
        <w:t>Pregnant women attending antenatal clinics</w:t>
      </w:r>
      <w:r w:rsidR="008D65CA">
        <w:rPr>
          <w:color w:val="000000" w:themeColor="text1"/>
        </w:rPr>
        <w:t xml:space="preserve"> </w:t>
      </w:r>
      <w:r w:rsidR="007D36BC" w:rsidRPr="008D65CA">
        <w:rPr>
          <w:color w:val="FF0000"/>
        </w:rPr>
        <w:t>in 2017</w:t>
      </w:r>
    </w:p>
    <w:p w14:paraId="635F4870" w14:textId="6EBADB77" w:rsidR="00FC57F4" w:rsidRPr="00FC57F4" w:rsidRDefault="00036320" w:rsidP="0070071C">
      <w:pPr>
        <w:spacing w:line="360" w:lineRule="auto"/>
        <w:rPr>
          <w:b/>
          <w:bCs/>
          <w:color w:val="000000" w:themeColor="text1"/>
        </w:rPr>
      </w:pPr>
      <w:r>
        <w:rPr>
          <w:b/>
          <w:bCs/>
          <w:color w:val="000000" w:themeColor="text1"/>
        </w:rPr>
        <w:t>Methods</w:t>
      </w:r>
    </w:p>
    <w:p w14:paraId="7BD4D1CB" w14:textId="3E3ACD36" w:rsidR="0070071C" w:rsidRDefault="00D21DA6" w:rsidP="0070071C">
      <w:pPr>
        <w:spacing w:line="360" w:lineRule="auto"/>
        <w:rPr>
          <w:color w:val="000000" w:themeColor="text1"/>
        </w:rPr>
      </w:pPr>
      <w:r>
        <w:rPr>
          <w:color w:val="000000" w:themeColor="text1"/>
        </w:rPr>
        <w:t>W</w:t>
      </w:r>
      <w:r w:rsidR="0070071C" w:rsidRPr="008461F6">
        <w:rPr>
          <w:color w:val="000000" w:themeColor="text1"/>
        </w:rPr>
        <w:t>omen 8-24 weeks gestation complete</w:t>
      </w:r>
      <w:r w:rsidR="005636F8">
        <w:rPr>
          <w:color w:val="000000" w:themeColor="text1"/>
        </w:rPr>
        <w:t>d</w:t>
      </w:r>
      <w:r w:rsidR="0070071C" w:rsidRPr="008461F6">
        <w:rPr>
          <w:color w:val="000000" w:themeColor="text1"/>
        </w:rPr>
        <w:t xml:space="preserve"> screening questions about their smoking and vaping. Current or recent ex-smokers and/or vapers complete</w:t>
      </w:r>
      <w:r w:rsidR="006F5D0A">
        <w:rPr>
          <w:color w:val="000000" w:themeColor="text1"/>
        </w:rPr>
        <w:t>d</w:t>
      </w:r>
      <w:r w:rsidR="0070071C" w:rsidRPr="008461F6">
        <w:rPr>
          <w:color w:val="000000" w:themeColor="text1"/>
        </w:rPr>
        <w:t xml:space="preserve"> a </w:t>
      </w:r>
      <w:r w:rsidR="00295452">
        <w:rPr>
          <w:color w:val="000000" w:themeColor="text1"/>
        </w:rPr>
        <w:t>full</w:t>
      </w:r>
      <w:r w:rsidR="0070071C" w:rsidRPr="008461F6">
        <w:rPr>
          <w:color w:val="000000" w:themeColor="text1"/>
        </w:rPr>
        <w:t xml:space="preserve"> detailed survey</w:t>
      </w:r>
      <w:r w:rsidR="00814DFD">
        <w:rPr>
          <w:color w:val="000000" w:themeColor="text1"/>
        </w:rPr>
        <w:t xml:space="preserve"> about </w:t>
      </w:r>
      <w:r w:rsidR="006C27D5">
        <w:rPr>
          <w:color w:val="000000" w:themeColor="text1"/>
        </w:rPr>
        <w:t>vaping and smoking</w:t>
      </w:r>
      <w:r w:rsidR="0070071C" w:rsidRPr="008461F6">
        <w:rPr>
          <w:color w:val="000000" w:themeColor="text1"/>
        </w:rPr>
        <w:t>.</w:t>
      </w:r>
      <w:r>
        <w:rPr>
          <w:color w:val="000000" w:themeColor="text1"/>
        </w:rPr>
        <w:t xml:space="preserve"> </w:t>
      </w:r>
    </w:p>
    <w:p w14:paraId="36F67D8C" w14:textId="4F9E8278" w:rsidR="004B009B" w:rsidRDefault="004B009B" w:rsidP="0070071C">
      <w:pPr>
        <w:spacing w:line="360" w:lineRule="auto"/>
        <w:rPr>
          <w:b/>
          <w:bCs/>
          <w:color w:val="000000" w:themeColor="text1"/>
        </w:rPr>
      </w:pPr>
      <w:r w:rsidRPr="004B009B">
        <w:rPr>
          <w:b/>
          <w:bCs/>
          <w:color w:val="000000" w:themeColor="text1"/>
        </w:rPr>
        <w:t>Main outcome measures</w:t>
      </w:r>
    </w:p>
    <w:p w14:paraId="0F000505" w14:textId="34D67BE9" w:rsidR="004B009B" w:rsidRPr="004B009B" w:rsidRDefault="00780EF9" w:rsidP="0070071C">
      <w:pPr>
        <w:spacing w:line="360" w:lineRule="auto"/>
        <w:rPr>
          <w:color w:val="000000" w:themeColor="text1"/>
        </w:rPr>
      </w:pPr>
      <w:r w:rsidRPr="00780EF9">
        <w:rPr>
          <w:color w:val="FF0000"/>
        </w:rPr>
        <w:t>The prevalence of v</w:t>
      </w:r>
      <w:r w:rsidR="005A4693" w:rsidRPr="00780EF9">
        <w:rPr>
          <w:color w:val="FF0000"/>
        </w:rPr>
        <w:t>aping</w:t>
      </w:r>
      <w:r w:rsidR="00F856F7">
        <w:rPr>
          <w:color w:val="000000" w:themeColor="text1"/>
        </w:rPr>
        <w:t>,</w:t>
      </w:r>
      <w:r w:rsidR="005A4693">
        <w:rPr>
          <w:color w:val="000000" w:themeColor="text1"/>
        </w:rPr>
        <w:t xml:space="preserve"> </w:t>
      </w:r>
      <w:r w:rsidR="00F856F7">
        <w:rPr>
          <w:color w:val="000000" w:themeColor="text1"/>
        </w:rPr>
        <w:t>c</w:t>
      </w:r>
      <w:r w:rsidR="008135EE">
        <w:rPr>
          <w:color w:val="000000" w:themeColor="text1"/>
        </w:rPr>
        <w:t>haracteristics</w:t>
      </w:r>
      <w:r w:rsidR="00A66E09">
        <w:rPr>
          <w:color w:val="000000" w:themeColor="text1"/>
        </w:rPr>
        <w:t xml:space="preserve"> and attitudes</w:t>
      </w:r>
      <w:r w:rsidR="008135EE">
        <w:rPr>
          <w:color w:val="000000" w:themeColor="text1"/>
        </w:rPr>
        <w:t xml:space="preserve"> of women who vape </w:t>
      </w:r>
      <w:r w:rsidR="00A121A2">
        <w:rPr>
          <w:color w:val="000000" w:themeColor="text1"/>
        </w:rPr>
        <w:t xml:space="preserve">and/or smoke. </w:t>
      </w:r>
    </w:p>
    <w:p w14:paraId="51935AA7" w14:textId="77777777" w:rsidR="00990EC2" w:rsidRPr="00A121A2" w:rsidRDefault="0070071C" w:rsidP="0070071C">
      <w:pPr>
        <w:spacing w:line="360" w:lineRule="auto"/>
        <w:rPr>
          <w:b/>
          <w:bCs/>
          <w:color w:val="000000" w:themeColor="text1"/>
        </w:rPr>
      </w:pPr>
      <w:r w:rsidRPr="00A121A2">
        <w:rPr>
          <w:b/>
          <w:bCs/>
          <w:color w:val="000000" w:themeColor="text1"/>
        </w:rPr>
        <w:t xml:space="preserve">Results </w:t>
      </w:r>
    </w:p>
    <w:p w14:paraId="339D0FAF" w14:textId="253A8019" w:rsidR="0070071C" w:rsidRPr="008461F6" w:rsidRDefault="0070071C" w:rsidP="0070071C">
      <w:pPr>
        <w:spacing w:line="360" w:lineRule="auto"/>
        <w:rPr>
          <w:color w:val="000000" w:themeColor="text1"/>
        </w:rPr>
      </w:pPr>
      <w:r w:rsidRPr="008461F6">
        <w:rPr>
          <w:color w:val="000000" w:themeColor="text1"/>
        </w:rPr>
        <w:t xml:space="preserve">Of 3360 pregnant women who completed </w:t>
      </w:r>
      <w:r w:rsidR="00095C51">
        <w:rPr>
          <w:color w:val="FF0000"/>
        </w:rPr>
        <w:t>screening questions</w:t>
      </w:r>
      <w:r w:rsidRPr="008461F6">
        <w:rPr>
          <w:color w:val="000000" w:themeColor="text1"/>
        </w:rPr>
        <w:t>,</w:t>
      </w:r>
      <w:r w:rsidR="007A238A">
        <w:rPr>
          <w:color w:val="000000" w:themeColor="text1"/>
        </w:rPr>
        <w:t xml:space="preserve"> </w:t>
      </w:r>
      <w:r w:rsidR="00A31354" w:rsidRPr="002C1450">
        <w:rPr>
          <w:color w:val="FF0000"/>
        </w:rPr>
        <w:t>515</w:t>
      </w:r>
      <w:r w:rsidR="00A31354">
        <w:rPr>
          <w:color w:val="000000" w:themeColor="text1"/>
        </w:rPr>
        <w:t xml:space="preserve"> (</w:t>
      </w:r>
      <w:r w:rsidRPr="008461F6">
        <w:rPr>
          <w:color w:val="000000" w:themeColor="text1"/>
        </w:rPr>
        <w:t>15.3%</w:t>
      </w:r>
      <w:r w:rsidR="00A31354">
        <w:rPr>
          <w:color w:val="000000" w:themeColor="text1"/>
        </w:rPr>
        <w:t xml:space="preserve">, </w:t>
      </w:r>
      <w:r w:rsidRPr="008461F6">
        <w:rPr>
          <w:color w:val="000000" w:themeColor="text1"/>
        </w:rPr>
        <w:t>95% CI 14.1-16.6) were exclusive smokers,</w:t>
      </w:r>
      <w:r w:rsidR="007A238A">
        <w:rPr>
          <w:color w:val="000000" w:themeColor="text1"/>
        </w:rPr>
        <w:t xml:space="preserve"> </w:t>
      </w:r>
      <w:r w:rsidR="00966B33" w:rsidRPr="002C1450">
        <w:rPr>
          <w:color w:val="FF0000"/>
        </w:rPr>
        <w:t>44</w:t>
      </w:r>
      <w:r w:rsidR="00966B33">
        <w:rPr>
          <w:color w:val="000000" w:themeColor="text1"/>
        </w:rPr>
        <w:t xml:space="preserve"> </w:t>
      </w:r>
      <w:r w:rsidR="00F227D5">
        <w:rPr>
          <w:color w:val="000000" w:themeColor="text1"/>
        </w:rPr>
        <w:t>(</w:t>
      </w:r>
      <w:r w:rsidRPr="008461F6">
        <w:rPr>
          <w:color w:val="000000" w:themeColor="text1"/>
        </w:rPr>
        <w:t>1.3%</w:t>
      </w:r>
      <w:r w:rsidR="00F227D5">
        <w:rPr>
          <w:color w:val="000000" w:themeColor="text1"/>
        </w:rPr>
        <w:t xml:space="preserve">, </w:t>
      </w:r>
      <w:r w:rsidRPr="008461F6">
        <w:rPr>
          <w:color w:val="000000" w:themeColor="text1"/>
        </w:rPr>
        <w:t xml:space="preserve">95% CI 1.0-1.8) exclusive vapers and </w:t>
      </w:r>
      <w:r w:rsidR="00966B33" w:rsidRPr="002C1450">
        <w:rPr>
          <w:color w:val="FF0000"/>
        </w:rPr>
        <w:t>118</w:t>
      </w:r>
      <w:r w:rsidR="00966B33">
        <w:rPr>
          <w:color w:val="000000" w:themeColor="text1"/>
        </w:rPr>
        <w:t xml:space="preserve"> </w:t>
      </w:r>
      <w:r w:rsidR="00F227D5">
        <w:rPr>
          <w:color w:val="000000" w:themeColor="text1"/>
        </w:rPr>
        <w:t>(</w:t>
      </w:r>
      <w:r w:rsidRPr="008461F6">
        <w:rPr>
          <w:color w:val="000000" w:themeColor="text1"/>
        </w:rPr>
        <w:t>3.5%</w:t>
      </w:r>
      <w:r w:rsidR="00F227D5">
        <w:rPr>
          <w:color w:val="000000" w:themeColor="text1"/>
        </w:rPr>
        <w:t>,</w:t>
      </w:r>
      <w:r w:rsidRPr="008461F6">
        <w:rPr>
          <w:color w:val="000000" w:themeColor="text1"/>
        </w:rPr>
        <w:t xml:space="preserve"> 95% CI 2.9-4.2) dual users. </w:t>
      </w:r>
    </w:p>
    <w:p w14:paraId="2B6F710F" w14:textId="2FB4308B" w:rsidR="0070071C" w:rsidRPr="00805763" w:rsidRDefault="00FA5153" w:rsidP="0070071C">
      <w:pPr>
        <w:spacing w:line="360" w:lineRule="auto"/>
        <w:rPr>
          <w:color w:val="FF0000"/>
        </w:rPr>
      </w:pPr>
      <w:r>
        <w:rPr>
          <w:color w:val="000000" w:themeColor="text1"/>
        </w:rPr>
        <w:t>In</w:t>
      </w:r>
      <w:r w:rsidR="0070071C" w:rsidRPr="008461F6">
        <w:rPr>
          <w:color w:val="000000" w:themeColor="text1"/>
        </w:rPr>
        <w:t xml:space="preserve"> total 867</w:t>
      </w:r>
      <w:r w:rsidR="00224A2B">
        <w:rPr>
          <w:color w:val="000000" w:themeColor="text1"/>
        </w:rPr>
        <w:t xml:space="preserve"> </w:t>
      </w:r>
      <w:r w:rsidR="003C6769" w:rsidRPr="00B217E9">
        <w:rPr>
          <w:color w:val="FF0000"/>
        </w:rPr>
        <w:t>(</w:t>
      </w:r>
      <w:r w:rsidR="00B217E9" w:rsidRPr="00B217E9">
        <w:rPr>
          <w:color w:val="FF0000"/>
        </w:rPr>
        <w:t>25.8%)</w:t>
      </w:r>
      <w:r w:rsidR="0070071C" w:rsidRPr="00B217E9">
        <w:rPr>
          <w:color w:val="FF0000"/>
        </w:rPr>
        <w:t xml:space="preserve"> </w:t>
      </w:r>
      <w:r w:rsidR="0070071C" w:rsidRPr="008461F6">
        <w:rPr>
          <w:color w:val="000000" w:themeColor="text1"/>
        </w:rPr>
        <w:t xml:space="preserve">women completed the full survey; </w:t>
      </w:r>
      <w:r w:rsidR="002C3BEB">
        <w:rPr>
          <w:color w:val="FF0000"/>
        </w:rPr>
        <w:t xml:space="preserve">compared with </w:t>
      </w:r>
      <w:r w:rsidR="005601FC">
        <w:rPr>
          <w:color w:val="FF0000"/>
        </w:rPr>
        <w:t>smokers</w:t>
      </w:r>
      <w:r w:rsidR="00010CBF">
        <w:rPr>
          <w:color w:val="FF0000"/>
        </w:rPr>
        <w:t xml:space="preserve"> (n=434)</w:t>
      </w:r>
      <w:r w:rsidR="005601FC">
        <w:rPr>
          <w:color w:val="FF0000"/>
        </w:rPr>
        <w:t>, vapers</w:t>
      </w:r>
      <w:r w:rsidR="00111AB7">
        <w:rPr>
          <w:color w:val="FF0000"/>
        </w:rPr>
        <w:t xml:space="preserve"> (n=140)</w:t>
      </w:r>
      <w:r w:rsidR="005601FC">
        <w:rPr>
          <w:color w:val="FF0000"/>
        </w:rPr>
        <w:t xml:space="preserve"> </w:t>
      </w:r>
      <w:r w:rsidR="009D1EAD">
        <w:rPr>
          <w:color w:val="FF0000"/>
        </w:rPr>
        <w:t>were more like</w:t>
      </w:r>
      <w:r w:rsidR="004960DD">
        <w:rPr>
          <w:color w:val="FF0000"/>
        </w:rPr>
        <w:t>ly</w:t>
      </w:r>
      <w:r w:rsidR="009D1EAD">
        <w:rPr>
          <w:color w:val="FF0000"/>
        </w:rPr>
        <w:t xml:space="preserve"> to hold higher educational qualifications</w:t>
      </w:r>
      <w:r w:rsidR="0018594B" w:rsidRPr="0018594B">
        <w:t xml:space="preserve"> </w:t>
      </w:r>
      <w:r w:rsidR="0018594B" w:rsidRPr="004960DD">
        <w:rPr>
          <w:color w:val="FF0000"/>
        </w:rPr>
        <w:t>(</w:t>
      </w:r>
      <w:r w:rsidR="0018594B" w:rsidRPr="0018594B">
        <w:rPr>
          <w:color w:val="FF0000"/>
        </w:rPr>
        <w:t>OR 1.51, 95% CI 1.01-2.25</w:t>
      </w:r>
      <w:r w:rsidR="0018594B">
        <w:rPr>
          <w:color w:val="FF0000"/>
        </w:rPr>
        <w:t xml:space="preserve">). </w:t>
      </w:r>
      <w:r w:rsidR="00977EFF">
        <w:rPr>
          <w:color w:val="000000" w:themeColor="text1"/>
        </w:rPr>
        <w:t>Compared</w:t>
      </w:r>
      <w:r w:rsidR="00977EFF" w:rsidRPr="008461F6">
        <w:rPr>
          <w:color w:val="000000" w:themeColor="text1"/>
        </w:rPr>
        <w:t xml:space="preserve"> with exclusive vapers (n=33), dual users</w:t>
      </w:r>
      <w:r w:rsidR="0088432C">
        <w:rPr>
          <w:color w:val="000000" w:themeColor="text1"/>
        </w:rPr>
        <w:t xml:space="preserve"> (</w:t>
      </w:r>
      <w:r w:rsidR="0088432C" w:rsidRPr="008461F6">
        <w:rPr>
          <w:color w:val="000000" w:themeColor="text1"/>
        </w:rPr>
        <w:t xml:space="preserve">n=107) </w:t>
      </w:r>
      <w:r w:rsidR="00977EFF" w:rsidRPr="008461F6">
        <w:rPr>
          <w:color w:val="000000" w:themeColor="text1"/>
        </w:rPr>
        <w:t xml:space="preserve">were younger (OR 0.91 95% CI 0.85-0.98) and less likely to hold high qualifications (OR 0.43, 95% CI 0.20-0.96). </w:t>
      </w:r>
      <w:r w:rsidR="004B6CD7" w:rsidRPr="004B6CD7">
        <w:rPr>
          <w:color w:val="FF0000"/>
        </w:rPr>
        <w:t>Compared with smokers</w:t>
      </w:r>
      <w:r w:rsidR="004B6CD7">
        <w:rPr>
          <w:color w:val="000000" w:themeColor="text1"/>
        </w:rPr>
        <w:t>, d</w:t>
      </w:r>
      <w:r w:rsidR="0070071C" w:rsidRPr="008461F6">
        <w:rPr>
          <w:color w:val="000000" w:themeColor="text1"/>
        </w:rPr>
        <w:t xml:space="preserve">ual users were more likely to be planning to quit smoking (OR 2.27, 95% CI 1.24-4.18). </w:t>
      </w:r>
      <w:r w:rsidR="003A30AB" w:rsidRPr="000F0DE4">
        <w:rPr>
          <w:color w:val="FF0000"/>
        </w:rPr>
        <w:t xml:space="preserve">Compared </w:t>
      </w:r>
      <w:r w:rsidR="00BB3929">
        <w:rPr>
          <w:color w:val="FF0000"/>
        </w:rPr>
        <w:t>with</w:t>
      </w:r>
      <w:r w:rsidR="003A30AB" w:rsidRPr="000F0DE4">
        <w:rPr>
          <w:color w:val="FF0000"/>
        </w:rPr>
        <w:t xml:space="preserve"> smokers, </w:t>
      </w:r>
      <w:r w:rsidR="003A30AB">
        <w:rPr>
          <w:color w:val="FF0000"/>
        </w:rPr>
        <w:t>v</w:t>
      </w:r>
      <w:r w:rsidR="003A30AB" w:rsidRPr="00805763">
        <w:rPr>
          <w:color w:val="FF0000"/>
        </w:rPr>
        <w:t xml:space="preserve">apers were more likely to think </w:t>
      </w:r>
      <w:r w:rsidR="005B5BFA">
        <w:rPr>
          <w:color w:val="FF0000"/>
        </w:rPr>
        <w:t>vaping</w:t>
      </w:r>
      <w:r w:rsidR="003A30AB" w:rsidRPr="00805763">
        <w:rPr>
          <w:color w:val="FF0000"/>
        </w:rPr>
        <w:t xml:space="preserve"> was safer than smoking (78.6% v 36.4%).</w:t>
      </w:r>
    </w:p>
    <w:p w14:paraId="6D512709" w14:textId="77777777" w:rsidR="0070071C" w:rsidRPr="00A121A2" w:rsidRDefault="0070071C" w:rsidP="0070071C">
      <w:pPr>
        <w:spacing w:line="360" w:lineRule="auto"/>
        <w:rPr>
          <w:b/>
          <w:bCs/>
          <w:color w:val="000000" w:themeColor="text1"/>
        </w:rPr>
      </w:pPr>
      <w:r w:rsidRPr="00A121A2">
        <w:rPr>
          <w:b/>
          <w:bCs/>
          <w:color w:val="000000" w:themeColor="text1"/>
        </w:rPr>
        <w:t>Conclusions</w:t>
      </w:r>
    </w:p>
    <w:p w14:paraId="5D537543" w14:textId="2478CF0E" w:rsidR="0070071C" w:rsidRDefault="001E1329" w:rsidP="0070071C">
      <w:pPr>
        <w:spacing w:line="360" w:lineRule="auto"/>
        <w:rPr>
          <w:color w:val="000000" w:themeColor="text1"/>
        </w:rPr>
      </w:pPr>
      <w:r>
        <w:rPr>
          <w:color w:val="000000" w:themeColor="text1"/>
        </w:rPr>
        <w:t xml:space="preserve">One in </w:t>
      </w:r>
      <w:r w:rsidR="00A242B2">
        <w:rPr>
          <w:color w:val="000000" w:themeColor="text1"/>
        </w:rPr>
        <w:t>twenty</w:t>
      </w:r>
      <w:r w:rsidR="00CB17CB">
        <w:rPr>
          <w:color w:val="000000" w:themeColor="text1"/>
        </w:rPr>
        <w:t xml:space="preserve"> pregnant</w:t>
      </w:r>
      <w:r w:rsidR="00A242B2">
        <w:rPr>
          <w:color w:val="000000" w:themeColor="text1"/>
        </w:rPr>
        <w:t xml:space="preserve"> women report </w:t>
      </w:r>
      <w:r w:rsidR="00917B39">
        <w:rPr>
          <w:color w:val="000000" w:themeColor="text1"/>
        </w:rPr>
        <w:t>vaping</w:t>
      </w:r>
      <w:r w:rsidR="0087355E">
        <w:rPr>
          <w:color w:val="000000" w:themeColor="text1"/>
        </w:rPr>
        <w:t>,</w:t>
      </w:r>
      <w:r w:rsidR="0070071C" w:rsidRPr="008461F6">
        <w:rPr>
          <w:color w:val="000000" w:themeColor="text1"/>
        </w:rPr>
        <w:t xml:space="preserve"> </w:t>
      </w:r>
      <w:r w:rsidR="00600399">
        <w:rPr>
          <w:color w:val="000000" w:themeColor="text1"/>
        </w:rPr>
        <w:t>m</w:t>
      </w:r>
      <w:r w:rsidR="0070071C" w:rsidRPr="008461F6">
        <w:rPr>
          <w:color w:val="000000" w:themeColor="text1"/>
        </w:rPr>
        <w:t>ost also smoke</w:t>
      </w:r>
      <w:r w:rsidR="00600399">
        <w:rPr>
          <w:color w:val="000000" w:themeColor="text1"/>
        </w:rPr>
        <w:t>.</w:t>
      </w:r>
      <w:r w:rsidR="00504382">
        <w:rPr>
          <w:color w:val="000000" w:themeColor="text1"/>
        </w:rPr>
        <w:t xml:space="preserve"> </w:t>
      </w:r>
      <w:r w:rsidR="00917B39">
        <w:rPr>
          <w:color w:val="000000" w:themeColor="text1"/>
        </w:rPr>
        <w:t>D</w:t>
      </w:r>
      <w:r w:rsidR="00504382">
        <w:rPr>
          <w:color w:val="000000" w:themeColor="text1"/>
        </w:rPr>
        <w:t>ual users are more motivated towards stopping smoking than</w:t>
      </w:r>
      <w:r w:rsidR="00C260D9">
        <w:rPr>
          <w:color w:val="000000" w:themeColor="text1"/>
        </w:rPr>
        <w:t xml:space="preserve"> smokers</w:t>
      </w:r>
      <w:r w:rsidR="00951766">
        <w:rPr>
          <w:color w:val="000000" w:themeColor="text1"/>
        </w:rPr>
        <w:t xml:space="preserve">. </w:t>
      </w:r>
      <w:r w:rsidR="00C86DE5" w:rsidRPr="00817748">
        <w:rPr>
          <w:color w:val="FF0000"/>
        </w:rPr>
        <w:t xml:space="preserve">Where </w:t>
      </w:r>
      <w:r w:rsidR="009861AD" w:rsidRPr="00817748">
        <w:rPr>
          <w:color w:val="FF0000"/>
        </w:rPr>
        <w:t xml:space="preserve">women </w:t>
      </w:r>
      <w:r w:rsidR="00817748" w:rsidRPr="00817748">
        <w:rPr>
          <w:color w:val="FF0000"/>
        </w:rPr>
        <w:t>have tried</w:t>
      </w:r>
      <w:r w:rsidR="00817748">
        <w:rPr>
          <w:color w:val="FF0000"/>
        </w:rPr>
        <w:t>,</w:t>
      </w:r>
      <w:r w:rsidR="00817748" w:rsidRPr="00817748">
        <w:rPr>
          <w:color w:val="FF0000"/>
        </w:rPr>
        <w:t xml:space="preserve"> but </w:t>
      </w:r>
      <w:r w:rsidR="009861AD" w:rsidRPr="00817748">
        <w:rPr>
          <w:color w:val="FF0000"/>
        </w:rPr>
        <w:t>cannot stop smoking, c</w:t>
      </w:r>
      <w:r w:rsidR="00A82F51" w:rsidRPr="00817748">
        <w:rPr>
          <w:color w:val="FF0000"/>
        </w:rPr>
        <w:t xml:space="preserve">linicians </w:t>
      </w:r>
      <w:r w:rsidR="009861AD" w:rsidRPr="00817748">
        <w:rPr>
          <w:color w:val="FF0000"/>
        </w:rPr>
        <w:t xml:space="preserve">could </w:t>
      </w:r>
      <w:r w:rsidR="00A82F51" w:rsidRPr="00817748">
        <w:rPr>
          <w:color w:val="FF0000"/>
        </w:rPr>
        <w:t xml:space="preserve">encourage </w:t>
      </w:r>
      <w:r w:rsidR="009861AD" w:rsidRPr="00817748">
        <w:rPr>
          <w:color w:val="FF0000"/>
        </w:rPr>
        <w:t xml:space="preserve">them </w:t>
      </w:r>
      <w:r w:rsidR="00A82F51" w:rsidRPr="00817748">
        <w:rPr>
          <w:color w:val="FF0000"/>
        </w:rPr>
        <w:t>to con</w:t>
      </w:r>
      <w:r w:rsidR="00A82F51" w:rsidRPr="00A82F51">
        <w:rPr>
          <w:color w:val="FF0000"/>
        </w:rPr>
        <w:t xml:space="preserve">sider vaping </w:t>
      </w:r>
      <w:r w:rsidR="00695F8D">
        <w:rPr>
          <w:color w:val="FF0000"/>
        </w:rPr>
        <w:t>for smoking cessation</w:t>
      </w:r>
      <w:r w:rsidR="000D0E48">
        <w:rPr>
          <w:color w:val="FF0000"/>
        </w:rPr>
        <w:t>.</w:t>
      </w:r>
      <w:r w:rsidR="00771E06">
        <w:rPr>
          <w:color w:val="000000" w:themeColor="text1"/>
        </w:rPr>
        <w:t xml:space="preserve"> </w:t>
      </w:r>
    </w:p>
    <w:p w14:paraId="107B39D4" w14:textId="7F53BC3B" w:rsidR="00875727" w:rsidRDefault="007857C6" w:rsidP="0070071C">
      <w:pPr>
        <w:spacing w:line="360" w:lineRule="auto"/>
        <w:rPr>
          <w:b/>
          <w:bCs/>
          <w:color w:val="000000" w:themeColor="text1"/>
        </w:rPr>
      </w:pPr>
      <w:r w:rsidRPr="007857C6">
        <w:rPr>
          <w:b/>
          <w:bCs/>
          <w:color w:val="000000" w:themeColor="text1"/>
        </w:rPr>
        <w:t>Funding</w:t>
      </w:r>
    </w:p>
    <w:p w14:paraId="4A6923C9" w14:textId="0CB02E76" w:rsidR="007857C6" w:rsidRDefault="007857C6" w:rsidP="0070071C">
      <w:pPr>
        <w:spacing w:line="360" w:lineRule="auto"/>
        <w:rPr>
          <w:color w:val="000000" w:themeColor="text1"/>
        </w:rPr>
      </w:pPr>
      <w:r w:rsidRPr="008461F6">
        <w:rPr>
          <w:color w:val="000000" w:themeColor="text1"/>
        </w:rPr>
        <w:t>Cancer Research UK, Tobacco Advisory Group Project (Grant number C53479/A22733).</w:t>
      </w:r>
    </w:p>
    <w:p w14:paraId="5DF31904" w14:textId="1F733605" w:rsidR="004A6442" w:rsidRDefault="004A6442" w:rsidP="0070071C">
      <w:pPr>
        <w:spacing w:line="360" w:lineRule="auto"/>
        <w:rPr>
          <w:b/>
          <w:bCs/>
          <w:color w:val="000000" w:themeColor="text1"/>
        </w:rPr>
      </w:pPr>
      <w:r w:rsidRPr="004A6442">
        <w:rPr>
          <w:b/>
          <w:bCs/>
          <w:color w:val="000000" w:themeColor="text1"/>
        </w:rPr>
        <w:t>Keywords</w:t>
      </w:r>
    </w:p>
    <w:p w14:paraId="21EC2B4B" w14:textId="2DFB20A7" w:rsidR="004A6442" w:rsidRPr="004A6442" w:rsidRDefault="004A6442" w:rsidP="0070071C">
      <w:pPr>
        <w:spacing w:line="360" w:lineRule="auto"/>
        <w:rPr>
          <w:color w:val="000000" w:themeColor="text1"/>
        </w:rPr>
      </w:pPr>
      <w:r>
        <w:rPr>
          <w:color w:val="000000" w:themeColor="text1"/>
        </w:rPr>
        <w:t xml:space="preserve">Pregnancy, smoking, vaping, </w:t>
      </w:r>
      <w:r w:rsidR="008342BB">
        <w:rPr>
          <w:color w:val="000000" w:themeColor="text1"/>
        </w:rPr>
        <w:t>e</w:t>
      </w:r>
      <w:r w:rsidR="000910FB">
        <w:rPr>
          <w:color w:val="000000" w:themeColor="text1"/>
        </w:rPr>
        <w:t>-</w:t>
      </w:r>
      <w:r w:rsidR="008342BB">
        <w:rPr>
          <w:color w:val="000000" w:themeColor="text1"/>
        </w:rPr>
        <w:t xml:space="preserve">cigarettes, prevalence </w:t>
      </w:r>
    </w:p>
    <w:p w14:paraId="30FE8F39" w14:textId="77777777" w:rsidR="00246E56" w:rsidRDefault="00246E56" w:rsidP="0070071C">
      <w:pPr>
        <w:spacing w:line="360" w:lineRule="auto"/>
        <w:rPr>
          <w:b/>
          <w:bCs/>
          <w:color w:val="000000" w:themeColor="text1"/>
        </w:rPr>
      </w:pPr>
    </w:p>
    <w:p w14:paraId="65C661E1" w14:textId="27277D4C" w:rsidR="0070071C" w:rsidRPr="00A121A2" w:rsidRDefault="00A121A2" w:rsidP="0070071C">
      <w:pPr>
        <w:spacing w:line="360" w:lineRule="auto"/>
        <w:rPr>
          <w:b/>
          <w:bCs/>
          <w:color w:val="000000" w:themeColor="text1"/>
        </w:rPr>
      </w:pPr>
      <w:r w:rsidRPr="00A121A2">
        <w:rPr>
          <w:b/>
          <w:bCs/>
          <w:color w:val="000000" w:themeColor="text1"/>
        </w:rPr>
        <w:t>Tweetable extract</w:t>
      </w:r>
    </w:p>
    <w:p w14:paraId="37744C3A" w14:textId="3C926F5C" w:rsidR="00BA5008" w:rsidRPr="008461F6" w:rsidRDefault="001235F6" w:rsidP="00246E56">
      <w:pPr>
        <w:spacing w:line="360" w:lineRule="auto"/>
        <w:rPr>
          <w:color w:val="000000" w:themeColor="text1"/>
        </w:rPr>
      </w:pPr>
      <w:r w:rsidRPr="001235F6">
        <w:rPr>
          <w:color w:val="000000" w:themeColor="text1"/>
        </w:rPr>
        <w:t>One in twenty women report vaping during pregnancy</w:t>
      </w:r>
      <w:r>
        <w:rPr>
          <w:color w:val="000000" w:themeColor="text1"/>
        </w:rPr>
        <w:t xml:space="preserve">, </w:t>
      </w:r>
      <w:r w:rsidR="0006308C">
        <w:rPr>
          <w:color w:val="000000" w:themeColor="text1"/>
        </w:rPr>
        <w:t xml:space="preserve">but </w:t>
      </w:r>
      <w:r w:rsidR="003143F9">
        <w:rPr>
          <w:color w:val="000000" w:themeColor="text1"/>
        </w:rPr>
        <w:t xml:space="preserve">of those </w:t>
      </w:r>
      <w:r w:rsidR="00F444F8">
        <w:rPr>
          <w:color w:val="000000" w:themeColor="text1"/>
        </w:rPr>
        <w:t xml:space="preserve">that do vape most </w:t>
      </w:r>
      <w:r w:rsidR="00C05164" w:rsidRPr="00D03ADD">
        <w:rPr>
          <w:color w:val="FF0000"/>
        </w:rPr>
        <w:t>also</w:t>
      </w:r>
      <w:r w:rsidR="0070071C" w:rsidRPr="00D03ADD">
        <w:rPr>
          <w:color w:val="FF0000"/>
        </w:rPr>
        <w:t xml:space="preserve"> </w:t>
      </w:r>
      <w:r w:rsidR="0070071C" w:rsidRPr="008461F6">
        <w:rPr>
          <w:color w:val="000000" w:themeColor="text1"/>
        </w:rPr>
        <w:t xml:space="preserve">smoke, despite having intentions to quit. </w:t>
      </w:r>
    </w:p>
    <w:p w14:paraId="613916A1" w14:textId="121FC21F" w:rsidR="00DA2838" w:rsidRPr="008461F6" w:rsidRDefault="006C76FD" w:rsidP="00DA2838">
      <w:pPr>
        <w:pStyle w:val="Heading1"/>
      </w:pPr>
      <w:r w:rsidRPr="008461F6">
        <w:t xml:space="preserve">Introduction </w:t>
      </w:r>
    </w:p>
    <w:p w14:paraId="48AC0202" w14:textId="6DAFB948" w:rsidR="00442E63" w:rsidRPr="008461F6" w:rsidRDefault="00442E63" w:rsidP="000A3EAC">
      <w:pPr>
        <w:spacing w:line="480" w:lineRule="auto"/>
        <w:rPr>
          <w:iCs/>
          <w:color w:val="000000" w:themeColor="text1"/>
        </w:rPr>
      </w:pPr>
      <w:r w:rsidRPr="008461F6">
        <w:rPr>
          <w:iCs/>
          <w:color w:val="000000" w:themeColor="text1"/>
        </w:rPr>
        <w:t>Smoking when pregn</w:t>
      </w:r>
      <w:r w:rsidR="0071460A" w:rsidRPr="008461F6">
        <w:rPr>
          <w:iCs/>
          <w:color w:val="000000" w:themeColor="text1"/>
        </w:rPr>
        <w:t>ant affects the health of wom</w:t>
      </w:r>
      <w:r w:rsidR="0061521D">
        <w:rPr>
          <w:iCs/>
          <w:color w:val="000000" w:themeColor="text1"/>
        </w:rPr>
        <w:t>e</w:t>
      </w:r>
      <w:r w:rsidR="0071460A" w:rsidRPr="008461F6">
        <w:rPr>
          <w:iCs/>
          <w:color w:val="000000" w:themeColor="text1"/>
        </w:rPr>
        <w:t xml:space="preserve">n and </w:t>
      </w:r>
      <w:r w:rsidR="004B650B" w:rsidRPr="008461F6">
        <w:rPr>
          <w:iCs/>
          <w:color w:val="000000" w:themeColor="text1"/>
        </w:rPr>
        <w:t>the</w:t>
      </w:r>
      <w:r w:rsidR="0061521D">
        <w:rPr>
          <w:iCs/>
          <w:color w:val="000000" w:themeColor="text1"/>
        </w:rPr>
        <w:t>ir</w:t>
      </w:r>
      <w:r w:rsidR="004B650B" w:rsidRPr="008461F6">
        <w:rPr>
          <w:iCs/>
          <w:color w:val="000000" w:themeColor="text1"/>
        </w:rPr>
        <w:t xml:space="preserve"> fetus</w:t>
      </w:r>
      <w:r w:rsidR="0009223E" w:rsidRPr="008461F6">
        <w:rPr>
          <w:iCs/>
          <w:color w:val="000000" w:themeColor="text1"/>
        </w:rPr>
        <w:t xml:space="preserve"> </w:t>
      </w:r>
      <w:r w:rsidRPr="008461F6">
        <w:rPr>
          <w:iCs/>
          <w:color w:val="000000" w:themeColor="text1"/>
        </w:rPr>
        <w:fldChar w:fldCharType="begin">
          <w:fldData xml:space="preserve">PEVuZE5vdGU+PENpdGU+PEF1dGhvcj5HbHVja21hbjwvQXV0aG9yPjxZZWFyPjIwMDg8L1llYXI+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</w:fldData>
        </w:fldChar>
      </w:r>
      <w:r w:rsidR="00B92746">
        <w:rPr>
          <w:iCs/>
          <w:color w:val="000000" w:themeColor="text1"/>
        </w:rPr>
        <w:instrText xml:space="preserve"> ADDIN EN.CITE </w:instrText>
      </w:r>
      <w:r w:rsidR="00B92746">
        <w:rPr>
          <w:iCs/>
          <w:color w:val="000000" w:themeColor="text1"/>
        </w:rPr>
        <w:fldChar w:fldCharType="begin">
          <w:fldData xml:space="preserve">PEVuZE5vdGU+PENpdGU+PEF1dGhvcj5HbHVja21hbjwvQXV0aG9yPjxZZWFyPjIwMDg8L1llYXI+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</w:fldData>
        </w:fldChar>
      </w:r>
      <w:r w:rsidR="00B92746">
        <w:rPr>
          <w:iCs/>
          <w:color w:val="000000" w:themeColor="text1"/>
        </w:rPr>
        <w:instrText xml:space="preserve"> ADDIN EN.CITE.DATA </w:instrText>
      </w:r>
      <w:r w:rsidR="00B92746">
        <w:rPr>
          <w:iCs/>
          <w:color w:val="000000" w:themeColor="text1"/>
        </w:rPr>
      </w:r>
      <w:r w:rsidR="00B92746">
        <w:rPr>
          <w:iCs/>
          <w:color w:val="000000" w:themeColor="text1"/>
        </w:rPr>
        <w:fldChar w:fldCharType="end"/>
      </w:r>
      <w:r w:rsidRPr="008461F6">
        <w:rPr>
          <w:iCs/>
          <w:color w:val="000000" w:themeColor="text1"/>
        </w:rPr>
      </w:r>
      <w:r w:rsidRPr="008461F6">
        <w:rPr>
          <w:iCs/>
          <w:color w:val="000000" w:themeColor="text1"/>
        </w:rPr>
        <w:fldChar w:fldCharType="separate"/>
      </w:r>
      <w:r w:rsidR="004E12B8" w:rsidRPr="004E12B8">
        <w:rPr>
          <w:iCs/>
          <w:noProof/>
          <w:color w:val="000000" w:themeColor="text1"/>
          <w:vertAlign w:val="superscript"/>
        </w:rPr>
        <w:t>(1-4)</w:t>
      </w:r>
      <w:r w:rsidRPr="008461F6">
        <w:rPr>
          <w:color w:val="000000" w:themeColor="text1"/>
        </w:rPr>
        <w:fldChar w:fldCharType="end"/>
      </w:r>
      <w:r w:rsidRPr="008461F6">
        <w:rPr>
          <w:color w:val="000000" w:themeColor="text1"/>
        </w:rPr>
        <w:t>.</w:t>
      </w:r>
      <w:r w:rsidRPr="008461F6">
        <w:rPr>
          <w:iCs/>
          <w:color w:val="000000" w:themeColor="text1"/>
        </w:rPr>
        <w:t xml:space="preserve"> </w:t>
      </w:r>
      <w:r w:rsidR="0061521D">
        <w:rPr>
          <w:iCs/>
          <w:color w:val="000000" w:themeColor="text1"/>
        </w:rPr>
        <w:t>G</w:t>
      </w:r>
      <w:r w:rsidR="00B7652B" w:rsidRPr="008461F6">
        <w:rPr>
          <w:iCs/>
          <w:color w:val="000000" w:themeColor="text1"/>
        </w:rPr>
        <w:t xml:space="preserve">lobal prevalence of smoking in pregnancy is </w:t>
      </w:r>
      <w:r w:rsidR="0061521D">
        <w:rPr>
          <w:iCs/>
          <w:color w:val="000000" w:themeColor="text1"/>
        </w:rPr>
        <w:t>around</w:t>
      </w:r>
      <w:r w:rsidR="000A5B56" w:rsidRPr="008461F6">
        <w:rPr>
          <w:iCs/>
          <w:color w:val="000000" w:themeColor="text1"/>
        </w:rPr>
        <w:t xml:space="preserve"> 2</w:t>
      </w:r>
      <w:r w:rsidR="00B7652B" w:rsidRPr="008461F6">
        <w:rPr>
          <w:iCs/>
          <w:color w:val="000000" w:themeColor="text1"/>
        </w:rPr>
        <w:t xml:space="preserve">%, </w:t>
      </w:r>
      <w:r w:rsidR="00E60140" w:rsidRPr="008461F6">
        <w:rPr>
          <w:iCs/>
          <w:color w:val="000000" w:themeColor="text1"/>
        </w:rPr>
        <w:t>but varies</w:t>
      </w:r>
      <w:r w:rsidR="00B7652B" w:rsidRPr="008461F6">
        <w:rPr>
          <w:iCs/>
          <w:color w:val="000000" w:themeColor="text1"/>
        </w:rPr>
        <w:t xml:space="preserve"> between countries</w:t>
      </w:r>
      <w:r w:rsidR="000B3F72" w:rsidRPr="008461F6">
        <w:rPr>
          <w:iCs/>
          <w:color w:val="000000" w:themeColor="text1"/>
        </w:rPr>
        <w:t xml:space="preserve"> and regions</w:t>
      </w:r>
      <w:r w:rsidR="00B7652B" w:rsidRPr="008461F6">
        <w:rPr>
          <w:iCs/>
          <w:color w:val="000000" w:themeColor="text1"/>
        </w:rPr>
        <w:t xml:space="preserve"> </w:t>
      </w:r>
      <w:r w:rsidRPr="008461F6">
        <w:rPr>
          <w:color w:val="000000" w:themeColor="text1"/>
        </w:rPr>
        <w:fldChar w:fldCharType="begin"/>
      </w:r>
      <w:r w:rsidR="004E12B8">
        <w:rPr>
          <w:color w:val="000000" w:themeColor="text1"/>
        </w:rPr>
        <w:instrText xml:space="preserve"> ADDIN EN.CITE &lt;EndNote&gt;&lt;Cite&gt;&lt;Author&gt;Lange&lt;/Author&gt;&lt;Year&gt;2018&lt;/Year&gt;&lt;RecNum&gt;2325&lt;/RecNum&gt;&lt;DisplayText&gt;&lt;style face="superscript"&gt;(5)&lt;/style&gt;&lt;/DisplayText&gt;&lt;record&gt;&lt;rec-number&gt;2325&lt;/rec-number&gt;&lt;foreign-keys&gt;&lt;key app="EN" db-id="vvftexezl5p9skeet96xwtd3rtz0swa90x2a" timestamp="1530008421"&gt;2325&lt;/key&gt;&lt;key app="ENWeb" db-id=""&gt;0&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abbr-1&gt;Lancet Glob Health&lt;/abbr-1&gt;&lt;/periodical&gt;&lt;pages&gt;e769-e776&lt;/pages&gt;&lt;volume&gt;6&lt;/volume&gt;&lt;number&gt;7&lt;/number&gt;&lt;dates&gt;&lt;year&gt;2018&lt;/year&gt;&lt;/dates&gt;&lt;publisher&gt;Elsevier&lt;/publisher&gt;&lt;isbn&gt;2214-109X&lt;/isbn&gt;&lt;urls&gt;&lt;related-urls&gt;&lt;url&gt;http://dx.doi.org/10.1016/S2214-109X(18)30223-7&lt;/url&gt;&lt;url&gt;https://ac.els-cdn.com/S2214109X18302237/1-s2.0-S2214109X18302237-main.pdf?_tid=477e1583-e4da-4d64-86cc-cf4daced55d2&amp;amp;acdnat=1529052401_8c40934bac6c4130823aabc02902746f&lt;/url&gt;&lt;url&gt;https://ac.els-cdn.com/S2214109X18302237/1-s2.0-S2214109X18302237-main.pdf?_tid=2991d9f6-c150-4cd8-9cea-a70b6059a7b9&amp;amp;acdnat=1551277086_27d5d183269760179db5063ffd2fe336&lt;/url&gt;&lt;/related-urls&gt;&lt;/urls&gt;&lt;electronic-resource-num&gt;10.1016/S2214-109X(18)30223-7&lt;/electronic-resource-num&gt;&lt;access-date&gt;2018/06/15&lt;/access-date&gt;&lt;/record&gt;&lt;/Cite&gt;&lt;/EndNote&gt;</w:instrText>
      </w:r>
      <w:r w:rsidRPr="008461F6">
        <w:rPr>
          <w:color w:val="000000" w:themeColor="text1"/>
        </w:rPr>
        <w:fldChar w:fldCharType="separate"/>
      </w:r>
      <w:r w:rsidR="004E12B8" w:rsidRPr="004E12B8">
        <w:rPr>
          <w:noProof/>
          <w:color w:val="000000" w:themeColor="text1"/>
          <w:vertAlign w:val="superscript"/>
        </w:rPr>
        <w:t>(5)</w:t>
      </w:r>
      <w:r w:rsidRPr="008461F6">
        <w:rPr>
          <w:color w:val="000000" w:themeColor="text1"/>
        </w:rPr>
        <w:fldChar w:fldCharType="end"/>
      </w:r>
      <w:r w:rsidR="00B7652B" w:rsidRPr="008461F6">
        <w:rPr>
          <w:color w:val="000000" w:themeColor="text1"/>
        </w:rPr>
        <w:t>. I</w:t>
      </w:r>
      <w:r w:rsidRPr="008461F6">
        <w:rPr>
          <w:color w:val="000000" w:themeColor="text1"/>
        </w:rPr>
        <w:t xml:space="preserve">n </w:t>
      </w:r>
      <w:r w:rsidR="00C62422" w:rsidRPr="008461F6">
        <w:rPr>
          <w:color w:val="000000" w:themeColor="text1"/>
        </w:rPr>
        <w:t xml:space="preserve">England </w:t>
      </w:r>
      <w:r w:rsidRPr="008461F6">
        <w:rPr>
          <w:iCs/>
          <w:color w:val="000000" w:themeColor="text1"/>
        </w:rPr>
        <w:t>around 1</w:t>
      </w:r>
      <w:r w:rsidR="00FB2340" w:rsidRPr="008461F6">
        <w:rPr>
          <w:iCs/>
          <w:color w:val="000000" w:themeColor="text1"/>
        </w:rPr>
        <w:t>1</w:t>
      </w:r>
      <w:r w:rsidRPr="008461F6">
        <w:rPr>
          <w:iCs/>
          <w:color w:val="000000" w:themeColor="text1"/>
        </w:rPr>
        <w:t>% of wome</w:t>
      </w:r>
      <w:r w:rsidR="00FB2340" w:rsidRPr="008461F6">
        <w:rPr>
          <w:iCs/>
          <w:color w:val="000000" w:themeColor="text1"/>
        </w:rPr>
        <w:t>n self-report smok</w:t>
      </w:r>
      <w:r w:rsidR="002955A4" w:rsidRPr="008461F6">
        <w:rPr>
          <w:iCs/>
          <w:color w:val="000000" w:themeColor="text1"/>
        </w:rPr>
        <w:t>ing</w:t>
      </w:r>
      <w:r w:rsidR="00FB2340" w:rsidRPr="008461F6">
        <w:rPr>
          <w:iCs/>
          <w:color w:val="000000" w:themeColor="text1"/>
        </w:rPr>
        <w:t xml:space="preserve"> at the time</w:t>
      </w:r>
      <w:r w:rsidR="003D6D36" w:rsidRPr="008461F6">
        <w:rPr>
          <w:iCs/>
          <w:color w:val="000000" w:themeColor="text1"/>
        </w:rPr>
        <w:t xml:space="preserve"> of</w:t>
      </w:r>
      <w:r w:rsidR="00FB2340" w:rsidRPr="008461F6">
        <w:rPr>
          <w:iCs/>
          <w:color w:val="000000" w:themeColor="text1"/>
        </w:rPr>
        <w:t xml:space="preserve"> deliver</w:t>
      </w:r>
      <w:r w:rsidR="008B1E43" w:rsidRPr="008461F6">
        <w:rPr>
          <w:iCs/>
          <w:color w:val="000000" w:themeColor="text1"/>
        </w:rPr>
        <w:t>y</w:t>
      </w:r>
      <w:r w:rsidR="00EC1345" w:rsidRPr="008461F6">
        <w:rPr>
          <w:iCs/>
          <w:color w:val="000000" w:themeColor="text1"/>
        </w:rPr>
        <w:t>,</w:t>
      </w:r>
      <w:r w:rsidRPr="008461F6">
        <w:rPr>
          <w:iCs/>
          <w:color w:val="000000" w:themeColor="text1"/>
        </w:rPr>
        <w:t xml:space="preserve"> </w:t>
      </w:r>
      <w:r w:rsidR="00D548F7" w:rsidRPr="008461F6">
        <w:rPr>
          <w:iCs/>
          <w:color w:val="000000" w:themeColor="text1"/>
        </w:rPr>
        <w:t xml:space="preserve">with higher </w:t>
      </w:r>
      <w:r w:rsidRPr="008461F6">
        <w:rPr>
          <w:iCs/>
          <w:color w:val="000000" w:themeColor="text1"/>
        </w:rPr>
        <w:t xml:space="preserve">rates </w:t>
      </w:r>
      <w:r w:rsidRPr="001A3BFE">
        <w:rPr>
          <w:iCs/>
          <w:color w:val="FF0000"/>
        </w:rPr>
        <w:t xml:space="preserve">amongst </w:t>
      </w:r>
      <w:r w:rsidR="004714F7" w:rsidRPr="001A3BFE">
        <w:rPr>
          <w:iCs/>
          <w:color w:val="FF0000"/>
        </w:rPr>
        <w:t>women</w:t>
      </w:r>
      <w:r w:rsidR="005B6D60" w:rsidRPr="001A3BFE">
        <w:rPr>
          <w:iCs/>
          <w:color w:val="FF0000"/>
        </w:rPr>
        <w:t xml:space="preserve"> </w:t>
      </w:r>
      <w:r w:rsidR="001A3BFE" w:rsidRPr="001A3BFE">
        <w:rPr>
          <w:iCs/>
          <w:color w:val="FF0000"/>
        </w:rPr>
        <w:t xml:space="preserve">below the age of </w:t>
      </w:r>
      <w:r w:rsidR="005B6D60" w:rsidRPr="001A3BFE">
        <w:rPr>
          <w:iCs/>
          <w:color w:val="FF0000"/>
        </w:rPr>
        <w:t>20 years</w:t>
      </w:r>
      <w:r w:rsidR="001A3BFE" w:rsidRPr="001A3BFE">
        <w:rPr>
          <w:iCs/>
          <w:color w:val="FF0000"/>
        </w:rPr>
        <w:t xml:space="preserve"> </w:t>
      </w:r>
      <w:r w:rsidR="004714F7" w:rsidRPr="001A3BFE">
        <w:rPr>
          <w:iCs/>
          <w:color w:val="FF0000"/>
        </w:rPr>
        <w:t xml:space="preserve">and those in </w:t>
      </w:r>
      <w:r w:rsidR="004714F7" w:rsidRPr="004714F7">
        <w:rPr>
          <w:iCs/>
          <w:color w:val="FF0000"/>
        </w:rPr>
        <w:t xml:space="preserve">routine or manual occupations </w:t>
      </w:r>
      <w:r w:rsidRPr="008461F6">
        <w:rPr>
          <w:iCs/>
          <w:color w:val="000000" w:themeColor="text1"/>
        </w:rPr>
        <w:fldChar w:fldCharType="begin"/>
      </w:r>
      <w:r w:rsidR="00B92746">
        <w:rPr>
          <w:iCs/>
          <w:color w:val="000000" w:themeColor="text1"/>
        </w:rPr>
        <w:instrText xml:space="preserve"> ADDIN EN.CITE &lt;EndNote&gt;&lt;Cite&gt;&lt;Author&gt;McAndrew&lt;/Author&gt;&lt;Year&gt;2012&lt;/Year&gt;&lt;RecNum&gt;2204&lt;/RecNum&gt;&lt;DisplayText&gt;&lt;style face="superscript"&gt;(6, 7)&lt;/style&gt;&lt;/DisplayText&gt;&lt;record&gt;&lt;rec-number&gt;2204&lt;/rec-number&gt;&lt;foreign-keys&gt;&lt;key app="EN" db-id="vvftexezl5p9skeet96xwtd3rtz0swa90x2a" timestamp="1530008065"&gt;2204&lt;/key&gt;&lt;key app="ENWeb" db-id=""&gt;0&lt;/key&gt;&lt;/foreign-keys&gt;&lt;ref-type name="Report"&gt;27&lt;/ref-type&gt;&lt;contributors&gt;&lt;authors&gt;&lt;author&gt;McAndrew, Fiona&lt;/author&gt;&lt;author&gt;Thompson, Jane&lt;/author&gt;&lt;author&gt;Fellows, Lydia&lt;/author&gt;&lt;author&gt;Large, Alice&lt;/author&gt;&lt;author&gt;Speed, Mark&lt;/author&gt;&lt;author&gt;Renfrew, Mary J.&lt;/author&gt;&lt;/authors&gt;&lt;/contributors&gt;&lt;titles&gt;&lt;title&gt;Infant Feeding Survey 2010: Health and Social Care Information Centre&lt;/title&gt;&lt;/titles&gt;&lt;dates&gt;&lt;year&gt;2012&lt;/year&gt;&lt;/dates&gt;&lt;urls&gt;&lt;related-urls&gt;&lt;url&gt;http://digital.nhs.uk/catalogue/PUB08694&lt;/url&gt;&lt;/related-urls&gt;&lt;/urls&gt;&lt;access-date&gt;02/06/2019&lt;/access-date&gt;&lt;/record&gt;&lt;/Cite&gt;&lt;Cite&gt;&lt;Author&gt;Health &amp;amp; Social Care Information Centre&lt;/Author&gt;&lt;Year&gt;2018&lt;/Year&gt;&lt;RecNum&gt;2490&lt;/RecNum&gt;&lt;record&gt;&lt;rec-number&gt;2490&lt;/rec-number&gt;&lt;foreign-keys&gt;&lt;key app="EN" db-id="vvftexezl5p9skeet96xwtd3rtz0swa90x2a" timestamp="1555402895"&gt;2490&lt;/key&gt;&lt;/foreign-keys&gt;&lt;ref-type name="Report"&gt;27&lt;/ref-type&gt;&lt;contributors&gt;&lt;authors&gt;&lt;author&gt;Health &amp;amp; Social Care Information Centre,&lt;/author&gt;&lt;/authors&gt;&lt;/contributors&gt;&lt;titles&gt;&lt;title&gt;Statistics on Smoking. England&lt;/title&gt;&lt;/titles&gt;&lt;dates&gt;&lt;year&gt;2018&lt;/year&gt;&lt;/dates&gt;&lt;urls&gt;&lt;related-urls&gt;&lt;url&gt;https://digital.nhs.uk/data-and-information/publications/statistical/statistics-on-smoking/statistics-on-smoking-england-2018&lt;/url&gt;&lt;/related-urls&gt;&lt;/urls&gt;&lt;/record&gt;&lt;/Cite&gt;&lt;/EndNote&gt;</w:instrText>
      </w:r>
      <w:r w:rsidRPr="008461F6">
        <w:rPr>
          <w:iCs/>
          <w:color w:val="000000" w:themeColor="text1"/>
        </w:rPr>
        <w:fldChar w:fldCharType="separate"/>
      </w:r>
      <w:r w:rsidR="004E12B8" w:rsidRPr="004E12B8">
        <w:rPr>
          <w:iCs/>
          <w:noProof/>
          <w:color w:val="000000" w:themeColor="text1"/>
          <w:vertAlign w:val="superscript"/>
        </w:rPr>
        <w:t>(6, 7)</w:t>
      </w:r>
      <w:r w:rsidRPr="008461F6">
        <w:rPr>
          <w:color w:val="000000" w:themeColor="text1"/>
        </w:rPr>
        <w:fldChar w:fldCharType="end"/>
      </w:r>
      <w:r w:rsidRPr="008461F6">
        <w:rPr>
          <w:color w:val="000000" w:themeColor="text1"/>
        </w:rPr>
        <w:t>.</w:t>
      </w:r>
      <w:r w:rsidRPr="008461F6">
        <w:rPr>
          <w:iCs/>
          <w:color w:val="000000" w:themeColor="text1"/>
        </w:rPr>
        <w:t xml:space="preserve"> </w:t>
      </w:r>
      <w:r w:rsidR="00213FAB" w:rsidRPr="008461F6">
        <w:rPr>
          <w:iCs/>
          <w:color w:val="000000" w:themeColor="text1"/>
        </w:rPr>
        <w:t>M</w:t>
      </w:r>
      <w:r w:rsidRPr="008461F6">
        <w:rPr>
          <w:iCs/>
          <w:color w:val="000000" w:themeColor="text1"/>
        </w:rPr>
        <w:t xml:space="preserve">ost women who quit </w:t>
      </w:r>
      <w:r w:rsidR="009C7160">
        <w:rPr>
          <w:iCs/>
          <w:color w:val="000000" w:themeColor="text1"/>
        </w:rPr>
        <w:t xml:space="preserve">during pregnancy </w:t>
      </w:r>
      <w:r w:rsidR="002955A4" w:rsidRPr="008461F6">
        <w:rPr>
          <w:iCs/>
          <w:color w:val="000000" w:themeColor="text1"/>
        </w:rPr>
        <w:t>relapse</w:t>
      </w:r>
      <w:r w:rsidRPr="008461F6">
        <w:rPr>
          <w:iCs/>
          <w:color w:val="000000" w:themeColor="text1"/>
        </w:rPr>
        <w:t xml:space="preserve"> within the first 6 months after birth</w:t>
      </w:r>
      <w:r w:rsidR="003F7E1F" w:rsidRPr="008461F6">
        <w:rPr>
          <w:iCs/>
          <w:color w:val="000000" w:themeColor="text1"/>
        </w:rPr>
        <w:t xml:space="preserve"> </w:t>
      </w:r>
      <w:r w:rsidRPr="008461F6">
        <w:rPr>
          <w:iCs/>
          <w:color w:val="000000" w:themeColor="text1"/>
        </w:rPr>
        <w:fldChar w:fldCharType="begin">
          <w:fldData xml:space="preserve">PEVuZE5vdGU+PENpdGU+PEF1dGhvcj5IYWplazwvQXV0aG9yPjxZZWFyPjIwMTM8L1llYXI+PFJl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</w:fldData>
        </w:fldChar>
      </w:r>
      <w:r w:rsidR="004E12B8">
        <w:rPr>
          <w:iCs/>
          <w:color w:val="000000" w:themeColor="text1"/>
        </w:rPr>
        <w:instrText xml:space="preserve"> ADDIN EN.CITE </w:instrText>
      </w:r>
      <w:r w:rsidR="004E12B8">
        <w:rPr>
          <w:iCs/>
          <w:color w:val="000000" w:themeColor="text1"/>
        </w:rPr>
        <w:fldChar w:fldCharType="begin">
          <w:fldData xml:space="preserve">PEVuZE5vdGU+PENpdGU+PEF1dGhvcj5IYWplazwvQXV0aG9yPjxZZWFyPjIwMTM8L1llYXI+PFJl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</w:fldData>
        </w:fldChar>
      </w:r>
      <w:r w:rsidR="004E12B8">
        <w:rPr>
          <w:iCs/>
          <w:color w:val="000000" w:themeColor="text1"/>
        </w:rPr>
        <w:instrText xml:space="preserve"> ADDIN EN.CITE.DATA </w:instrText>
      </w:r>
      <w:r w:rsidR="004E12B8">
        <w:rPr>
          <w:iCs/>
          <w:color w:val="000000" w:themeColor="text1"/>
        </w:rPr>
      </w:r>
      <w:r w:rsidR="004E12B8">
        <w:rPr>
          <w:iCs/>
          <w:color w:val="000000" w:themeColor="text1"/>
        </w:rPr>
        <w:fldChar w:fldCharType="end"/>
      </w:r>
      <w:r w:rsidRPr="008461F6">
        <w:rPr>
          <w:iCs/>
          <w:color w:val="000000" w:themeColor="text1"/>
        </w:rPr>
      </w:r>
      <w:r w:rsidRPr="008461F6">
        <w:rPr>
          <w:iCs/>
          <w:color w:val="000000" w:themeColor="text1"/>
        </w:rPr>
        <w:fldChar w:fldCharType="separate"/>
      </w:r>
      <w:r w:rsidR="004E12B8" w:rsidRPr="004E12B8">
        <w:rPr>
          <w:iCs/>
          <w:noProof/>
          <w:color w:val="000000" w:themeColor="text1"/>
          <w:vertAlign w:val="superscript"/>
        </w:rPr>
        <w:t>(8-10)</w:t>
      </w:r>
      <w:r w:rsidRPr="008461F6">
        <w:rPr>
          <w:color w:val="000000" w:themeColor="text1"/>
        </w:rPr>
        <w:fldChar w:fldCharType="end"/>
      </w:r>
      <w:r w:rsidR="00081C7F">
        <w:rPr>
          <w:color w:val="000000" w:themeColor="text1"/>
        </w:rPr>
        <w:t>.</w:t>
      </w:r>
    </w:p>
    <w:p w14:paraId="5A71CAFC" w14:textId="453DED7B" w:rsidR="00240EF1" w:rsidRPr="00240EF1" w:rsidRDefault="007F651E" w:rsidP="000A3EAC">
      <w:pPr>
        <w:spacing w:line="480" w:lineRule="auto"/>
        <w:rPr>
          <w:color w:val="000000" w:themeColor="text1"/>
          <w:szCs w:val="20"/>
        </w:rPr>
      </w:pPr>
      <w:r w:rsidRPr="00A30490">
        <w:rPr>
          <w:iCs/>
          <w:color w:val="FF0000"/>
        </w:rPr>
        <w:t xml:space="preserve">The </w:t>
      </w:r>
      <w:r w:rsidR="002F1072" w:rsidRPr="00A30490">
        <w:rPr>
          <w:iCs/>
          <w:color w:val="FF0000"/>
        </w:rPr>
        <w:t>prevalence</w:t>
      </w:r>
      <w:r w:rsidRPr="00A30490">
        <w:rPr>
          <w:iCs/>
          <w:color w:val="FF0000"/>
        </w:rPr>
        <w:t xml:space="preserve"> of vaping</w:t>
      </w:r>
      <w:r w:rsidR="002F1072" w:rsidRPr="00A30490">
        <w:rPr>
          <w:iCs/>
          <w:color w:val="FF0000"/>
        </w:rPr>
        <w:t xml:space="preserve"> </w:t>
      </w:r>
      <w:r w:rsidR="00DE6737" w:rsidRPr="00A30490">
        <w:rPr>
          <w:iCs/>
          <w:color w:val="FF0000"/>
        </w:rPr>
        <w:t xml:space="preserve">outside of pregnancy </w:t>
      </w:r>
      <w:r w:rsidRPr="00A30490">
        <w:rPr>
          <w:iCs/>
          <w:color w:val="FF0000"/>
        </w:rPr>
        <w:t>is</w:t>
      </w:r>
      <w:r w:rsidR="00ED4825" w:rsidRPr="00A30490">
        <w:rPr>
          <w:iCs/>
          <w:color w:val="FF0000"/>
        </w:rPr>
        <w:t xml:space="preserve"> between 5-7% </w:t>
      </w:r>
      <w:r w:rsidR="00ED4825" w:rsidRPr="00A30490">
        <w:rPr>
          <w:iCs/>
          <w:color w:val="FF0000"/>
        </w:rPr>
        <w:fldChar w:fldCharType="begin"/>
      </w:r>
      <w:r w:rsidR="00D5167D">
        <w:rPr>
          <w:iCs/>
          <w:color w:val="FF0000"/>
        </w:rPr>
        <w:instrText xml:space="preserve"> ADDIN EN.CITE &lt;EndNote&gt;&lt;Cite&gt;&lt;Author&gt;McNeill&lt;/Author&gt;&lt;Year&gt;2020&lt;/Year&gt;&lt;RecNum&gt;2711&lt;/RecNum&gt;&lt;DisplayText&gt;&lt;style face="superscript"&gt;(11)&lt;/style&gt;&lt;/DisplayText&gt;&lt;record&gt;&lt;rec-number&gt;2711&lt;/rec-number&gt;&lt;foreign-keys&gt;&lt;key app="EN" db-id="vvftexezl5p9skeet96xwtd3rtz0swa90x2a" timestamp="1583841426"&gt;2711&lt;/key&gt;&lt;key app="ENWeb" db-id=""&gt;0&lt;/key&gt;&lt;/foreign-keys&gt;&lt;ref-type name="Report"&gt;27&lt;/ref-type&gt;&lt;contributors&gt;&lt;authors&gt;&lt;author&gt;McNeill, Ann&lt;/author&gt;&lt;author&gt;Brose, Leonie&lt;/author&gt;&lt;author&gt;Calder, Robert&lt;/author&gt;&lt;author&gt;Bauld, Linda&lt;/author&gt;&lt;author&gt;Robson, Debbie&lt;/author&gt;&lt;/authors&gt;&lt;/contributors&gt;&lt;titles&gt;&lt;title&gt;Vaping in England: an evidence update including mental health and pregnancy, March 2020: a report commissioned by Public Health England.&lt;/title&gt;&lt;/titles&gt;&lt;dates&gt;&lt;year&gt;2020&lt;/year&gt;&lt;/dates&gt;&lt;pub-location&gt;London&lt;/pub-location&gt;&lt;publisher&gt;Public Health England&lt;/publisher&gt;&lt;urls&gt;&lt;/urls&gt;&lt;/record&gt;&lt;/Cite&gt;&lt;/EndNote&gt;</w:instrText>
      </w:r>
      <w:r w:rsidR="00ED4825" w:rsidRPr="00A30490">
        <w:rPr>
          <w:iCs/>
          <w:color w:val="FF0000"/>
        </w:rPr>
        <w:fldChar w:fldCharType="separate"/>
      </w:r>
      <w:r w:rsidR="00D5167D" w:rsidRPr="00D5167D">
        <w:rPr>
          <w:iCs/>
          <w:noProof/>
          <w:color w:val="FF0000"/>
          <w:vertAlign w:val="superscript"/>
        </w:rPr>
        <w:t>(11)</w:t>
      </w:r>
      <w:r w:rsidR="00ED4825" w:rsidRPr="00A30490">
        <w:rPr>
          <w:iCs/>
          <w:color w:val="FF0000"/>
        </w:rPr>
        <w:fldChar w:fldCharType="end"/>
      </w:r>
      <w:r w:rsidR="006A721F">
        <w:rPr>
          <w:iCs/>
          <w:color w:val="FF0000"/>
        </w:rPr>
        <w:t xml:space="preserve"> and </w:t>
      </w:r>
      <w:r w:rsidR="00BE20D8">
        <w:rPr>
          <w:iCs/>
          <w:color w:val="FF0000"/>
        </w:rPr>
        <w:t>has</w:t>
      </w:r>
      <w:r w:rsidR="001F06AB" w:rsidRPr="00A30490">
        <w:rPr>
          <w:iCs/>
          <w:color w:val="FF0000"/>
        </w:rPr>
        <w:t xml:space="preserve"> remained stable</w:t>
      </w:r>
      <w:r w:rsidR="00AD51C3" w:rsidRPr="00A30490">
        <w:rPr>
          <w:iCs/>
          <w:color w:val="FF0000"/>
        </w:rPr>
        <w:t xml:space="preserve"> in recent years</w:t>
      </w:r>
      <w:r w:rsidR="002F1072" w:rsidRPr="00A30490">
        <w:rPr>
          <w:iCs/>
          <w:color w:val="FF0000"/>
        </w:rPr>
        <w:t xml:space="preserve"> </w:t>
      </w:r>
      <w:r w:rsidR="00442E63" w:rsidRPr="00A30490">
        <w:rPr>
          <w:iCs/>
          <w:color w:val="FF0000"/>
        </w:rPr>
        <w:fldChar w:fldCharType="begin">
          <w:fldData xml:space="preserve">PEVuZE5vdGU+PENpdGU+PEF1dGhvcj5HcmF2ZWx5PC9BdXRob3I+PFllYXI+MjAxNDwvWWVhcj48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xhYmJy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</w:fldData>
        </w:fldChar>
      </w:r>
      <w:r w:rsidR="00D5167D">
        <w:rPr>
          <w:iCs/>
          <w:color w:val="FF0000"/>
        </w:rPr>
        <w:instrText xml:space="preserve"> ADDIN EN.CITE </w:instrText>
      </w:r>
      <w:r w:rsidR="00D5167D">
        <w:rPr>
          <w:iCs/>
          <w:color w:val="FF0000"/>
        </w:rPr>
        <w:fldChar w:fldCharType="begin">
          <w:fldData xml:space="preserve">PEVuZE5vdGU+PENpdGU+PEF1dGhvcj5HcmF2ZWx5PC9BdXRob3I+PFllYXI+MjAxNDwvWWVhcj48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xhYmJy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</w:fldData>
        </w:fldChar>
      </w:r>
      <w:r w:rsidR="00D5167D">
        <w:rPr>
          <w:iCs/>
          <w:color w:val="FF0000"/>
        </w:rPr>
        <w:instrText xml:space="preserve"> ADDIN EN.CITE.DATA </w:instrText>
      </w:r>
      <w:r w:rsidR="00D5167D">
        <w:rPr>
          <w:iCs/>
          <w:color w:val="FF0000"/>
        </w:rPr>
      </w:r>
      <w:r w:rsidR="00D5167D">
        <w:rPr>
          <w:iCs/>
          <w:color w:val="FF0000"/>
        </w:rPr>
        <w:fldChar w:fldCharType="end"/>
      </w:r>
      <w:r w:rsidR="00442E63" w:rsidRPr="00A30490">
        <w:rPr>
          <w:iCs/>
          <w:color w:val="FF0000"/>
        </w:rPr>
      </w:r>
      <w:r w:rsidR="00442E63" w:rsidRPr="00A30490">
        <w:rPr>
          <w:iCs/>
          <w:color w:val="FF0000"/>
        </w:rPr>
        <w:fldChar w:fldCharType="separate"/>
      </w:r>
      <w:r w:rsidR="00D5167D" w:rsidRPr="00D5167D">
        <w:rPr>
          <w:iCs/>
          <w:noProof/>
          <w:color w:val="FF0000"/>
          <w:vertAlign w:val="superscript"/>
        </w:rPr>
        <w:t>(12-15)</w:t>
      </w:r>
      <w:r w:rsidR="00442E63" w:rsidRPr="00A30490">
        <w:rPr>
          <w:iCs/>
          <w:color w:val="FF0000"/>
        </w:rPr>
        <w:fldChar w:fldCharType="end"/>
      </w:r>
      <w:r w:rsidR="002F1072" w:rsidRPr="008461F6">
        <w:rPr>
          <w:iCs/>
          <w:color w:val="000000" w:themeColor="text1"/>
        </w:rPr>
        <w:t xml:space="preserve">. </w:t>
      </w:r>
      <w:r w:rsidR="004274AD">
        <w:rPr>
          <w:iCs/>
          <w:color w:val="FF0000"/>
        </w:rPr>
        <w:t>The most</w:t>
      </w:r>
      <w:r w:rsidR="00494BE7">
        <w:rPr>
          <w:iCs/>
          <w:color w:val="FF0000"/>
        </w:rPr>
        <w:t xml:space="preserve"> frequently</w:t>
      </w:r>
      <w:r w:rsidR="004274AD">
        <w:rPr>
          <w:iCs/>
          <w:color w:val="FF0000"/>
        </w:rPr>
        <w:t xml:space="preserve"> reported reason for vaping</w:t>
      </w:r>
      <w:r w:rsidR="008F28EB">
        <w:rPr>
          <w:iCs/>
          <w:color w:val="FF0000"/>
        </w:rPr>
        <w:t xml:space="preserve"> </w:t>
      </w:r>
      <w:r w:rsidR="00B86EF6">
        <w:rPr>
          <w:iCs/>
          <w:color w:val="FF0000"/>
        </w:rPr>
        <w:t>is</w:t>
      </w:r>
      <w:r w:rsidR="008F28EB">
        <w:rPr>
          <w:iCs/>
          <w:color w:val="FF0000"/>
        </w:rPr>
        <w:t xml:space="preserve"> to help </w:t>
      </w:r>
      <w:r w:rsidR="004343FE">
        <w:rPr>
          <w:iCs/>
          <w:color w:val="FF0000"/>
        </w:rPr>
        <w:t>quit</w:t>
      </w:r>
      <w:r w:rsidR="008F28EB">
        <w:rPr>
          <w:iCs/>
          <w:color w:val="FF0000"/>
        </w:rPr>
        <w:t xml:space="preserve"> smoking</w:t>
      </w:r>
      <w:r w:rsidR="00B00023">
        <w:rPr>
          <w:iCs/>
          <w:color w:val="FF0000"/>
        </w:rPr>
        <w:t>, an</w:t>
      </w:r>
      <w:r w:rsidR="00B94D3E">
        <w:rPr>
          <w:iCs/>
          <w:color w:val="FF0000"/>
        </w:rPr>
        <w:t>d</w:t>
      </w:r>
      <w:r w:rsidR="003870D4">
        <w:rPr>
          <w:iCs/>
          <w:color w:val="FF0000"/>
        </w:rPr>
        <w:t xml:space="preserve"> </w:t>
      </w:r>
      <w:r w:rsidR="008944A7">
        <w:rPr>
          <w:iCs/>
          <w:color w:val="FF0000"/>
        </w:rPr>
        <w:t>ex-smokers</w:t>
      </w:r>
      <w:r w:rsidR="00B94D3E">
        <w:rPr>
          <w:iCs/>
          <w:color w:val="FF0000"/>
        </w:rPr>
        <w:t xml:space="preserve"> often </w:t>
      </w:r>
      <w:r w:rsidR="00C9262A">
        <w:rPr>
          <w:iCs/>
          <w:color w:val="FF0000"/>
        </w:rPr>
        <w:t xml:space="preserve">report </w:t>
      </w:r>
      <w:r w:rsidR="00B94D3E">
        <w:rPr>
          <w:iCs/>
          <w:color w:val="FF0000"/>
        </w:rPr>
        <w:t>vap</w:t>
      </w:r>
      <w:r w:rsidR="00C9262A">
        <w:rPr>
          <w:iCs/>
          <w:color w:val="FF0000"/>
        </w:rPr>
        <w:t>ing</w:t>
      </w:r>
      <w:r w:rsidR="00B94D3E">
        <w:rPr>
          <w:iCs/>
          <w:color w:val="FF0000"/>
        </w:rPr>
        <w:t xml:space="preserve"> to </w:t>
      </w:r>
      <w:r w:rsidR="006310A8">
        <w:rPr>
          <w:iCs/>
          <w:color w:val="FF0000"/>
        </w:rPr>
        <w:t>prevent relapse</w:t>
      </w:r>
      <w:r w:rsidR="00D5167D">
        <w:rPr>
          <w:iCs/>
          <w:color w:val="FF0000"/>
        </w:rPr>
        <w:t xml:space="preserve"> </w:t>
      </w:r>
      <w:r w:rsidR="00B92746">
        <w:rPr>
          <w:iCs/>
          <w:color w:val="FF0000"/>
        </w:rPr>
        <w:fldChar w:fldCharType="begin"/>
      </w:r>
      <w:r w:rsidR="00D5167D">
        <w:rPr>
          <w:iCs/>
          <w:color w:val="FF0000"/>
        </w:rPr>
        <w:instrText xml:space="preserve"> ADDIN EN.CITE &lt;EndNote&gt;&lt;Cite&gt;&lt;Author&gt;Health&lt;/Author&gt;&lt;Year&gt;2019&lt;/Year&gt;&lt;RecNum&gt;2726&lt;/RecNum&gt;&lt;DisplayText&gt;&lt;style face="superscript"&gt;(16)&lt;/style&gt;&lt;/DisplayText&gt;&lt;record&gt;&lt;rec-number&gt;2726&lt;/rec-number&gt;&lt;foreign-keys&gt;&lt;key app="EN" db-id="vvftexezl5p9skeet96xwtd3rtz0swa90x2a" timestamp="1595878850"&gt;2726&lt;/key&gt;&lt;/foreign-keys&gt;&lt;ref-type name="Web Page"&gt;12&lt;/ref-type&gt;&lt;contributors&gt;&lt;authors&gt;&lt;author&gt;Action on Smoking and Health (ASH), &lt;/author&gt;&lt;/authors&gt;&lt;/contributors&gt;&lt;titles&gt;&lt;title&gt;Use of e-cigarettes (vaporisers) among adults in Great Britain&lt;/title&gt;&lt;/titles&gt;&lt;dates&gt;&lt;year&gt;2019&lt;/year&gt;&lt;/dates&gt;&lt;urls&gt;&lt;related-urls&gt;&lt;url&gt;https://ash.org.uk/wp-content/uploads/2019/09/Use-of-e-cigarettes-among-adults-2019.pdf&lt;/url&gt;&lt;/related-urls&gt;&lt;/urls&gt;&lt;/record&gt;&lt;/Cite&gt;&lt;/EndNote&gt;</w:instrText>
      </w:r>
      <w:r w:rsidR="00B92746">
        <w:rPr>
          <w:iCs/>
          <w:color w:val="FF0000"/>
        </w:rPr>
        <w:fldChar w:fldCharType="separate"/>
      </w:r>
      <w:r w:rsidR="00D5167D" w:rsidRPr="00D5167D">
        <w:rPr>
          <w:iCs/>
          <w:noProof/>
          <w:color w:val="FF0000"/>
          <w:vertAlign w:val="superscript"/>
        </w:rPr>
        <w:t>(16)</w:t>
      </w:r>
      <w:r w:rsidR="00B92746">
        <w:rPr>
          <w:iCs/>
          <w:color w:val="FF0000"/>
        </w:rPr>
        <w:fldChar w:fldCharType="end"/>
      </w:r>
      <w:r w:rsidR="008944A7">
        <w:rPr>
          <w:iCs/>
          <w:color w:val="FF0000"/>
        </w:rPr>
        <w:t>.</w:t>
      </w:r>
      <w:r w:rsidR="005F000B">
        <w:rPr>
          <w:iCs/>
          <w:color w:val="000000" w:themeColor="text1"/>
        </w:rPr>
        <w:t xml:space="preserve"> </w:t>
      </w:r>
      <w:r w:rsidR="006B0BF8" w:rsidRPr="008461F6">
        <w:rPr>
          <w:iCs/>
          <w:color w:val="000000" w:themeColor="text1"/>
        </w:rPr>
        <w:t>In non-pregnant smokers</w:t>
      </w:r>
      <w:r w:rsidR="00E16178" w:rsidRPr="008461F6">
        <w:rPr>
          <w:iCs/>
          <w:color w:val="000000" w:themeColor="text1"/>
        </w:rPr>
        <w:t>,</w:t>
      </w:r>
      <w:r w:rsidR="006B0BF8" w:rsidRPr="008461F6">
        <w:rPr>
          <w:iCs/>
          <w:color w:val="000000" w:themeColor="text1"/>
        </w:rPr>
        <w:t xml:space="preserve"> </w:t>
      </w:r>
      <w:r w:rsidR="009F3F25" w:rsidRPr="008461F6">
        <w:rPr>
          <w:iCs/>
          <w:color w:val="000000" w:themeColor="text1"/>
        </w:rPr>
        <w:t>a</w:t>
      </w:r>
      <w:r w:rsidR="00712E04" w:rsidRPr="008461F6">
        <w:rPr>
          <w:iCs/>
          <w:color w:val="000000" w:themeColor="text1"/>
        </w:rPr>
        <w:t xml:space="preserve"> large trial</w:t>
      </w:r>
      <w:r w:rsidR="009F3F25" w:rsidRPr="008461F6">
        <w:rPr>
          <w:iCs/>
          <w:color w:val="000000" w:themeColor="text1"/>
        </w:rPr>
        <w:t xml:space="preserve"> found </w:t>
      </w:r>
      <w:r w:rsidR="00461C1C">
        <w:rPr>
          <w:iCs/>
          <w:color w:val="000000" w:themeColor="text1"/>
        </w:rPr>
        <w:t>electronic cigarettes (</w:t>
      </w:r>
      <w:r w:rsidR="009F3F25" w:rsidRPr="008461F6">
        <w:rPr>
          <w:iCs/>
          <w:color w:val="000000" w:themeColor="text1"/>
        </w:rPr>
        <w:t>ECs</w:t>
      </w:r>
      <w:r w:rsidR="00461C1C">
        <w:rPr>
          <w:iCs/>
          <w:color w:val="000000" w:themeColor="text1"/>
        </w:rPr>
        <w:t>)</w:t>
      </w:r>
      <w:r w:rsidR="00712E04" w:rsidRPr="008461F6">
        <w:rPr>
          <w:iCs/>
          <w:color w:val="000000" w:themeColor="text1"/>
        </w:rPr>
        <w:t xml:space="preserve"> </w:t>
      </w:r>
      <w:r w:rsidR="006B0BF8" w:rsidRPr="008461F6">
        <w:rPr>
          <w:iCs/>
          <w:color w:val="000000" w:themeColor="text1"/>
        </w:rPr>
        <w:t xml:space="preserve">to be more effective for cessation </w:t>
      </w:r>
      <w:r w:rsidR="00E16178" w:rsidRPr="008461F6">
        <w:rPr>
          <w:iCs/>
          <w:color w:val="000000" w:themeColor="text1"/>
        </w:rPr>
        <w:t>than</w:t>
      </w:r>
      <w:r w:rsidR="006B0BF8" w:rsidRPr="008461F6">
        <w:rPr>
          <w:iCs/>
          <w:color w:val="000000" w:themeColor="text1"/>
        </w:rPr>
        <w:t xml:space="preserve"> </w:t>
      </w:r>
      <w:r w:rsidR="00712E04" w:rsidRPr="008461F6">
        <w:rPr>
          <w:iCs/>
          <w:color w:val="000000" w:themeColor="text1"/>
        </w:rPr>
        <w:t>nicotine replacement therapy (</w:t>
      </w:r>
      <w:r w:rsidR="006B0BF8" w:rsidRPr="008461F6">
        <w:rPr>
          <w:iCs/>
          <w:color w:val="000000" w:themeColor="text1"/>
        </w:rPr>
        <w:t>NRT</w:t>
      </w:r>
      <w:r w:rsidR="00712E04" w:rsidRPr="008461F6">
        <w:rPr>
          <w:iCs/>
          <w:color w:val="000000" w:themeColor="text1"/>
        </w:rPr>
        <w:t>)</w:t>
      </w:r>
      <w:r w:rsidR="00E16178" w:rsidRPr="008461F6">
        <w:rPr>
          <w:color w:val="000000" w:themeColor="text1"/>
        </w:rPr>
        <w:t xml:space="preserve"> </w:t>
      </w:r>
      <w:r w:rsidR="00D27A34" w:rsidRPr="008461F6">
        <w:rPr>
          <w:color w:val="000000" w:themeColor="text1"/>
        </w:rPr>
        <w:fldChar w:fldCharType="begin"/>
      </w:r>
      <w:r w:rsidR="00D5167D">
        <w:rPr>
          <w:color w:val="000000" w:themeColor="text1"/>
        </w:rPr>
        <w:instrText xml:space="preserve"> ADDIN EN.CITE &lt;EndNote&gt;&lt;Cite&gt;&lt;Author&gt;Hajek&lt;/Author&gt;&lt;Year&gt;2019&lt;/Year&gt;&lt;RecNum&gt;2443&lt;/RecNum&gt;&lt;DisplayText&gt;&lt;style face="superscript"&gt;(17)&lt;/style&gt;&lt;/DisplayText&gt;&lt;record&gt;&lt;rec-number&gt;2443&lt;/rec-number&gt;&lt;foreign-keys&gt;&lt;key app="EN" db-id="vvftexezl5p9skeet96xwtd3rtz0swa90x2a" timestamp="1549013140"&gt;2443&lt;/key&gt;&lt;key app="ENWeb" db-id=""&gt;0&lt;/key&gt;&lt;/foreign-keys&gt;&lt;ref-type name="Journal Article"&gt;17&lt;/ref-type&gt;&lt;contributors&gt;&lt;authors&gt;&lt;author&gt;Hajek, Peter&lt;/author&gt;&lt;author&gt;Phillips-Waller, Anna&lt;/author&gt;&lt;author&gt;Przulj, Dunja&lt;/author&gt;&lt;author&gt;Pesola, Francesca&lt;/author&gt;&lt;author&gt;Myers Smith, Katie&lt;/author&gt;&lt;author&gt;Bisal, Natalie&lt;/author&gt;&lt;author&gt;Li, Jinshuo&lt;/author&gt;&lt;author&gt;Parrott, Steve&lt;/author&gt;&lt;author&gt;Sasieni, Peter&lt;/author&gt;&lt;author&gt;Dawkins, Lynne&lt;/author&gt;&lt;author&gt;Ross, Louise&lt;/author&gt;&lt;author&gt;Goniewicz, Maciej&lt;/author&gt;&lt;author&gt;Wu, Qi&lt;/author&gt;&lt;author&gt;McRobbie, Hayden J.&lt;/author&gt;&lt;/authors&gt;&lt;/contributors&gt;&lt;titles&gt;&lt;title&gt;A Randomized Trial of E-Cigarettes versus Nicotine-Replacement Therapy&lt;/title&gt;&lt;secondary-title&gt;New England Journal of Medicine&lt;/secondary-title&gt;&lt;/titles&gt;&lt;periodical&gt;&lt;full-title&gt;New England Journal of Medicine&lt;/full-title&gt;&lt;abbr-1&gt;N.Engl.J.Med&lt;/abbr-1&gt;&lt;/periodical&gt;&lt;pages&gt;null&lt;/pages&gt;&lt;volume&gt;0&lt;/volume&gt;&lt;number&gt;0&lt;/number&gt;&lt;dates&gt;&lt;year&gt;2019&lt;/year&gt;&lt;/dates&gt;&lt;accession-num&gt;30699054&lt;/accession-num&gt;&lt;urls&gt;&lt;related-urls&gt;&lt;url&gt;https://www.nejm.org/doi/full/10.1056/NEJMoa1808779&lt;/url&gt;&lt;url&gt;https://www.nejm.org/doi/10.1056/NEJMoa1808779&lt;/url&gt;&lt;/related-urls&gt;&lt;/urls&gt;&lt;electronic-resource-num&gt;10.1056/NEJMoa1808779&lt;/electronic-resource-num&gt;&lt;/record&gt;&lt;/Cite&gt;&lt;/EndNote&gt;</w:instrText>
      </w:r>
      <w:r w:rsidR="00D27A34" w:rsidRPr="008461F6">
        <w:rPr>
          <w:color w:val="000000" w:themeColor="text1"/>
        </w:rPr>
        <w:fldChar w:fldCharType="separate"/>
      </w:r>
      <w:r w:rsidR="00D5167D" w:rsidRPr="00D5167D">
        <w:rPr>
          <w:noProof/>
          <w:color w:val="000000" w:themeColor="text1"/>
          <w:vertAlign w:val="superscript"/>
        </w:rPr>
        <w:t>(17)</w:t>
      </w:r>
      <w:r w:rsidR="00D27A34" w:rsidRPr="008461F6">
        <w:rPr>
          <w:color w:val="000000" w:themeColor="text1"/>
        </w:rPr>
        <w:fldChar w:fldCharType="end"/>
      </w:r>
      <w:r w:rsidR="00D27A34" w:rsidRPr="008461F6">
        <w:rPr>
          <w:color w:val="000000" w:themeColor="text1"/>
        </w:rPr>
        <w:t>.</w:t>
      </w:r>
      <w:r w:rsidR="00017063" w:rsidRPr="008461F6">
        <w:rPr>
          <w:color w:val="000000" w:themeColor="text1"/>
        </w:rPr>
        <w:t xml:space="preserve"> </w:t>
      </w:r>
      <w:r w:rsidR="005E6052">
        <w:rPr>
          <w:color w:val="FF0000"/>
        </w:rPr>
        <w:t>ECs are not risk free, however</w:t>
      </w:r>
      <w:r w:rsidR="008C45D5">
        <w:rPr>
          <w:color w:val="FF0000"/>
        </w:rPr>
        <w:t>,</w:t>
      </w:r>
      <w:r w:rsidR="005E6052">
        <w:rPr>
          <w:color w:val="FF0000"/>
        </w:rPr>
        <w:t xml:space="preserve"> </w:t>
      </w:r>
      <w:r w:rsidR="005E6052">
        <w:rPr>
          <w:color w:val="000000" w:themeColor="text1"/>
        </w:rPr>
        <w:t>c</w:t>
      </w:r>
      <w:r w:rsidR="002955A4" w:rsidRPr="008461F6">
        <w:rPr>
          <w:color w:val="000000" w:themeColor="text1"/>
        </w:rPr>
        <w:t>ompared with</w:t>
      </w:r>
      <w:r w:rsidR="006F1E9F" w:rsidRPr="008461F6">
        <w:rPr>
          <w:color w:val="000000" w:themeColor="text1"/>
        </w:rPr>
        <w:t xml:space="preserve"> smoking, ECs </w:t>
      </w:r>
      <w:r w:rsidR="002D7108" w:rsidRPr="008461F6">
        <w:rPr>
          <w:color w:val="000000" w:themeColor="text1"/>
        </w:rPr>
        <w:t>are likely to be less harmful</w:t>
      </w:r>
      <w:r w:rsidR="00F00D55">
        <w:rPr>
          <w:color w:val="000000" w:themeColor="text1"/>
        </w:rPr>
        <w:t xml:space="preserve"> </w:t>
      </w:r>
      <w:r w:rsidR="00F00D55">
        <w:rPr>
          <w:color w:val="FF0000"/>
        </w:rPr>
        <w:fldChar w:fldCharType="begin"/>
      </w:r>
      <w:r w:rsidR="00D5167D">
        <w:rPr>
          <w:color w:val="FF0000"/>
        </w:rPr>
        <w:instrText xml:space="preserve"> ADDIN EN.CITE &lt;EndNote&gt;&lt;Cite&gt;&lt;Author&gt;Britton&lt;/Author&gt;&lt;Year&gt;2016&lt;/Year&gt;&lt;RecNum&gt;1933&lt;/RecNum&gt;&lt;DisplayText&gt;&lt;style face="superscript"&gt;(18)&lt;/style&gt;&lt;/DisplayText&gt;&lt;record&gt;&lt;rec-number&gt;1933&lt;/rec-number&gt;&lt;foreign-keys&gt;&lt;key app="EN" db-id="vvftexezl5p9skeet96xwtd3rtz0swa90x2a" timestamp="1530007486"&gt;1933&lt;/key&gt;&lt;key app="ENWeb" db-id=""&gt;0&lt;/key&gt;&lt;/foreign-keys&gt;&lt;ref-type name="Journal Article"&gt;17&lt;/ref-type&gt;&lt;contributors&gt;&lt;authors&gt;&lt;author&gt;Britton, John&lt;/author&gt;&lt;author&gt;Arnott, Deborah&lt;/author&gt;&lt;author&gt;McNeill, Ann&lt;/author&gt;&lt;author&gt;Hopkinson, Nicholas&lt;/author&gt;&lt;/authors&gt;&lt;/contributors&gt;&lt;titles&gt;&lt;title&gt;Nicotine without smoke—putting electronic cigarettes in context&lt;/title&gt;&lt;secondary-title&gt;BMJ&lt;/secondary-title&gt;&lt;/titles&gt;&lt;periodical&gt;&lt;full-title&gt;BMJ&lt;/full-title&gt;&lt;/periodical&gt;&lt;volume&gt;353&lt;/volume&gt;&lt;dates&gt;&lt;year&gt;2016&lt;/year&gt;&lt;pub-dates&gt;&lt;date&gt;2016-04-27 23:05:59&lt;/date&gt;&lt;/pub-dates&gt;&lt;/dates&gt;&lt;urls&gt;&lt;related-urls&gt;&lt;url&gt;http://www.bmj.com/content/bmj/353/bmj.i1745.full.pdf&lt;/url&gt;&lt;/related-urls&gt;&lt;/urls&gt;&lt;electronic-resource-num&gt;10.1136/bmj.i1745&lt;/electronic-resource-num&gt;&lt;/record&gt;&lt;/Cite&gt;&lt;/EndNote&gt;</w:instrText>
      </w:r>
      <w:r w:rsidR="00F00D55">
        <w:rPr>
          <w:color w:val="FF0000"/>
        </w:rPr>
        <w:fldChar w:fldCharType="separate"/>
      </w:r>
      <w:r w:rsidR="00D5167D" w:rsidRPr="00D5167D">
        <w:rPr>
          <w:noProof/>
          <w:color w:val="FF0000"/>
          <w:vertAlign w:val="superscript"/>
        </w:rPr>
        <w:t>(18)</w:t>
      </w:r>
      <w:r w:rsidR="00F00D55">
        <w:rPr>
          <w:color w:val="FF0000"/>
        </w:rPr>
        <w:fldChar w:fldCharType="end"/>
      </w:r>
      <w:r w:rsidR="00532535">
        <w:rPr>
          <w:color w:val="000000" w:themeColor="text1"/>
        </w:rPr>
        <w:t xml:space="preserve">; </w:t>
      </w:r>
      <w:r w:rsidR="003D6D36" w:rsidRPr="008461F6">
        <w:rPr>
          <w:color w:val="000000" w:themeColor="text1"/>
        </w:rPr>
        <w:t>long</w:t>
      </w:r>
      <w:r w:rsidR="001F56C4" w:rsidRPr="008461F6">
        <w:rPr>
          <w:color w:val="000000" w:themeColor="text1"/>
        </w:rPr>
        <w:t>-</w:t>
      </w:r>
      <w:r w:rsidR="003D6D36" w:rsidRPr="008461F6">
        <w:rPr>
          <w:color w:val="000000" w:themeColor="text1"/>
        </w:rPr>
        <w:t xml:space="preserve">term </w:t>
      </w:r>
      <w:r w:rsidR="00645456" w:rsidRPr="008461F6">
        <w:rPr>
          <w:color w:val="000000" w:themeColor="text1"/>
        </w:rPr>
        <w:t xml:space="preserve">vapers </w:t>
      </w:r>
      <w:r w:rsidR="003D6D36" w:rsidRPr="008461F6">
        <w:rPr>
          <w:color w:val="000000" w:themeColor="text1"/>
        </w:rPr>
        <w:t>who d</w:t>
      </w:r>
      <w:r w:rsidR="00645456" w:rsidRPr="008461F6">
        <w:rPr>
          <w:color w:val="000000" w:themeColor="text1"/>
        </w:rPr>
        <w:t>o not smoke</w:t>
      </w:r>
      <w:r w:rsidR="005C4A67" w:rsidRPr="008461F6">
        <w:rPr>
          <w:color w:val="000000" w:themeColor="text1"/>
        </w:rPr>
        <w:t xml:space="preserve"> </w:t>
      </w:r>
      <w:r w:rsidR="006F1E9F" w:rsidRPr="008461F6">
        <w:rPr>
          <w:color w:val="000000" w:themeColor="text1"/>
        </w:rPr>
        <w:t>hav</w:t>
      </w:r>
      <w:r w:rsidR="005C4A67" w:rsidRPr="008461F6">
        <w:rPr>
          <w:color w:val="000000" w:themeColor="text1"/>
        </w:rPr>
        <w:t>e</w:t>
      </w:r>
      <w:r w:rsidR="00017063" w:rsidRPr="008461F6">
        <w:rPr>
          <w:color w:val="000000" w:themeColor="text1"/>
        </w:rPr>
        <w:t xml:space="preserve"> lower levels of </w:t>
      </w:r>
      <w:r w:rsidR="00F82DE0" w:rsidRPr="008461F6">
        <w:rPr>
          <w:color w:val="000000" w:themeColor="text1"/>
        </w:rPr>
        <w:t xml:space="preserve">carcinogens and toxins </w:t>
      </w:r>
      <w:r w:rsidR="00240EF1" w:rsidRPr="00240EF1">
        <w:rPr>
          <w:color w:val="000000" w:themeColor="text1"/>
        </w:rPr>
        <w:fldChar w:fldCharType="begin"/>
      </w:r>
      <w:r w:rsidR="00D5167D">
        <w:rPr>
          <w:color w:val="000000" w:themeColor="text1"/>
        </w:rPr>
        <w:instrText xml:space="preserve"> ADDIN EN.CITE &lt;EndNote&gt;&lt;Cite&gt;&lt;Author&gt;Shahab&lt;/Author&gt;&lt;Year&gt;2017&lt;/Year&gt;&lt;RecNum&gt;2202&lt;/RecNum&gt;&lt;DisplayText&gt;&lt;style face="superscript"&gt;(19)&lt;/style&gt;&lt;/DisplayText&gt;&lt;record&gt;&lt;rec-number&gt;2202&lt;/rec-number&gt;&lt;foreign-keys&gt;&lt;key app="EN" db-id="vvftexezl5p9skeet96xwtd3rtz0swa90x2a" timestamp="1530008063"&gt;2202&lt;/key&gt;&lt;key app="ENWeb" db-id=""&gt;0&lt;/key&gt;&lt;/foreign-keys&gt;&lt;ref-type name="Journal Article"&gt;17&lt;/ref-type&gt;&lt;contributors&gt;&lt;authors&gt;&lt;author&gt;Shahab, L.&lt;/author&gt;&lt;author&gt;Goniewicz, M. L.&lt;/author&gt;&lt;author&gt;Blount, B. C.&lt;/author&gt;&lt;author&gt;Brown, J.&lt;/author&gt;&lt;author&gt;McNeill, A&lt;/author&gt;&lt;author&gt;Alwis, U.&lt;/author&gt;&lt;author&gt;Feng, J.&lt;/author&gt;&lt;author&gt;Wang, L.&lt;/author&gt;&lt;author&gt;West, R.&lt;/author&gt;&lt;/authors&gt;&lt;/contributors&gt;&lt;titles&gt;&lt;title&gt;Nicotine, carcinogen, and toxin exposure in long-term e-cigarette and nicotine replacement therapy users: A cross-sectional study&lt;/title&gt;&lt;secondary-title&gt;Annals of Internal Medicine&lt;/secondary-title&gt;&lt;/titles&gt;&lt;periodical&gt;&lt;full-title&gt;Annals of Internal Medicine&lt;/full-title&gt;&lt;abbr-1&gt;Ann Intern Med&lt;/abbr-1&gt;&lt;/periodical&gt;&lt;pages&gt;390-400&lt;/pages&gt;&lt;volume&gt;166&lt;/volume&gt;&lt;number&gt;6&lt;/number&gt;&lt;keywords&gt;&lt;keyword&gt;e-cigarette&lt;/keyword&gt;&lt;/keywords&gt;&lt;dates&gt;&lt;year&gt;2017&lt;/year&gt;&lt;pub-dates&gt;&lt;date&gt;05//&lt;/date&gt;&lt;/pub-dates&gt;&lt;/dates&gt;&lt;isbn&gt;0003-4819&lt;/isbn&gt;&lt;urls&gt;&lt;related-urls&gt;&lt;url&gt;http://annals.org/pdfaccess.ashx?url=/data/journals/aim/0/aime201703210-m161107.pdf&lt;/url&gt;&lt;/related-urls&gt;&lt;/urls&gt;&lt;electronic-resource-num&gt;http://dx.doi.org/10.7326/M16-1107&amp;#xD;&lt;/electronic-resource-num&gt;&lt;/record&gt;&lt;/Cite&gt;&lt;/EndNote&gt;</w:instrText>
      </w:r>
      <w:r w:rsidR="00240EF1" w:rsidRPr="00240EF1">
        <w:rPr>
          <w:color w:val="000000" w:themeColor="text1"/>
        </w:rPr>
        <w:fldChar w:fldCharType="separate"/>
      </w:r>
      <w:r w:rsidR="00D5167D" w:rsidRPr="00D5167D">
        <w:rPr>
          <w:noProof/>
          <w:color w:val="000000" w:themeColor="text1"/>
          <w:vertAlign w:val="superscript"/>
        </w:rPr>
        <w:t>(19)</w:t>
      </w:r>
      <w:r w:rsidR="00240EF1" w:rsidRPr="00240EF1">
        <w:rPr>
          <w:color w:val="000000" w:themeColor="text1"/>
        </w:rPr>
        <w:fldChar w:fldCharType="end"/>
      </w:r>
      <w:r w:rsidR="00240EF1" w:rsidRPr="00240EF1">
        <w:rPr>
          <w:color w:val="000000" w:themeColor="text1"/>
        </w:rPr>
        <w:t xml:space="preserve">. </w:t>
      </w:r>
    </w:p>
    <w:p w14:paraId="3F3C41EF" w14:textId="31FDE62D" w:rsidR="00F11081" w:rsidRPr="008461F6" w:rsidRDefault="00061574" w:rsidP="000A3EAC">
      <w:pPr>
        <w:spacing w:line="480" w:lineRule="auto"/>
        <w:rPr>
          <w:color w:val="000000" w:themeColor="text1"/>
        </w:rPr>
      </w:pPr>
      <w:r w:rsidRPr="008461F6">
        <w:rPr>
          <w:iCs/>
          <w:color w:val="000000" w:themeColor="text1"/>
        </w:rPr>
        <w:t>T</w:t>
      </w:r>
      <w:r w:rsidRPr="008461F6">
        <w:rPr>
          <w:color w:val="000000" w:themeColor="text1"/>
        </w:rPr>
        <w:t xml:space="preserve">here is limited information about the nature or extent of EC use in pregnancy </w:t>
      </w:r>
      <w:r w:rsidRPr="008461F6">
        <w:rPr>
          <w:color w:val="000000" w:themeColor="text1"/>
        </w:rPr>
        <w:fldChar w:fldCharType="begin">
          <w:fldData xml:space="preserve">PEVuZE5vdGU+PENpdGU+PEF1dGhvcj5LYXBheWE8L0F1dGhvcj48WWVhcj4yMDE5PC9ZZWFyPjxS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uIEouIEVudmlyb24uIFJlcy4gUHVibGljIEhlYWx0aDwvYWJici0xPjwvcGVyaW9kaWNhbD48
cGFnZXM+MTEwPC9wYWdlcz48dm9sdW1lPjE2PC92b2x1bWU+PG51bWJlcj4xPC9udW1iZXI+PGRh
dGVzPjx5ZWFyPjIwMTk8L3llYXI+PHB1Yi1kYXRlcz48ZGF0ZT4zIEphbnVhcnkgMjAxOTwvZGF0
ZT48L3B1Yi1kYXRlcz48L2RhdGVzPjxpc2JuPjE2NjAtNDYwMTwvaXNibj48YWNjZXNzaW9uLW51
bT5kb2k6MTAuMzM5MC9pamVycGgxNjAxMDExMDwvYWNjZXNzaW9uLW51bT48dXJscz48cmVsYXRl
ZC11cmxzPjx1cmw+aHR0cHM6Ly93d3cubWRwaS5jb20vMTY2MC00NjAxLzE2LzEvMTEwPC91cmw+
PC9yZWxhdGVkLXVybHM+PC91cmxzPjxlbGVjdHJvbmljLXJlc291cmNlLW51bT5kb2k6MTAuMzM5
MC9pamVycGgxNjAxMDExMDwvZWxlY3Ryb25pYy1yZXNvdXJjZS1udW0+PC9yZWNvcmQ+PC9DaXRl
PjwvRW5kTm90ZT5=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LYXBheWE8L0F1dGhvcj48WWVhcj4yMDE5PC9ZZWFyPjxS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20-24)</w:t>
      </w:r>
      <w:r w:rsidRPr="008461F6">
        <w:rPr>
          <w:color w:val="000000" w:themeColor="text1"/>
        </w:rPr>
        <w:fldChar w:fldCharType="end"/>
      </w:r>
      <w:r w:rsidR="00EB1067">
        <w:rPr>
          <w:color w:val="000000" w:themeColor="text1"/>
        </w:rPr>
        <w:t xml:space="preserve"> and</w:t>
      </w:r>
      <w:r w:rsidR="00740881">
        <w:rPr>
          <w:color w:val="000000" w:themeColor="text1"/>
        </w:rPr>
        <w:t xml:space="preserve"> </w:t>
      </w:r>
      <w:r w:rsidR="00EB1067">
        <w:rPr>
          <w:color w:val="000000" w:themeColor="text1"/>
          <w:szCs w:val="20"/>
        </w:rPr>
        <w:t>f</w:t>
      </w:r>
      <w:r w:rsidR="00C655CF" w:rsidRPr="00F2608B">
        <w:rPr>
          <w:color w:val="000000" w:themeColor="text1"/>
          <w:szCs w:val="20"/>
        </w:rPr>
        <w:t xml:space="preserve">ew studies </w:t>
      </w:r>
      <w:r w:rsidR="00C655CF">
        <w:rPr>
          <w:color w:val="000000" w:themeColor="text1"/>
          <w:szCs w:val="20"/>
        </w:rPr>
        <w:t>have</w:t>
      </w:r>
      <w:r w:rsidR="00C655CF" w:rsidRPr="00F2608B">
        <w:rPr>
          <w:color w:val="000000" w:themeColor="text1"/>
          <w:szCs w:val="20"/>
        </w:rPr>
        <w:t xml:space="preserve"> address</w:t>
      </w:r>
      <w:r w:rsidR="00C655CF">
        <w:rPr>
          <w:color w:val="000000" w:themeColor="text1"/>
          <w:szCs w:val="20"/>
        </w:rPr>
        <w:t>ed</w:t>
      </w:r>
      <w:r w:rsidR="00C655CF" w:rsidRPr="00F2608B">
        <w:rPr>
          <w:color w:val="000000" w:themeColor="text1"/>
          <w:szCs w:val="20"/>
        </w:rPr>
        <w:t xml:space="preserve"> the safety</w:t>
      </w:r>
      <w:r w:rsidR="000124C3">
        <w:rPr>
          <w:color w:val="000000" w:themeColor="text1"/>
          <w:szCs w:val="20"/>
        </w:rPr>
        <w:t>.</w:t>
      </w:r>
      <w:r w:rsidR="004D7C95">
        <w:rPr>
          <w:color w:val="000000" w:themeColor="text1"/>
          <w:szCs w:val="20"/>
        </w:rPr>
        <w:t xml:space="preserve"> </w:t>
      </w:r>
      <w:r w:rsidR="00C655CF" w:rsidRPr="00F2608B">
        <w:rPr>
          <w:color w:val="000000" w:themeColor="text1"/>
          <w:szCs w:val="20"/>
        </w:rPr>
        <w:t xml:space="preserve"> </w:t>
      </w:r>
      <w:r w:rsidR="004D7C95">
        <w:rPr>
          <w:color w:val="FF0000"/>
        </w:rPr>
        <w:t>ECs often contain nicotine, the effects of using nicotine, particularly in higher doses is unclear in the human pregnancy</w:t>
      </w:r>
      <w:r w:rsidR="004D7C95">
        <w:rPr>
          <w:color w:val="FF0000"/>
        </w:rPr>
        <w:fldChar w:fldCharType="begin"/>
      </w:r>
      <w:r w:rsidR="00D5167D">
        <w:rPr>
          <w:color w:val="FF0000"/>
        </w:rPr>
        <w:instrText xml:space="preserve"> ADDIN EN.CITE &lt;EndNote&gt;&lt;Cite&gt;&lt;Author&gt;Wickström&lt;/Author&gt;&lt;Year&gt;2007&lt;/Year&gt;&lt;RecNum&gt;2333&lt;/RecNum&gt;&lt;DisplayText&gt;&lt;style face="superscript"&gt;(25)&lt;/style&gt;&lt;/DisplayText&gt;&lt;record&gt;&lt;rec-number&gt;2333&lt;/rec-number&gt;&lt;foreign-keys&gt;&lt;key app="EN" db-id="vvftexezl5p9skeet96xwtd3rtz0swa90x2a" timestamp="1530008452"&gt;2333&lt;/key&gt;&lt;key app="ENWeb" db-id=""&gt;0&lt;/key&gt;&lt;/foreign-keys&gt;&lt;ref-type name="Journal Article"&gt;17&lt;/ref-type&gt;&lt;contributors&gt;&lt;authors&gt;&lt;author&gt;Wickström, R.&lt;/author&gt;&lt;/authors&gt;&lt;/contributors&gt;&lt;titles&gt;&lt;title&gt;Effects of Nicotine During Pregnancy: Human and Experimental Evidence&lt;/title&gt;&lt;secondary-title&gt;Current Neuropharmacology&lt;/secondary-title&gt;&lt;/titles&gt;&lt;periodical&gt;&lt;full-title&gt;Current Neuropharmacology&lt;/full-title&gt;&lt;abbr-1&gt;Curr Neuropharmacol&lt;/abbr-1&gt;&lt;/periodical&gt;&lt;pages&gt;213-222&lt;/pages&gt;&lt;volume&gt;5&lt;/volume&gt;&lt;dates&gt;&lt;year&gt;2007&lt;/year&gt;&lt;/dates&gt;&lt;urls&gt;&lt;related-urls&gt;&lt;url&gt;https://www.ncbi.nlm.nih.gov/pmc/articles/PMC2656811/pdf/CN-5-213.pdf&lt;/url&gt;&lt;/related-urls&gt;&lt;/urls&gt;&lt;/record&gt;&lt;/Cite&gt;&lt;/EndNote&gt;</w:instrText>
      </w:r>
      <w:r w:rsidR="004D7C95">
        <w:rPr>
          <w:color w:val="FF0000"/>
        </w:rPr>
        <w:fldChar w:fldCharType="separate"/>
      </w:r>
      <w:r w:rsidR="00D5167D" w:rsidRPr="00D5167D">
        <w:rPr>
          <w:noProof/>
          <w:color w:val="FF0000"/>
          <w:vertAlign w:val="superscript"/>
        </w:rPr>
        <w:t>(25)</w:t>
      </w:r>
      <w:r w:rsidR="004D7C95">
        <w:rPr>
          <w:color w:val="FF0000"/>
        </w:rPr>
        <w:fldChar w:fldCharType="end"/>
      </w:r>
      <w:r w:rsidR="004D7C95" w:rsidRPr="008461F6">
        <w:rPr>
          <w:iCs/>
          <w:color w:val="000000" w:themeColor="text1"/>
        </w:rPr>
        <w:t xml:space="preserve">. </w:t>
      </w:r>
      <w:r w:rsidR="00F306D5">
        <w:rPr>
          <w:color w:val="000000" w:themeColor="text1"/>
          <w:szCs w:val="20"/>
        </w:rPr>
        <w:t>Some</w:t>
      </w:r>
      <w:r w:rsidR="00A81B8C">
        <w:rPr>
          <w:color w:val="000000" w:themeColor="text1"/>
          <w:szCs w:val="20"/>
        </w:rPr>
        <w:t xml:space="preserve"> studies </w:t>
      </w:r>
      <w:r w:rsidR="00C655CF" w:rsidRPr="00F2608B">
        <w:rPr>
          <w:color w:val="000000" w:themeColor="text1"/>
          <w:szCs w:val="20"/>
        </w:rPr>
        <w:t>indicate a</w:t>
      </w:r>
      <w:r w:rsidR="00593D23">
        <w:rPr>
          <w:color w:val="000000" w:themeColor="text1"/>
          <w:szCs w:val="20"/>
        </w:rPr>
        <w:t>n</w:t>
      </w:r>
      <w:r w:rsidR="00C655CF" w:rsidRPr="00F2608B">
        <w:rPr>
          <w:color w:val="000000" w:themeColor="text1"/>
          <w:szCs w:val="20"/>
        </w:rPr>
        <w:t xml:space="preserve"> association </w:t>
      </w:r>
      <w:r w:rsidR="00A81B8C">
        <w:rPr>
          <w:color w:val="000000" w:themeColor="text1"/>
          <w:szCs w:val="20"/>
        </w:rPr>
        <w:t>between ECs and</w:t>
      </w:r>
      <w:r w:rsidR="00C655CF" w:rsidRPr="00F2608B">
        <w:rPr>
          <w:color w:val="000000" w:themeColor="text1"/>
          <w:szCs w:val="20"/>
        </w:rPr>
        <w:t xml:space="preserve"> adverse infant outcomes</w:t>
      </w:r>
      <w:r w:rsidR="00710D2F">
        <w:rPr>
          <w:color w:val="000000" w:themeColor="text1"/>
          <w:szCs w:val="20"/>
        </w:rPr>
        <w:t xml:space="preserve"> </w:t>
      </w:r>
      <w:r w:rsidR="00C655CF" w:rsidRPr="00F2608B">
        <w:rPr>
          <w:color w:val="000000" w:themeColor="text1"/>
          <w:szCs w:val="20"/>
        </w:rPr>
        <w:fldChar w:fldCharType="begin">
          <w:fldData xml:space="preserve">PEVuZE5vdGU+PENpdGU+PEF1dGhvcj5DYXJkZW5hczwvQXV0aG9yPjxZZWFyPjIwMTk8L1llYXI+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==
</w:fldData>
        </w:fldChar>
      </w:r>
      <w:r w:rsidR="00D5167D">
        <w:rPr>
          <w:color w:val="000000" w:themeColor="text1"/>
          <w:szCs w:val="20"/>
        </w:rPr>
        <w:instrText xml:space="preserve"> ADDIN EN.CITE </w:instrText>
      </w:r>
      <w:r w:rsidR="00D5167D">
        <w:rPr>
          <w:color w:val="000000" w:themeColor="text1"/>
          <w:szCs w:val="20"/>
        </w:rPr>
        <w:fldChar w:fldCharType="begin">
          <w:fldData xml:space="preserve">PEVuZE5vdGU+PENpdGU+PEF1dGhvcj5DYXJkZW5hczwvQXV0aG9yPjxZZWFyPjIwMTk8L1llYXI+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==
</w:fldData>
        </w:fldChar>
      </w:r>
      <w:r w:rsidR="00D5167D">
        <w:rPr>
          <w:color w:val="000000" w:themeColor="text1"/>
          <w:szCs w:val="20"/>
        </w:rPr>
        <w:instrText xml:space="preserve"> ADDIN EN.CITE.DATA </w:instrText>
      </w:r>
      <w:r w:rsidR="00D5167D">
        <w:rPr>
          <w:color w:val="000000" w:themeColor="text1"/>
          <w:szCs w:val="20"/>
        </w:rPr>
      </w:r>
      <w:r w:rsidR="00D5167D">
        <w:rPr>
          <w:color w:val="000000" w:themeColor="text1"/>
          <w:szCs w:val="20"/>
        </w:rPr>
        <w:fldChar w:fldCharType="end"/>
      </w:r>
      <w:r w:rsidR="00C655CF" w:rsidRPr="00F2608B">
        <w:rPr>
          <w:color w:val="000000" w:themeColor="text1"/>
          <w:szCs w:val="20"/>
        </w:rPr>
      </w:r>
      <w:r w:rsidR="00C655CF" w:rsidRPr="00F2608B">
        <w:rPr>
          <w:color w:val="000000" w:themeColor="text1"/>
          <w:szCs w:val="20"/>
        </w:rPr>
        <w:fldChar w:fldCharType="separate"/>
      </w:r>
      <w:r w:rsidR="00D5167D" w:rsidRPr="00D5167D">
        <w:rPr>
          <w:noProof/>
          <w:color w:val="000000" w:themeColor="text1"/>
          <w:szCs w:val="20"/>
          <w:vertAlign w:val="superscript"/>
        </w:rPr>
        <w:t>(26, 27)</w:t>
      </w:r>
      <w:r w:rsidR="00C655CF" w:rsidRPr="00F2608B">
        <w:rPr>
          <w:color w:val="000000" w:themeColor="text1"/>
          <w:szCs w:val="20"/>
        </w:rPr>
        <w:fldChar w:fldCharType="end"/>
      </w:r>
      <w:r w:rsidR="00FD16E3">
        <w:rPr>
          <w:color w:val="000000" w:themeColor="text1"/>
          <w:szCs w:val="20"/>
        </w:rPr>
        <w:t xml:space="preserve"> </w:t>
      </w:r>
      <w:r w:rsidR="00FD16E3">
        <w:rPr>
          <w:color w:val="FF0000"/>
          <w:szCs w:val="20"/>
        </w:rPr>
        <w:t>and dual use</w:t>
      </w:r>
      <w:r w:rsidR="00716C7A">
        <w:rPr>
          <w:color w:val="FF0000"/>
          <w:szCs w:val="20"/>
        </w:rPr>
        <w:t xml:space="preserve"> (smoking and vaping)</w:t>
      </w:r>
      <w:r w:rsidR="00FD16E3">
        <w:rPr>
          <w:color w:val="FF0000"/>
          <w:szCs w:val="20"/>
        </w:rPr>
        <w:t xml:space="preserve"> </w:t>
      </w:r>
      <w:r w:rsidR="00175484">
        <w:rPr>
          <w:color w:val="FF0000"/>
          <w:szCs w:val="20"/>
        </w:rPr>
        <w:t>is not</w:t>
      </w:r>
      <w:r w:rsidR="00FD16E3">
        <w:rPr>
          <w:color w:val="FF0000"/>
          <w:szCs w:val="20"/>
        </w:rPr>
        <w:t xml:space="preserve"> associated with</w:t>
      </w:r>
      <w:r w:rsidR="00175484">
        <w:rPr>
          <w:color w:val="FF0000"/>
          <w:szCs w:val="20"/>
        </w:rPr>
        <w:t xml:space="preserve"> </w:t>
      </w:r>
      <w:r w:rsidR="008D6BD1">
        <w:rPr>
          <w:color w:val="FF0000"/>
          <w:szCs w:val="20"/>
        </w:rPr>
        <w:t>lower nicotine</w:t>
      </w:r>
      <w:r w:rsidR="00175484">
        <w:rPr>
          <w:color w:val="FF0000"/>
          <w:szCs w:val="20"/>
        </w:rPr>
        <w:t xml:space="preserve"> intake</w:t>
      </w:r>
      <w:r w:rsidR="008D6BD1">
        <w:rPr>
          <w:color w:val="FF0000"/>
          <w:szCs w:val="20"/>
        </w:rPr>
        <w:fldChar w:fldCharType="begin">
          <w:fldData xml:space="preserve">PEVuZE5vdGU+PENpdGU+PEF1dGhvcj5DbGVtZW5zPC9BdXRob3I+PFllYXI+MjAxOTwvWWVhcj48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</w:fldData>
        </w:fldChar>
      </w:r>
      <w:r w:rsidR="00D5167D">
        <w:rPr>
          <w:color w:val="FF0000"/>
          <w:szCs w:val="20"/>
        </w:rPr>
        <w:instrText xml:space="preserve"> ADDIN EN.CITE </w:instrText>
      </w:r>
      <w:r w:rsidR="00D5167D">
        <w:rPr>
          <w:color w:val="FF0000"/>
          <w:szCs w:val="20"/>
        </w:rPr>
        <w:fldChar w:fldCharType="begin">
          <w:fldData xml:space="preserve">PEVuZE5vdGU+PENpdGU+PEF1dGhvcj5DbGVtZW5zPC9BdXRob3I+PFllYXI+MjAxOTwvWWVhcj48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</w:fldData>
        </w:fldChar>
      </w:r>
      <w:r w:rsidR="00D5167D">
        <w:rPr>
          <w:color w:val="FF0000"/>
          <w:szCs w:val="20"/>
        </w:rPr>
        <w:instrText xml:space="preserve"> ADDIN EN.CITE.DATA </w:instrText>
      </w:r>
      <w:r w:rsidR="00D5167D">
        <w:rPr>
          <w:color w:val="FF0000"/>
          <w:szCs w:val="20"/>
        </w:rPr>
      </w:r>
      <w:r w:rsidR="00D5167D">
        <w:rPr>
          <w:color w:val="FF0000"/>
          <w:szCs w:val="20"/>
        </w:rPr>
        <w:fldChar w:fldCharType="end"/>
      </w:r>
      <w:r w:rsidR="008D6BD1">
        <w:rPr>
          <w:color w:val="FF0000"/>
          <w:szCs w:val="20"/>
        </w:rPr>
      </w:r>
      <w:r w:rsidR="008D6BD1">
        <w:rPr>
          <w:color w:val="FF0000"/>
          <w:szCs w:val="20"/>
        </w:rPr>
        <w:fldChar w:fldCharType="separate"/>
      </w:r>
      <w:r w:rsidR="00D5167D" w:rsidRPr="00D5167D">
        <w:rPr>
          <w:noProof/>
          <w:color w:val="FF0000"/>
          <w:szCs w:val="20"/>
          <w:vertAlign w:val="superscript"/>
        </w:rPr>
        <w:t>(28)</w:t>
      </w:r>
      <w:r w:rsidR="008D6BD1">
        <w:rPr>
          <w:color w:val="FF0000"/>
          <w:szCs w:val="20"/>
        </w:rPr>
        <w:fldChar w:fldCharType="end"/>
      </w:r>
      <w:r w:rsidR="008D6BD1">
        <w:rPr>
          <w:color w:val="FF0000"/>
          <w:szCs w:val="20"/>
        </w:rPr>
        <w:t>.</w:t>
      </w:r>
      <w:r w:rsidR="00FD16E3">
        <w:rPr>
          <w:color w:val="FF0000"/>
          <w:szCs w:val="20"/>
        </w:rPr>
        <w:t xml:space="preserve"> </w:t>
      </w:r>
      <w:r w:rsidR="008D6BD1">
        <w:rPr>
          <w:color w:val="000000" w:themeColor="text1"/>
          <w:szCs w:val="20"/>
        </w:rPr>
        <w:t>However,</w:t>
      </w:r>
      <w:r w:rsidR="008E2662">
        <w:rPr>
          <w:color w:val="000000" w:themeColor="text1"/>
          <w:szCs w:val="20"/>
        </w:rPr>
        <w:t xml:space="preserve"> </w:t>
      </w:r>
      <w:r w:rsidR="000124C3">
        <w:rPr>
          <w:color w:val="000000" w:themeColor="text1"/>
          <w:szCs w:val="20"/>
        </w:rPr>
        <w:t>o</w:t>
      </w:r>
      <w:r w:rsidR="008C07AD">
        <w:rPr>
          <w:color w:val="000000" w:themeColor="text1"/>
          <w:szCs w:val="20"/>
        </w:rPr>
        <w:t xml:space="preserve">thers have shown </w:t>
      </w:r>
      <w:r w:rsidR="00957522">
        <w:rPr>
          <w:color w:val="000000" w:themeColor="text1"/>
          <w:szCs w:val="20"/>
        </w:rPr>
        <w:t xml:space="preserve">associations between </w:t>
      </w:r>
      <w:r w:rsidR="008C07AD">
        <w:rPr>
          <w:color w:val="000000" w:themeColor="text1"/>
          <w:szCs w:val="20"/>
        </w:rPr>
        <w:t xml:space="preserve">exclusive </w:t>
      </w:r>
      <w:r w:rsidR="008E2662">
        <w:rPr>
          <w:color w:val="000000" w:themeColor="text1"/>
          <w:szCs w:val="20"/>
        </w:rPr>
        <w:t>vaping</w:t>
      </w:r>
      <w:r w:rsidR="00DD0350">
        <w:rPr>
          <w:color w:val="000000" w:themeColor="text1"/>
          <w:szCs w:val="20"/>
        </w:rPr>
        <w:t xml:space="preserve"> </w:t>
      </w:r>
      <w:r w:rsidR="00DD0350" w:rsidRPr="008D358D">
        <w:rPr>
          <w:color w:val="FF0000"/>
          <w:szCs w:val="20"/>
        </w:rPr>
        <w:t>(</w:t>
      </w:r>
      <w:r w:rsidR="00795E54">
        <w:rPr>
          <w:color w:val="FF0000"/>
          <w:szCs w:val="20"/>
        </w:rPr>
        <w:t>non-smokers</w:t>
      </w:r>
      <w:r w:rsidR="00AB7F89">
        <w:rPr>
          <w:color w:val="FF0000"/>
          <w:szCs w:val="20"/>
        </w:rPr>
        <w:t>)</w:t>
      </w:r>
      <w:r w:rsidR="008E2662">
        <w:rPr>
          <w:color w:val="000000" w:themeColor="text1"/>
          <w:szCs w:val="20"/>
        </w:rPr>
        <w:t xml:space="preserve"> </w:t>
      </w:r>
      <w:r w:rsidR="00957522">
        <w:rPr>
          <w:color w:val="000000" w:themeColor="text1"/>
          <w:szCs w:val="20"/>
        </w:rPr>
        <w:t>and</w:t>
      </w:r>
      <w:r w:rsidR="008E2662">
        <w:rPr>
          <w:color w:val="000000" w:themeColor="text1"/>
          <w:szCs w:val="20"/>
        </w:rPr>
        <w:t xml:space="preserve"> higher birthweight compared to women who smoke during pregnancy</w:t>
      </w:r>
      <w:r w:rsidR="00C655CF" w:rsidRPr="00F2608B">
        <w:rPr>
          <w:color w:val="000000" w:themeColor="text1"/>
          <w:szCs w:val="20"/>
        </w:rPr>
        <w:t xml:space="preserve"> </w:t>
      </w:r>
      <w:r w:rsidR="00C655CF" w:rsidRPr="00F2608B">
        <w:rPr>
          <w:color w:val="000000" w:themeColor="text1"/>
          <w:szCs w:val="20"/>
        </w:rPr>
        <w:fldChar w:fldCharType="begin"/>
      </w:r>
      <w:r w:rsidR="00D5167D">
        <w:rPr>
          <w:color w:val="000000" w:themeColor="text1"/>
          <w:szCs w:val="20"/>
        </w:rPr>
        <w:instrText xml:space="preserve"> ADDIN EN.CITE &lt;EndNote&gt;&lt;Cite&gt;&lt;Author&gt;McDonnell&lt;/Author&gt;&lt;Year&gt;2020&lt;/Year&gt;&lt;RecNum&gt;2701&lt;/RecNum&gt;&lt;DisplayText&gt;&lt;style face="superscript"&gt;(29)&lt;/style&gt;&lt;/DisplayText&gt;&lt;record&gt;&lt;rec-number&gt;2701&lt;/rec-number&gt;&lt;foreign-keys&gt;&lt;key app="EN" db-id="vvftexezl5p9skeet96xwtd3rtz0swa90x2a" timestamp="1582022824"&gt;2701&lt;/key&gt;&lt;key app="ENWeb" db-id=""&gt;0&lt;/key&gt;&lt;/foreign-keys&gt;&lt;ref-type name="Journal Article"&gt;17&lt;/ref-type&gt;&lt;contributors&gt;&lt;authors&gt;&lt;author&gt;McDonnell, BP&lt;/author&gt;&lt;author&gt;Dicker, P&lt;/author&gt;&lt;author&gt;Regan, CL&lt;/author&gt;&lt;/authors&gt;&lt;/contributors&gt;&lt;titles&gt;&lt;title&gt;Electronic cigarettes and obstetric outcomes: a prospective observational study&lt;/title&gt;&lt;secondary-title&gt;BJOG: An International Journal of Obstetrics &amp;amp; Gynaecology&lt;/secondary-title&gt;&lt;/titles&gt;&lt;periodical&gt;&lt;full-title&gt;BJOG: an International Journal of Obstetrics &amp;amp; Gynaecology&lt;/full-title&gt;&lt;/periodical&gt;&lt;dates&gt;&lt;year&gt;2020&lt;/year&gt;&lt;/dates&gt;&lt;isbn&gt;1470-0328&lt;/isbn&gt;&lt;urls&gt;&lt;related-urls&gt;&lt;url&gt;https://obgyn.onlinelibrary.wiley.com/doi/abs/10.1111/1471-0528.16110&lt;/url&gt;&lt;url&gt;https://obgyn.onlinelibrary.wiley.com/doi/full/10.1111/1471-0528.16110&lt;/url&gt;&lt;/related-urls&gt;&lt;/urls&gt;&lt;electronic-resource-num&gt;10.1111/1471-0528.16110&lt;/electronic-resource-num&gt;&lt;research-notes&gt;How were smokers and non-smokers selected? Not clear from paper.&lt;/research-notes&gt;&lt;/record&gt;&lt;/Cite&gt;&lt;/EndNote&gt;</w:instrText>
      </w:r>
      <w:r w:rsidR="00C655CF" w:rsidRPr="00F2608B">
        <w:rPr>
          <w:color w:val="000000" w:themeColor="text1"/>
          <w:szCs w:val="20"/>
        </w:rPr>
        <w:fldChar w:fldCharType="separate"/>
      </w:r>
      <w:r w:rsidR="00D5167D" w:rsidRPr="00D5167D">
        <w:rPr>
          <w:noProof/>
          <w:color w:val="000000" w:themeColor="text1"/>
          <w:szCs w:val="20"/>
          <w:vertAlign w:val="superscript"/>
        </w:rPr>
        <w:t>(29)</w:t>
      </w:r>
      <w:r w:rsidR="00C655CF" w:rsidRPr="00F2608B">
        <w:rPr>
          <w:color w:val="000000" w:themeColor="text1"/>
          <w:szCs w:val="20"/>
        </w:rPr>
        <w:fldChar w:fldCharType="end"/>
      </w:r>
      <w:r w:rsidR="00C655CF" w:rsidRPr="00F2608B">
        <w:rPr>
          <w:color w:val="000000" w:themeColor="text1"/>
          <w:szCs w:val="20"/>
        </w:rPr>
        <w:t>.</w:t>
      </w:r>
      <w:r w:rsidR="00720409" w:rsidRPr="008461F6">
        <w:rPr>
          <w:color w:val="000000" w:themeColor="text1"/>
          <w:szCs w:val="20"/>
        </w:rPr>
        <w:t xml:space="preserve"> </w:t>
      </w:r>
      <w:r w:rsidR="000124C3">
        <w:rPr>
          <w:color w:val="000000" w:themeColor="text1"/>
          <w:szCs w:val="20"/>
        </w:rPr>
        <w:t xml:space="preserve">In addition, </w:t>
      </w:r>
      <w:r w:rsidR="00720409" w:rsidRPr="008461F6">
        <w:rPr>
          <w:color w:val="000000" w:themeColor="text1"/>
          <w:szCs w:val="20"/>
        </w:rPr>
        <w:t>ECs do not expose users to toxic products of combustion</w:t>
      </w:r>
      <w:r w:rsidR="00C549C7">
        <w:rPr>
          <w:color w:val="000000" w:themeColor="text1"/>
          <w:szCs w:val="20"/>
        </w:rPr>
        <w:t xml:space="preserve"> </w:t>
      </w:r>
      <w:r w:rsidR="00720409" w:rsidRPr="008461F6">
        <w:rPr>
          <w:rFonts w:cs="Arial"/>
          <w:iCs/>
          <w:color w:val="000000" w:themeColor="text1"/>
          <w:szCs w:val="20"/>
        </w:rPr>
        <w:t>which are associated with adverse effects on the fetus</w:t>
      </w:r>
      <w:r w:rsidR="00DF2E7F">
        <w:rPr>
          <w:rFonts w:cs="Arial"/>
          <w:iCs/>
          <w:color w:val="000000" w:themeColor="text1"/>
          <w:szCs w:val="20"/>
        </w:rPr>
        <w:t xml:space="preserve"> </w:t>
      </w:r>
      <w:r w:rsidR="00720409" w:rsidRPr="008461F6">
        <w:rPr>
          <w:rFonts w:cs="Arial"/>
          <w:iCs/>
          <w:color w:val="000000" w:themeColor="text1"/>
          <w:szCs w:val="20"/>
        </w:rPr>
        <w:fldChar w:fldCharType="begin"/>
      </w:r>
      <w:r w:rsidR="00D5167D">
        <w:rPr>
          <w:rFonts w:cs="Arial"/>
          <w:iCs/>
          <w:color w:val="000000" w:themeColor="text1"/>
          <w:szCs w:val="20"/>
        </w:rPr>
        <w:instrText xml:space="preserve"> ADDIN EN.CITE &lt;EndNote&gt;&lt;Cite&gt;&lt;Author&gt;Dejmek&lt;/Author&gt;&lt;Year&gt;2000&lt;/Year&gt;&lt;RecNum&gt;390&lt;/RecNum&gt;&lt;DisplayText&gt;&lt;style face="superscript"&gt;(30)&lt;/style&gt;&lt;/DisplayText&gt;&lt;record&gt;&lt;rec-number&gt;390&lt;/rec-number&gt;&lt;foreign-keys&gt;&lt;key app="EN" db-id="vvftexezl5p9skeet96xwtd3rtz0swa90x2a" timestamp="1530005863"&gt;390&lt;/key&gt;&lt;key app="ENWeb" db-id=""&gt;0&lt;/key&gt;&lt;/foreign-keys&gt;&lt;ref-type name="Journal Article"&gt;17&lt;/ref-type&gt;&lt;contributors&gt;&lt;authors&gt;&lt;author&gt;Dejmek, J.&lt;/author&gt;&lt;author&gt;Solansky, I.&lt;/author&gt;&lt;author&gt;Benes, I.&lt;/author&gt;&lt;author&gt;Lenicek, J.&lt;/author&gt;&lt;author&gt;Sram, R. J.&lt;/author&gt;&lt;/authors&gt;&lt;/contributors&gt;&lt;titles&gt;&lt;title&gt;The impact of polycyclic aromatic hydrocarbons and fine particles on pregnancy outcome&lt;/title&gt;&lt;secondary-title&gt;Environmental Health Perspectives&lt;/secondary-title&gt;&lt;/titles&gt;&lt;periodical&gt;&lt;full-title&gt;Environmental Health Perspectives&lt;/full-title&gt;&lt;abbr-1&gt;Environ Health Perspect&lt;/abbr-1&gt;&lt;/periodical&gt;&lt;pages&gt;1159-1164&lt;/pages&gt;&lt;volume&gt;108&lt;/volume&gt;&lt;number&gt;12&lt;/number&gt;&lt;reprint-edition&gt;NOT IN FILE&lt;/reprint-edition&gt;&lt;keywords&gt;&lt;keyword&gt;Medical&lt;/keyword&gt;&lt;keyword&gt;Medical Records&lt;/keyword&gt;&lt;keyword&gt;Models&lt;/keyword&gt;&lt;keyword&gt;observation&lt;/keyword&gt;&lt;keyword&gt;Odds Ratio&lt;/keyword&gt;&lt;keyword&gt;outcome&lt;/keyword&gt;&lt;keyword&gt;pregnancy&lt;/keyword&gt;&lt;keyword&gt;Questionnaires&lt;/keyword&gt;&lt;keyword&gt;records&lt;/keyword&gt;&lt;keyword&gt;risk&lt;/keyword&gt;&lt;keyword&gt;Role&lt;/keyword&gt;&lt;/keywords&gt;&lt;dates&gt;&lt;year&gt;2000&lt;/year&gt;&lt;/dates&gt;&lt;urls&gt;&lt;related-urls&gt;&lt;url&gt;http://www.ncbi.nlm.nih.gov/pmc/articles/PMC1240197/pdf/ehp0108-001159.pdf&lt;/url&gt;&lt;/related-urls&gt;&lt;/urls&gt;&lt;/record&gt;&lt;/Cite&gt;&lt;/EndNote&gt;</w:instrText>
      </w:r>
      <w:r w:rsidR="00720409" w:rsidRPr="008461F6">
        <w:rPr>
          <w:rFonts w:cs="Arial"/>
          <w:iCs/>
          <w:color w:val="000000" w:themeColor="text1"/>
          <w:szCs w:val="20"/>
        </w:rPr>
        <w:fldChar w:fldCharType="separate"/>
      </w:r>
      <w:r w:rsidR="00D5167D" w:rsidRPr="00D5167D">
        <w:rPr>
          <w:rFonts w:cs="Arial"/>
          <w:iCs/>
          <w:noProof/>
          <w:color w:val="000000" w:themeColor="text1"/>
          <w:szCs w:val="20"/>
          <w:vertAlign w:val="superscript"/>
        </w:rPr>
        <w:t>(30)</w:t>
      </w:r>
      <w:r w:rsidR="00720409" w:rsidRPr="008461F6">
        <w:rPr>
          <w:rFonts w:cs="Arial"/>
          <w:iCs/>
          <w:color w:val="000000" w:themeColor="text1"/>
          <w:szCs w:val="20"/>
        </w:rPr>
        <w:fldChar w:fldCharType="end"/>
      </w:r>
      <w:r w:rsidR="00720409" w:rsidRPr="008461F6">
        <w:rPr>
          <w:color w:val="000000" w:themeColor="text1"/>
        </w:rPr>
        <w:t xml:space="preserve">. </w:t>
      </w:r>
      <w:r w:rsidR="00720409" w:rsidRPr="008461F6">
        <w:rPr>
          <w:color w:val="000000" w:themeColor="text1"/>
          <w:szCs w:val="20"/>
        </w:rPr>
        <w:t xml:space="preserve"> </w:t>
      </w:r>
      <w:r w:rsidR="004A0CD4" w:rsidRPr="008461F6">
        <w:rPr>
          <w:color w:val="000000" w:themeColor="text1"/>
          <w:szCs w:val="20"/>
        </w:rPr>
        <w:t>A</w:t>
      </w:r>
      <w:r w:rsidR="002A133F" w:rsidRPr="008461F6">
        <w:rPr>
          <w:color w:val="000000" w:themeColor="text1"/>
          <w:szCs w:val="20"/>
        </w:rPr>
        <w:t xml:space="preserve"> large</w:t>
      </w:r>
      <w:r w:rsidR="00CD6993" w:rsidRPr="008461F6">
        <w:rPr>
          <w:color w:val="000000" w:themeColor="text1"/>
          <w:szCs w:val="20"/>
        </w:rPr>
        <w:t xml:space="preserve"> trial </w:t>
      </w:r>
      <w:r w:rsidR="008C299D" w:rsidRPr="008461F6">
        <w:rPr>
          <w:color w:val="000000" w:themeColor="text1"/>
          <w:szCs w:val="20"/>
        </w:rPr>
        <w:t xml:space="preserve">in </w:t>
      </w:r>
      <w:r w:rsidR="00D14848" w:rsidRPr="008461F6">
        <w:rPr>
          <w:color w:val="000000" w:themeColor="text1"/>
          <w:szCs w:val="20"/>
        </w:rPr>
        <w:t xml:space="preserve">pregnancy </w:t>
      </w:r>
      <w:r w:rsidR="004A0CD4" w:rsidRPr="008461F6">
        <w:rPr>
          <w:color w:val="000000" w:themeColor="text1"/>
          <w:szCs w:val="20"/>
        </w:rPr>
        <w:t>is currently</w:t>
      </w:r>
      <w:r w:rsidR="002A133F" w:rsidRPr="008461F6">
        <w:rPr>
          <w:color w:val="000000" w:themeColor="text1"/>
          <w:szCs w:val="20"/>
        </w:rPr>
        <w:t xml:space="preserve"> assess</w:t>
      </w:r>
      <w:r w:rsidR="004A0CD4" w:rsidRPr="008461F6">
        <w:rPr>
          <w:color w:val="000000" w:themeColor="text1"/>
          <w:szCs w:val="20"/>
        </w:rPr>
        <w:t>ing</w:t>
      </w:r>
      <w:r w:rsidR="00FC4DA0" w:rsidRPr="008461F6">
        <w:rPr>
          <w:color w:val="000000" w:themeColor="text1"/>
          <w:szCs w:val="20"/>
        </w:rPr>
        <w:t xml:space="preserve"> </w:t>
      </w:r>
      <w:r w:rsidR="00DE5411" w:rsidRPr="008461F6">
        <w:rPr>
          <w:color w:val="000000" w:themeColor="text1"/>
          <w:szCs w:val="20"/>
        </w:rPr>
        <w:t xml:space="preserve">the </w:t>
      </w:r>
      <w:r w:rsidR="008B55B2">
        <w:rPr>
          <w:color w:val="000000" w:themeColor="text1"/>
          <w:szCs w:val="20"/>
        </w:rPr>
        <w:lastRenderedPageBreak/>
        <w:t>effectiveness</w:t>
      </w:r>
      <w:r w:rsidR="002A133F" w:rsidRPr="008461F6">
        <w:rPr>
          <w:color w:val="000000" w:themeColor="text1"/>
          <w:szCs w:val="20"/>
        </w:rPr>
        <w:t xml:space="preserve"> of EC</w:t>
      </w:r>
      <w:r w:rsidR="00BA0959" w:rsidRPr="008461F6">
        <w:rPr>
          <w:color w:val="000000" w:themeColor="text1"/>
          <w:szCs w:val="20"/>
        </w:rPr>
        <w:t>s</w:t>
      </w:r>
      <w:r w:rsidR="00D14848" w:rsidRPr="008461F6">
        <w:rPr>
          <w:color w:val="000000" w:themeColor="text1"/>
          <w:szCs w:val="20"/>
        </w:rPr>
        <w:t xml:space="preserve"> </w:t>
      </w:r>
      <w:r w:rsidR="003E3E78" w:rsidRPr="008461F6">
        <w:rPr>
          <w:color w:val="000000" w:themeColor="text1"/>
          <w:szCs w:val="20"/>
        </w:rPr>
        <w:fldChar w:fldCharType="begin"/>
      </w:r>
      <w:r w:rsidR="00D5167D">
        <w:rPr>
          <w:color w:val="000000" w:themeColor="text1"/>
          <w:szCs w:val="20"/>
        </w:rPr>
        <w:instrText xml:space="preserve"> ADDIN EN.CITE &lt;EndNote&gt;&lt;Cite&gt;&lt;Author&gt;Burtles&lt;/Author&gt;&lt;Year&gt;2017&lt;/Year&gt;&lt;RecNum&gt;2543&lt;/RecNum&gt;&lt;DisplayText&gt;&lt;style face="superscript"&gt;(31)&lt;/style&gt;&lt;/DisplayText&gt;&lt;record&gt;&lt;rec-number&gt;2543&lt;/rec-number&gt;&lt;foreign-keys&gt;&lt;key app="EN" db-id="vvftexezl5p9skeet96xwtd3rtz0swa90x2a" timestamp="1560424820"&gt;2543&lt;/key&gt;&lt;/foreign-keys&gt;&lt;ref-type name="Web Page"&gt;12&lt;/ref-type&gt;&lt;contributors&gt;&lt;authors&gt;&lt;author&gt;Burtles, S. &lt;/author&gt;&lt;/authors&gt;&lt;/contributors&gt;&lt;titles&gt;&lt;title&gt;Pregnancy Trial of E-cigarettes and Patches (PREP)&lt;/title&gt;&lt;/titles&gt;&lt;volume&gt;2019&lt;/volume&gt;&lt;number&gt;13/06/2019&lt;/number&gt;&lt;dates&gt;&lt;year&gt;2017&lt;/year&gt;&lt;/dates&gt;&lt;publisher&gt;NHS Health Research Authority &lt;/publisher&gt;&lt;urls&gt;&lt;related-urls&gt;&lt;url&gt;https://www.hra.nhs.uk/planning-and-improving-research/application-summaries/research-summaries/pregnancy-trial-of-e-cigarettes-and-patches-prep/&lt;/url&gt;&lt;/related-urls&gt;&lt;/urls&gt;&lt;/record&gt;&lt;/Cite&gt;&lt;/EndNote&gt;</w:instrText>
      </w:r>
      <w:r w:rsidR="003E3E78" w:rsidRPr="008461F6">
        <w:rPr>
          <w:color w:val="000000" w:themeColor="text1"/>
          <w:szCs w:val="20"/>
        </w:rPr>
        <w:fldChar w:fldCharType="separate"/>
      </w:r>
      <w:r w:rsidR="00D5167D" w:rsidRPr="00D5167D">
        <w:rPr>
          <w:noProof/>
          <w:color w:val="000000" w:themeColor="text1"/>
          <w:szCs w:val="20"/>
          <w:vertAlign w:val="superscript"/>
        </w:rPr>
        <w:t>(31)</w:t>
      </w:r>
      <w:r w:rsidR="003E3E78" w:rsidRPr="008461F6">
        <w:rPr>
          <w:color w:val="000000" w:themeColor="text1"/>
          <w:szCs w:val="20"/>
        </w:rPr>
        <w:fldChar w:fldCharType="end"/>
      </w:r>
      <w:r w:rsidR="00CD6993" w:rsidRPr="008461F6">
        <w:rPr>
          <w:color w:val="000000" w:themeColor="text1"/>
          <w:szCs w:val="20"/>
        </w:rPr>
        <w:t>.</w:t>
      </w:r>
      <w:r w:rsidR="002137D4" w:rsidRPr="008461F6">
        <w:rPr>
          <w:color w:val="000000" w:themeColor="text1"/>
        </w:rPr>
        <w:t xml:space="preserve"> </w:t>
      </w:r>
      <w:r w:rsidR="00994A4C">
        <w:rPr>
          <w:color w:val="000000" w:themeColor="text1"/>
        </w:rPr>
        <w:t>UK a</w:t>
      </w:r>
      <w:r w:rsidR="002137D4" w:rsidRPr="008461F6">
        <w:rPr>
          <w:color w:val="000000" w:themeColor="text1"/>
        </w:rPr>
        <w:t>dvice f</w:t>
      </w:r>
      <w:r w:rsidR="00994A4C">
        <w:rPr>
          <w:color w:val="000000" w:themeColor="text1"/>
        </w:rPr>
        <w:t>or health professionals</w:t>
      </w:r>
      <w:r w:rsidR="004679D2">
        <w:rPr>
          <w:color w:val="000000" w:themeColor="text1"/>
        </w:rPr>
        <w:t>,</w:t>
      </w:r>
      <w:r w:rsidR="002137D4" w:rsidRPr="008461F6">
        <w:rPr>
          <w:color w:val="000000" w:themeColor="text1"/>
        </w:rPr>
        <w:t xml:space="preserve"> </w:t>
      </w:r>
      <w:r w:rsidR="00DF2E7F">
        <w:rPr>
          <w:color w:val="000000" w:themeColor="text1"/>
        </w:rPr>
        <w:t>is</w:t>
      </w:r>
      <w:r w:rsidR="002137D4" w:rsidRPr="008461F6">
        <w:rPr>
          <w:color w:val="000000" w:themeColor="text1"/>
        </w:rPr>
        <w:t xml:space="preserve"> in favour of using EC</w:t>
      </w:r>
      <w:r w:rsidR="00A01585" w:rsidRPr="008461F6">
        <w:rPr>
          <w:color w:val="000000" w:themeColor="text1"/>
        </w:rPr>
        <w:t>s</w:t>
      </w:r>
      <w:r w:rsidR="002137D4" w:rsidRPr="008461F6">
        <w:rPr>
          <w:color w:val="000000" w:themeColor="text1"/>
        </w:rPr>
        <w:t xml:space="preserve"> in</w:t>
      </w:r>
      <w:r w:rsidR="004679D2">
        <w:rPr>
          <w:color w:val="000000" w:themeColor="text1"/>
        </w:rPr>
        <w:t xml:space="preserve"> pregnancy</w:t>
      </w:r>
      <w:r w:rsidR="002137D4" w:rsidRPr="008461F6">
        <w:rPr>
          <w:color w:val="000000" w:themeColor="text1"/>
        </w:rPr>
        <w:t xml:space="preserve"> </w:t>
      </w:r>
      <w:r w:rsidR="004679D2">
        <w:rPr>
          <w:color w:val="000000" w:themeColor="text1"/>
        </w:rPr>
        <w:t xml:space="preserve">in </w:t>
      </w:r>
      <w:r w:rsidR="002137D4" w:rsidRPr="008461F6">
        <w:rPr>
          <w:color w:val="000000" w:themeColor="text1"/>
        </w:rPr>
        <w:t>order to avoid smoking</w:t>
      </w:r>
      <w:r w:rsidR="009110F8">
        <w:rPr>
          <w:color w:val="000000" w:themeColor="text1"/>
        </w:rPr>
        <w:t xml:space="preserve"> </w:t>
      </w:r>
      <w:r w:rsidR="00B663E7">
        <w:rPr>
          <w:color w:val="000000" w:themeColor="text1"/>
        </w:rPr>
        <w:fldChar w:fldCharType="begin"/>
      </w:r>
      <w:r w:rsidR="00D5167D">
        <w:rPr>
          <w:color w:val="000000" w:themeColor="text1"/>
        </w:rPr>
        <w:instrText xml:space="preserve"> ADDIN EN.CITE &lt;EndNote&gt;&lt;Cite&gt;&lt;Author&gt;Smoking in Pregnancy Challenge Group&lt;/Author&gt;&lt;Year&gt;2019&lt;/Year&gt;&lt;RecNum&gt;2614&lt;/RecNum&gt;&lt;DisplayText&gt;&lt;style face="superscript"&gt;(32)&lt;/style&gt;&lt;/DisplayText&gt;&lt;record&gt;&lt;rec-number&gt;2614&lt;/rec-number&gt;&lt;foreign-keys&gt;&lt;key app="EN" db-id="vvftexezl5p9skeet96xwtd3rtz0swa90x2a" timestamp="1564486261"&gt;2614&lt;/key&gt;&lt;key app="ENWeb" db-id=""&gt;0&lt;/key&gt;&lt;/foreign-keys&gt;&lt;ref-type name="Report"&gt;27&lt;/ref-type&gt;&lt;contributors&gt;&lt;authors&gt;&lt;author&gt;Smoking in Pregnancy Challenge Group,&lt;/author&gt;&lt;/authors&gt;&lt;/contributors&gt;&lt;titles&gt;&lt;title&gt;Use of electronic cigarettes before, during and after pregnancy. A guide for maternity and other healthcare professionals.&lt;/title&gt;&lt;/titles&gt;&lt;dates&gt;&lt;year&gt;2019&lt;/year&gt;&lt;/dates&gt;&lt;urls&gt;&lt;related-urls&gt;&lt;url&gt;http://smokefreeaction.org.uk/wp-content/uploads/2019/07/2019-Challenge-Group-ecig-briefing-A4-FINAL.pdf&lt;/url&gt;&lt;/related-urls&gt;&lt;/urls&gt;&lt;access-date&gt;03/03/2020&lt;/access-date&gt;&lt;/record&gt;&lt;/Cite&gt;&lt;/EndNote&gt;</w:instrText>
      </w:r>
      <w:r w:rsidR="00B663E7">
        <w:rPr>
          <w:color w:val="000000" w:themeColor="text1"/>
        </w:rPr>
        <w:fldChar w:fldCharType="separate"/>
      </w:r>
      <w:r w:rsidR="00D5167D" w:rsidRPr="00D5167D">
        <w:rPr>
          <w:noProof/>
          <w:color w:val="000000" w:themeColor="text1"/>
          <w:vertAlign w:val="superscript"/>
        </w:rPr>
        <w:t>(32)</w:t>
      </w:r>
      <w:r w:rsidR="00B663E7">
        <w:rPr>
          <w:color w:val="000000" w:themeColor="text1"/>
        </w:rPr>
        <w:fldChar w:fldCharType="end"/>
      </w:r>
      <w:r w:rsidR="002137D4" w:rsidRPr="008461F6">
        <w:rPr>
          <w:color w:val="000000" w:themeColor="text1"/>
          <w:szCs w:val="20"/>
        </w:rPr>
        <w:t xml:space="preserve">. </w:t>
      </w:r>
      <w:r w:rsidR="00232B1E">
        <w:rPr>
          <w:color w:val="000000" w:themeColor="text1"/>
          <w:szCs w:val="20"/>
        </w:rPr>
        <w:t>U</w:t>
      </w:r>
      <w:r w:rsidR="006D3822">
        <w:rPr>
          <w:color w:val="000000" w:themeColor="text1"/>
          <w:szCs w:val="20"/>
        </w:rPr>
        <w:t>nderstand</w:t>
      </w:r>
      <w:r w:rsidR="000346B6">
        <w:rPr>
          <w:color w:val="000000" w:themeColor="text1"/>
          <w:szCs w:val="20"/>
        </w:rPr>
        <w:t>ing</w:t>
      </w:r>
      <w:r w:rsidR="00A055DB" w:rsidRPr="008461F6">
        <w:rPr>
          <w:rFonts w:eastAsia="Times New Roman" w:cs="Times New Roman"/>
          <w:color w:val="000000" w:themeColor="text1"/>
          <w:szCs w:val="20"/>
          <w:lang w:eastAsia="en-GB"/>
        </w:rPr>
        <w:t xml:space="preserve"> who </w:t>
      </w:r>
      <w:r w:rsidR="004D1050" w:rsidRPr="008461F6">
        <w:rPr>
          <w:rFonts w:eastAsia="Times New Roman" w:cs="Times New Roman"/>
          <w:color w:val="000000" w:themeColor="text1"/>
          <w:szCs w:val="20"/>
          <w:lang w:eastAsia="en-GB"/>
        </w:rPr>
        <w:t>vapes during pregnancy</w:t>
      </w:r>
      <w:r w:rsidR="00805341" w:rsidRPr="008461F6">
        <w:rPr>
          <w:rFonts w:eastAsia="Times New Roman" w:cs="Times New Roman"/>
          <w:color w:val="000000" w:themeColor="text1"/>
          <w:szCs w:val="20"/>
          <w:lang w:eastAsia="en-GB"/>
        </w:rPr>
        <w:t xml:space="preserve">, how </w:t>
      </w:r>
      <w:r w:rsidR="004D1050" w:rsidRPr="008461F6">
        <w:rPr>
          <w:rFonts w:eastAsia="Times New Roman" w:cs="Times New Roman"/>
          <w:color w:val="000000" w:themeColor="text1"/>
          <w:szCs w:val="20"/>
          <w:lang w:eastAsia="en-GB"/>
        </w:rPr>
        <w:t>they vape</w:t>
      </w:r>
      <w:r w:rsidR="00805341" w:rsidRPr="008461F6">
        <w:rPr>
          <w:rFonts w:eastAsia="Times New Roman" w:cs="Times New Roman"/>
          <w:color w:val="000000" w:themeColor="text1"/>
          <w:szCs w:val="20"/>
          <w:lang w:eastAsia="en-GB"/>
        </w:rPr>
        <w:t xml:space="preserve"> and</w:t>
      </w:r>
      <w:r w:rsidR="004D1050" w:rsidRPr="008461F6">
        <w:rPr>
          <w:rFonts w:eastAsia="Times New Roman" w:cs="Times New Roman"/>
          <w:color w:val="000000" w:themeColor="text1"/>
          <w:szCs w:val="20"/>
          <w:lang w:eastAsia="en-GB"/>
        </w:rPr>
        <w:t xml:space="preserve"> attitudes towards vaping</w:t>
      </w:r>
      <w:r w:rsidR="00232B1E">
        <w:rPr>
          <w:rFonts w:eastAsia="Times New Roman" w:cs="Times New Roman"/>
          <w:color w:val="000000" w:themeColor="text1"/>
          <w:szCs w:val="20"/>
          <w:lang w:eastAsia="en-GB"/>
        </w:rPr>
        <w:t xml:space="preserve"> </w:t>
      </w:r>
      <w:r w:rsidR="00901560" w:rsidRPr="008461F6">
        <w:rPr>
          <w:rFonts w:eastAsia="Times New Roman" w:cs="Times New Roman"/>
          <w:color w:val="000000" w:themeColor="text1"/>
          <w:szCs w:val="20"/>
          <w:lang w:eastAsia="en-GB"/>
        </w:rPr>
        <w:t xml:space="preserve">will </w:t>
      </w:r>
      <w:r w:rsidR="000124C3">
        <w:rPr>
          <w:rFonts w:eastAsia="Times New Roman" w:cs="Times New Roman"/>
          <w:color w:val="000000" w:themeColor="text1"/>
          <w:szCs w:val="20"/>
          <w:lang w:eastAsia="en-GB"/>
        </w:rPr>
        <w:t xml:space="preserve">help </w:t>
      </w:r>
      <w:r w:rsidR="00B87CB3" w:rsidRPr="008461F6">
        <w:rPr>
          <w:rFonts w:eastAsia="Times New Roman" w:cs="Times New Roman"/>
          <w:color w:val="000000" w:themeColor="text1"/>
          <w:szCs w:val="20"/>
          <w:lang w:eastAsia="en-GB"/>
        </w:rPr>
        <w:t>health professionals</w:t>
      </w:r>
      <w:r w:rsidR="00805341" w:rsidRPr="008461F6">
        <w:rPr>
          <w:rFonts w:eastAsia="Times New Roman" w:cs="Times New Roman"/>
          <w:color w:val="000000" w:themeColor="text1"/>
          <w:szCs w:val="20"/>
          <w:lang w:eastAsia="en-GB"/>
        </w:rPr>
        <w:t xml:space="preserve"> </w:t>
      </w:r>
      <w:r w:rsidR="002F65CC" w:rsidRPr="008461F6">
        <w:rPr>
          <w:rFonts w:eastAsia="Times New Roman" w:cs="Times New Roman"/>
          <w:color w:val="000000" w:themeColor="text1"/>
          <w:szCs w:val="20"/>
          <w:lang w:eastAsia="en-GB"/>
        </w:rPr>
        <w:t>target and support</w:t>
      </w:r>
      <w:r w:rsidR="00947B43" w:rsidRPr="008461F6">
        <w:rPr>
          <w:rFonts w:eastAsia="Times New Roman" w:cs="Times New Roman"/>
          <w:color w:val="000000" w:themeColor="text1"/>
          <w:szCs w:val="20"/>
          <w:lang w:eastAsia="en-GB"/>
        </w:rPr>
        <w:t xml:space="preserve"> pregnant</w:t>
      </w:r>
      <w:r w:rsidR="002E7834" w:rsidRPr="008461F6">
        <w:rPr>
          <w:rFonts w:eastAsia="Times New Roman" w:cs="Times New Roman"/>
          <w:color w:val="000000" w:themeColor="text1"/>
          <w:szCs w:val="20"/>
          <w:lang w:eastAsia="en-GB"/>
        </w:rPr>
        <w:t xml:space="preserve"> </w:t>
      </w:r>
      <w:r w:rsidR="00DF7B54" w:rsidRPr="008461F6">
        <w:rPr>
          <w:rFonts w:eastAsia="Times New Roman" w:cs="Times New Roman"/>
          <w:color w:val="000000" w:themeColor="text1"/>
          <w:szCs w:val="20"/>
          <w:lang w:eastAsia="en-GB"/>
        </w:rPr>
        <w:t>smokers</w:t>
      </w:r>
      <w:r w:rsidR="001F4980" w:rsidRPr="008461F6">
        <w:rPr>
          <w:rFonts w:eastAsia="Times New Roman" w:cs="Times New Roman"/>
          <w:color w:val="000000" w:themeColor="text1"/>
          <w:szCs w:val="20"/>
          <w:lang w:eastAsia="en-GB"/>
        </w:rPr>
        <w:t xml:space="preserve"> </w:t>
      </w:r>
      <w:r w:rsidR="0018717F" w:rsidRPr="008461F6">
        <w:rPr>
          <w:rFonts w:eastAsia="Times New Roman" w:cs="Times New Roman"/>
          <w:color w:val="000000" w:themeColor="text1"/>
          <w:szCs w:val="20"/>
          <w:lang w:eastAsia="en-GB"/>
        </w:rPr>
        <w:t xml:space="preserve">to </w:t>
      </w:r>
      <w:r w:rsidR="00351C28" w:rsidRPr="008461F6">
        <w:rPr>
          <w:rFonts w:eastAsia="Times New Roman" w:cs="Times New Roman"/>
          <w:color w:val="000000" w:themeColor="text1"/>
          <w:szCs w:val="20"/>
          <w:lang w:eastAsia="en-GB"/>
        </w:rPr>
        <w:t xml:space="preserve">use </w:t>
      </w:r>
      <w:r w:rsidR="007F7823" w:rsidRPr="008461F6">
        <w:rPr>
          <w:rFonts w:eastAsia="Times New Roman" w:cs="Times New Roman"/>
          <w:color w:val="000000" w:themeColor="text1"/>
          <w:szCs w:val="20"/>
          <w:lang w:eastAsia="en-GB"/>
        </w:rPr>
        <w:t>ECs</w:t>
      </w:r>
      <w:r w:rsidR="00817384" w:rsidRPr="008461F6">
        <w:rPr>
          <w:rFonts w:eastAsia="Times New Roman" w:cs="Times New Roman"/>
          <w:color w:val="000000" w:themeColor="text1"/>
          <w:szCs w:val="20"/>
          <w:lang w:eastAsia="en-GB"/>
        </w:rPr>
        <w:t>, who might otherwise continue to smoke</w:t>
      </w:r>
      <w:r w:rsidR="00A16CEE">
        <w:rPr>
          <w:rFonts w:eastAsia="Times New Roman" w:cs="Times New Roman"/>
          <w:color w:val="000000" w:themeColor="text1"/>
          <w:szCs w:val="20"/>
          <w:lang w:eastAsia="en-GB"/>
        </w:rPr>
        <w:t xml:space="preserve"> and assist vapers who continue to smoke to stop smoking</w:t>
      </w:r>
      <w:r w:rsidR="00817384" w:rsidRPr="008461F6">
        <w:rPr>
          <w:rFonts w:eastAsia="Times New Roman" w:cs="Times New Roman"/>
          <w:color w:val="000000" w:themeColor="text1"/>
          <w:szCs w:val="20"/>
          <w:lang w:eastAsia="en-GB"/>
        </w:rPr>
        <w:t xml:space="preserve">. </w:t>
      </w:r>
    </w:p>
    <w:p w14:paraId="07A7171A" w14:textId="36EF786A" w:rsidR="00F739F5" w:rsidRPr="00C22397" w:rsidRDefault="00DD13B4" w:rsidP="000A3EAC">
      <w:pPr>
        <w:spacing w:line="480" w:lineRule="auto"/>
        <w:rPr>
          <w:color w:val="FF0000"/>
        </w:rPr>
      </w:pPr>
      <w:r w:rsidRPr="00C22397">
        <w:rPr>
          <w:color w:val="FF0000"/>
        </w:rPr>
        <w:t>W</w:t>
      </w:r>
      <w:r w:rsidR="00DE14B1" w:rsidRPr="00C22397">
        <w:rPr>
          <w:color w:val="FF0000"/>
        </w:rPr>
        <w:t>e</w:t>
      </w:r>
      <w:r w:rsidR="00C94B5F" w:rsidRPr="00C22397">
        <w:rPr>
          <w:color w:val="FF0000"/>
        </w:rPr>
        <w:t xml:space="preserve"> aimed</w:t>
      </w:r>
      <w:r w:rsidR="00A43397" w:rsidRPr="00C22397">
        <w:rPr>
          <w:color w:val="FF0000"/>
        </w:rPr>
        <w:t xml:space="preserve"> to</w:t>
      </w:r>
      <w:r w:rsidR="005E5C92" w:rsidRPr="00C22397">
        <w:rPr>
          <w:color w:val="FF0000"/>
        </w:rPr>
        <w:t xml:space="preserve"> </w:t>
      </w:r>
      <w:r w:rsidR="00897834" w:rsidRPr="00C22397">
        <w:rPr>
          <w:color w:val="FF0000"/>
        </w:rPr>
        <w:t>estimate prevalenc</w:t>
      </w:r>
      <w:r w:rsidR="007B2B22" w:rsidRPr="00C22397">
        <w:rPr>
          <w:color w:val="FF0000"/>
        </w:rPr>
        <w:t xml:space="preserve">e of </w:t>
      </w:r>
      <w:r w:rsidR="008C0A81" w:rsidRPr="00C22397">
        <w:rPr>
          <w:color w:val="FF0000"/>
        </w:rPr>
        <w:t>vaping</w:t>
      </w:r>
      <w:r w:rsidR="007B2B22" w:rsidRPr="00C22397">
        <w:rPr>
          <w:color w:val="FF0000"/>
        </w:rPr>
        <w:t xml:space="preserve"> </w:t>
      </w:r>
      <w:r w:rsidR="00DE14B1" w:rsidRPr="00C22397">
        <w:rPr>
          <w:color w:val="FF0000"/>
        </w:rPr>
        <w:t>in pregnancy</w:t>
      </w:r>
      <w:r w:rsidR="00A10976" w:rsidRPr="00C22397">
        <w:rPr>
          <w:color w:val="FF0000"/>
        </w:rPr>
        <w:t xml:space="preserve"> and </w:t>
      </w:r>
      <w:r w:rsidR="00851AD2" w:rsidRPr="00C22397">
        <w:rPr>
          <w:color w:val="FF0000"/>
        </w:rPr>
        <w:t xml:space="preserve">compare characteristics, </w:t>
      </w:r>
      <w:r w:rsidR="00C9218D" w:rsidRPr="00C22397">
        <w:rPr>
          <w:color w:val="FF0000"/>
        </w:rPr>
        <w:t xml:space="preserve">smoking behaviour </w:t>
      </w:r>
      <w:r w:rsidR="00851AD2" w:rsidRPr="00C22397">
        <w:rPr>
          <w:color w:val="FF0000"/>
        </w:rPr>
        <w:t xml:space="preserve">and </w:t>
      </w:r>
      <w:r w:rsidR="00C9218D" w:rsidRPr="00C22397">
        <w:rPr>
          <w:color w:val="FF0000"/>
        </w:rPr>
        <w:t xml:space="preserve">attitudes </w:t>
      </w:r>
      <w:r w:rsidR="00A51D35" w:rsidRPr="00C22397">
        <w:rPr>
          <w:color w:val="FF0000"/>
        </w:rPr>
        <w:t>of</w:t>
      </w:r>
      <w:r w:rsidR="00F3179B" w:rsidRPr="00C22397">
        <w:rPr>
          <w:color w:val="FF0000"/>
        </w:rPr>
        <w:t xml:space="preserve"> pregnan</w:t>
      </w:r>
      <w:r w:rsidR="0092730A" w:rsidRPr="00C22397">
        <w:rPr>
          <w:color w:val="FF0000"/>
        </w:rPr>
        <w:t>t women who</w:t>
      </w:r>
      <w:r w:rsidR="00B90E49" w:rsidRPr="00C22397">
        <w:rPr>
          <w:color w:val="FF0000"/>
        </w:rPr>
        <w:t xml:space="preserve"> </w:t>
      </w:r>
      <w:r w:rsidR="00FA67F5">
        <w:rPr>
          <w:color w:val="FF0000"/>
        </w:rPr>
        <w:t>smoke</w:t>
      </w:r>
      <w:r w:rsidR="00A51D35" w:rsidRPr="00C22397">
        <w:rPr>
          <w:color w:val="FF0000"/>
        </w:rPr>
        <w:t xml:space="preserve"> </w:t>
      </w:r>
      <w:r w:rsidR="00FA67F5" w:rsidRPr="00C22397">
        <w:rPr>
          <w:color w:val="FF0000"/>
        </w:rPr>
        <w:t xml:space="preserve">exclusively (and do not vape) </w:t>
      </w:r>
      <w:r w:rsidR="00A51D35" w:rsidRPr="00C22397">
        <w:rPr>
          <w:color w:val="FF0000"/>
        </w:rPr>
        <w:t>with</w:t>
      </w:r>
      <w:r w:rsidR="00934B4F" w:rsidRPr="00C22397">
        <w:rPr>
          <w:color w:val="FF0000"/>
        </w:rPr>
        <w:t xml:space="preserve"> pregnant</w:t>
      </w:r>
      <w:r w:rsidR="00851AD2" w:rsidRPr="00C22397">
        <w:rPr>
          <w:color w:val="FF0000"/>
        </w:rPr>
        <w:t xml:space="preserve"> women who </w:t>
      </w:r>
      <w:r w:rsidR="00FA67F5">
        <w:rPr>
          <w:color w:val="FF0000"/>
        </w:rPr>
        <w:t>vape.</w:t>
      </w:r>
      <w:r w:rsidR="00851AD2" w:rsidRPr="00C22397">
        <w:rPr>
          <w:color w:val="FF0000"/>
        </w:rPr>
        <w:t xml:space="preserve"> </w:t>
      </w:r>
      <w:r w:rsidR="00ED2B10" w:rsidRPr="00C22397">
        <w:rPr>
          <w:color w:val="FF0000"/>
        </w:rPr>
        <w:t>For</w:t>
      </w:r>
      <w:r w:rsidR="001817F7" w:rsidRPr="00C22397">
        <w:rPr>
          <w:color w:val="FF0000"/>
        </w:rPr>
        <w:t xml:space="preserve"> </w:t>
      </w:r>
      <w:r w:rsidR="00897834" w:rsidRPr="00C22397">
        <w:rPr>
          <w:color w:val="FF0000"/>
        </w:rPr>
        <w:t>women</w:t>
      </w:r>
      <w:r w:rsidR="008C0A81" w:rsidRPr="00C22397">
        <w:rPr>
          <w:color w:val="FF0000"/>
        </w:rPr>
        <w:t xml:space="preserve"> who </w:t>
      </w:r>
      <w:r w:rsidR="00C2299F" w:rsidRPr="00C22397">
        <w:rPr>
          <w:color w:val="FF0000"/>
        </w:rPr>
        <w:t>reported</w:t>
      </w:r>
      <w:r w:rsidR="00F975A0" w:rsidRPr="00C22397">
        <w:rPr>
          <w:color w:val="FF0000"/>
        </w:rPr>
        <w:t xml:space="preserve"> currently</w:t>
      </w:r>
      <w:r w:rsidR="00C2299F" w:rsidRPr="00C22397">
        <w:rPr>
          <w:color w:val="FF0000"/>
        </w:rPr>
        <w:t xml:space="preserve"> </w:t>
      </w:r>
      <w:r w:rsidR="008C0A81" w:rsidRPr="00C22397">
        <w:rPr>
          <w:color w:val="FF0000"/>
        </w:rPr>
        <w:t>vap</w:t>
      </w:r>
      <w:r w:rsidR="00C2299F" w:rsidRPr="00C22397">
        <w:rPr>
          <w:color w:val="FF0000"/>
        </w:rPr>
        <w:t>ing</w:t>
      </w:r>
      <w:r w:rsidR="001817F7" w:rsidRPr="00C22397">
        <w:rPr>
          <w:color w:val="FF0000"/>
        </w:rPr>
        <w:t xml:space="preserve"> in pregnancy, </w:t>
      </w:r>
      <w:r w:rsidR="00ED2B10" w:rsidRPr="00C22397">
        <w:rPr>
          <w:color w:val="FF0000"/>
        </w:rPr>
        <w:t>we compared</w:t>
      </w:r>
      <w:r w:rsidR="001817F7" w:rsidRPr="00C22397">
        <w:rPr>
          <w:color w:val="FF0000"/>
        </w:rPr>
        <w:t xml:space="preserve"> the characteristics of exclusive vapers with dual users</w:t>
      </w:r>
      <w:r w:rsidR="00DD0350">
        <w:rPr>
          <w:color w:val="FF0000"/>
        </w:rPr>
        <w:t>.</w:t>
      </w:r>
    </w:p>
    <w:p w14:paraId="38E614CB" w14:textId="77777777" w:rsidR="005A774B" w:rsidRPr="008461F6" w:rsidRDefault="005A774B" w:rsidP="000A3EAC">
      <w:pPr>
        <w:keepNext/>
        <w:keepLines/>
        <w:spacing w:before="480" w:after="240" w:line="480" w:lineRule="auto"/>
        <w:outlineLvl w:val="0"/>
        <w:rPr>
          <w:rFonts w:eastAsiaTheme="majorEastAsia" w:cstheme="majorBidi"/>
          <w:b/>
          <w:caps/>
          <w:color w:val="000000" w:themeColor="text1"/>
          <w:sz w:val="24"/>
          <w:szCs w:val="32"/>
        </w:rPr>
      </w:pPr>
      <w:r w:rsidRPr="008461F6">
        <w:rPr>
          <w:rFonts w:eastAsiaTheme="majorEastAsia" w:cstheme="majorBidi"/>
          <w:b/>
          <w:caps/>
          <w:color w:val="000000" w:themeColor="text1"/>
          <w:sz w:val="24"/>
          <w:szCs w:val="32"/>
        </w:rPr>
        <w:t>Methods</w:t>
      </w:r>
    </w:p>
    <w:p w14:paraId="6DB88D7B" w14:textId="233FF435" w:rsidR="005A774B" w:rsidRPr="008461F6" w:rsidRDefault="005A774B" w:rsidP="000A3EAC">
      <w:pPr>
        <w:keepNext/>
        <w:keepLines/>
        <w:spacing w:before="160" w:after="120" w:line="480" w:lineRule="auto"/>
        <w:outlineLvl w:val="1"/>
        <w:rPr>
          <w:rFonts w:eastAsiaTheme="majorEastAsia" w:cstheme="majorBidi"/>
          <w:b/>
          <w:color w:val="000000" w:themeColor="text1"/>
          <w:szCs w:val="26"/>
        </w:rPr>
      </w:pPr>
      <w:r w:rsidRPr="008461F6">
        <w:rPr>
          <w:rFonts w:eastAsiaTheme="majorEastAsia" w:cstheme="majorBidi"/>
          <w:b/>
          <w:color w:val="000000" w:themeColor="text1"/>
          <w:szCs w:val="26"/>
        </w:rPr>
        <w:t xml:space="preserve">Study design </w:t>
      </w:r>
    </w:p>
    <w:p w14:paraId="5C188A70" w14:textId="7679C3B3" w:rsidR="005A774B" w:rsidRPr="00C0176A" w:rsidRDefault="00482F2B" w:rsidP="000A3EAC">
      <w:pPr>
        <w:spacing w:line="480" w:lineRule="auto"/>
        <w:rPr>
          <w:color w:val="FF0000"/>
        </w:rPr>
      </w:pPr>
      <w:r w:rsidRPr="002C3568">
        <w:rPr>
          <w:color w:val="FF0000"/>
        </w:rPr>
        <w:t>This paper reports cross-sectional baseline findings from a UK longitudinal cohort study, designed to</w:t>
      </w:r>
      <w:r w:rsidR="00F1207C">
        <w:rPr>
          <w:color w:val="FF0000"/>
        </w:rPr>
        <w:t xml:space="preserve"> explore the</w:t>
      </w:r>
      <w:r w:rsidRPr="002C3568">
        <w:rPr>
          <w:color w:val="FF0000"/>
        </w:rPr>
        <w:t xml:space="preserve"> </w:t>
      </w:r>
      <w:r w:rsidR="00FB6B00" w:rsidRPr="002C3568">
        <w:rPr>
          <w:color w:val="FF0000"/>
        </w:rPr>
        <w:t xml:space="preserve">use of </w:t>
      </w:r>
      <w:r w:rsidR="00FB6B00">
        <w:rPr>
          <w:color w:val="FF0000"/>
        </w:rPr>
        <w:t>and</w:t>
      </w:r>
      <w:r w:rsidRPr="002C3568">
        <w:rPr>
          <w:color w:val="FF0000"/>
        </w:rPr>
        <w:t xml:space="preserve"> attitudes to</w:t>
      </w:r>
      <w:r w:rsidR="00FB6B00">
        <w:rPr>
          <w:color w:val="FF0000"/>
        </w:rPr>
        <w:t>wards EC</w:t>
      </w:r>
      <w:r w:rsidRPr="002C3568">
        <w:rPr>
          <w:color w:val="FF0000"/>
        </w:rPr>
        <w:t xml:space="preserve"> </w:t>
      </w:r>
      <w:r w:rsidR="00FB6B00">
        <w:rPr>
          <w:color w:val="FF0000"/>
        </w:rPr>
        <w:t>during</w:t>
      </w:r>
      <w:r w:rsidRPr="002C3568">
        <w:rPr>
          <w:color w:val="FF0000"/>
        </w:rPr>
        <w:t xml:space="preserve"> preg</w:t>
      </w:r>
      <w:r w:rsidR="00FB6B00">
        <w:rPr>
          <w:color w:val="FF0000"/>
        </w:rPr>
        <w:t>nancy</w:t>
      </w:r>
      <w:r w:rsidRPr="002C3568">
        <w:rPr>
          <w:color w:val="FF0000"/>
        </w:rPr>
        <w:t xml:space="preserve">. </w:t>
      </w:r>
      <w:r w:rsidR="000D00DA" w:rsidRPr="008461F6">
        <w:rPr>
          <w:color w:val="000000" w:themeColor="text1"/>
        </w:rPr>
        <w:t>Anyone</w:t>
      </w:r>
      <w:r w:rsidR="005A774B" w:rsidRPr="008461F6">
        <w:rPr>
          <w:color w:val="000000" w:themeColor="text1"/>
        </w:rPr>
        <w:t xml:space="preserve"> over 16 years </w:t>
      </w:r>
      <w:r w:rsidR="004B4968" w:rsidRPr="008461F6">
        <w:rPr>
          <w:color w:val="000000" w:themeColor="text1"/>
        </w:rPr>
        <w:t>old</w:t>
      </w:r>
      <w:r w:rsidR="005A774B" w:rsidRPr="008461F6">
        <w:rPr>
          <w:color w:val="000000" w:themeColor="text1"/>
        </w:rPr>
        <w:t>, 8-24 weeks pregnant</w:t>
      </w:r>
      <w:r w:rsidR="00FA222A" w:rsidRPr="008461F6">
        <w:rPr>
          <w:color w:val="000000" w:themeColor="text1"/>
        </w:rPr>
        <w:t xml:space="preserve"> were eligible to complete </w:t>
      </w:r>
      <w:r w:rsidR="00734777" w:rsidRPr="00734777">
        <w:rPr>
          <w:color w:val="FF0000"/>
        </w:rPr>
        <w:t>an</w:t>
      </w:r>
      <w:r w:rsidR="00FA222A" w:rsidRPr="008461F6">
        <w:rPr>
          <w:color w:val="000000" w:themeColor="text1"/>
        </w:rPr>
        <w:t xml:space="preserve"> </w:t>
      </w:r>
      <w:r w:rsidR="004B62A2" w:rsidRPr="004B62A2">
        <w:rPr>
          <w:color w:val="FF0000"/>
        </w:rPr>
        <w:t>initial</w:t>
      </w:r>
      <w:r w:rsidR="0007029F">
        <w:rPr>
          <w:color w:val="FF0000"/>
        </w:rPr>
        <w:t xml:space="preserve"> </w:t>
      </w:r>
      <w:r w:rsidR="00E95F44">
        <w:rPr>
          <w:color w:val="FF0000"/>
        </w:rPr>
        <w:t xml:space="preserve">set of </w:t>
      </w:r>
      <w:r w:rsidR="0007029F">
        <w:rPr>
          <w:color w:val="FF0000"/>
        </w:rPr>
        <w:t>short</w:t>
      </w:r>
      <w:r w:rsidR="00E95F44">
        <w:rPr>
          <w:color w:val="FF0000"/>
        </w:rPr>
        <w:t xml:space="preserve"> questions</w:t>
      </w:r>
      <w:r w:rsidR="00347A23">
        <w:rPr>
          <w:color w:val="000000" w:themeColor="text1"/>
        </w:rPr>
        <w:t xml:space="preserve"> </w:t>
      </w:r>
      <w:r w:rsidR="00347A23" w:rsidRPr="00347A23">
        <w:rPr>
          <w:color w:val="FF0000"/>
        </w:rPr>
        <w:t>(screening survey)</w:t>
      </w:r>
      <w:r w:rsidR="00D6587B" w:rsidRPr="00347A23">
        <w:rPr>
          <w:color w:val="FF0000"/>
        </w:rPr>
        <w:t xml:space="preserve"> </w:t>
      </w:r>
      <w:r w:rsidR="00D6587B">
        <w:rPr>
          <w:color w:val="FF0000"/>
        </w:rPr>
        <w:t>which asked their vaping and smoking status</w:t>
      </w:r>
      <w:r w:rsidR="00531CC3" w:rsidRPr="008461F6">
        <w:rPr>
          <w:color w:val="000000" w:themeColor="text1"/>
        </w:rPr>
        <w:t>,</w:t>
      </w:r>
      <w:r w:rsidR="005A774B" w:rsidRPr="008461F6">
        <w:rPr>
          <w:color w:val="000000" w:themeColor="text1"/>
        </w:rPr>
        <w:t xml:space="preserve"> and</w:t>
      </w:r>
      <w:r w:rsidR="004B4968" w:rsidRPr="008461F6">
        <w:rPr>
          <w:color w:val="000000" w:themeColor="text1"/>
        </w:rPr>
        <w:t xml:space="preserve"> </w:t>
      </w:r>
      <w:r w:rsidR="00531CC3" w:rsidRPr="008461F6">
        <w:rPr>
          <w:color w:val="000000" w:themeColor="text1"/>
        </w:rPr>
        <w:t xml:space="preserve">those </w:t>
      </w:r>
      <w:r w:rsidR="004B4968" w:rsidRPr="008461F6">
        <w:rPr>
          <w:color w:val="000000" w:themeColor="text1"/>
        </w:rPr>
        <w:t>who were recent ex-smokers</w:t>
      </w:r>
      <w:r w:rsidR="0006099D" w:rsidRPr="008461F6">
        <w:rPr>
          <w:color w:val="000000" w:themeColor="text1"/>
        </w:rPr>
        <w:t>,</w:t>
      </w:r>
      <w:r w:rsidR="004B4968" w:rsidRPr="008461F6">
        <w:rPr>
          <w:color w:val="000000" w:themeColor="text1"/>
        </w:rPr>
        <w:t xml:space="preserve"> currently smoked </w:t>
      </w:r>
      <w:r w:rsidR="0006099D" w:rsidRPr="008461F6">
        <w:rPr>
          <w:color w:val="000000" w:themeColor="text1"/>
        </w:rPr>
        <w:t>and/</w:t>
      </w:r>
      <w:r w:rsidR="004B4968" w:rsidRPr="008461F6">
        <w:rPr>
          <w:color w:val="000000" w:themeColor="text1"/>
        </w:rPr>
        <w:t xml:space="preserve">or vaped were invited </w:t>
      </w:r>
      <w:r w:rsidR="005A774B" w:rsidRPr="008461F6">
        <w:rPr>
          <w:color w:val="000000" w:themeColor="text1"/>
        </w:rPr>
        <w:t xml:space="preserve">to complete </w:t>
      </w:r>
      <w:r w:rsidR="004B4968" w:rsidRPr="008461F6">
        <w:rPr>
          <w:color w:val="000000" w:themeColor="text1"/>
        </w:rPr>
        <w:t xml:space="preserve">a longer </w:t>
      </w:r>
      <w:r w:rsidR="005A774B" w:rsidRPr="008461F6">
        <w:rPr>
          <w:color w:val="000000" w:themeColor="text1"/>
        </w:rPr>
        <w:t>survey</w:t>
      </w:r>
      <w:r w:rsidR="00E516A7" w:rsidRPr="008461F6">
        <w:rPr>
          <w:color w:val="000000" w:themeColor="text1"/>
        </w:rPr>
        <w:t xml:space="preserve"> (the full survey)</w:t>
      </w:r>
      <w:r w:rsidR="004A22E6">
        <w:rPr>
          <w:color w:val="000000" w:themeColor="text1"/>
        </w:rPr>
        <w:t xml:space="preserve">. </w:t>
      </w:r>
      <w:r w:rsidR="004A22E6">
        <w:rPr>
          <w:color w:val="FF0000"/>
        </w:rPr>
        <w:t>Consent was then gained</w:t>
      </w:r>
      <w:r w:rsidR="00D3215C">
        <w:rPr>
          <w:color w:val="FF0000"/>
        </w:rPr>
        <w:t xml:space="preserve"> to complete a</w:t>
      </w:r>
      <w:r w:rsidR="004B4968" w:rsidRPr="008461F6">
        <w:rPr>
          <w:color w:val="000000" w:themeColor="text1"/>
        </w:rPr>
        <w:t xml:space="preserve"> further</w:t>
      </w:r>
      <w:r w:rsidR="00D3215C">
        <w:rPr>
          <w:color w:val="000000" w:themeColor="text1"/>
        </w:rPr>
        <w:t xml:space="preserve"> </w:t>
      </w:r>
      <w:r w:rsidR="00D3215C" w:rsidRPr="00D3215C">
        <w:rPr>
          <w:color w:val="FF0000"/>
        </w:rPr>
        <w:t>two</w:t>
      </w:r>
      <w:r w:rsidR="004B4968" w:rsidRPr="00D3215C">
        <w:rPr>
          <w:color w:val="FF0000"/>
        </w:rPr>
        <w:t xml:space="preserve"> </w:t>
      </w:r>
      <w:r w:rsidR="00841C40">
        <w:rPr>
          <w:color w:val="000000" w:themeColor="text1"/>
        </w:rPr>
        <w:t>surveys</w:t>
      </w:r>
      <w:r w:rsidR="004B4968" w:rsidRPr="008461F6">
        <w:rPr>
          <w:color w:val="000000" w:themeColor="text1"/>
        </w:rPr>
        <w:t xml:space="preserve"> in late pregnancy and postpartum. </w:t>
      </w:r>
      <w:r w:rsidR="00DC1A07" w:rsidRPr="008461F6">
        <w:rPr>
          <w:color w:val="000000" w:themeColor="text1"/>
        </w:rPr>
        <w:t>W</w:t>
      </w:r>
      <w:r w:rsidR="004B4968" w:rsidRPr="008461F6">
        <w:rPr>
          <w:color w:val="000000" w:themeColor="text1"/>
        </w:rPr>
        <w:t xml:space="preserve">e report findings from the first </w:t>
      </w:r>
      <w:r w:rsidR="007F5CFE">
        <w:rPr>
          <w:color w:val="000000" w:themeColor="text1"/>
        </w:rPr>
        <w:t>survey</w:t>
      </w:r>
      <w:r w:rsidR="00A5646C" w:rsidRPr="008461F6">
        <w:rPr>
          <w:color w:val="000000" w:themeColor="text1"/>
        </w:rPr>
        <w:t xml:space="preserve"> here</w:t>
      </w:r>
      <w:r w:rsidR="004B4968" w:rsidRPr="008461F6">
        <w:rPr>
          <w:color w:val="000000" w:themeColor="text1"/>
        </w:rPr>
        <w:t>.</w:t>
      </w:r>
      <w:r w:rsidR="002A133F" w:rsidRPr="008461F6">
        <w:rPr>
          <w:color w:val="000000" w:themeColor="text1"/>
        </w:rPr>
        <w:t xml:space="preserve"> </w:t>
      </w:r>
      <w:r w:rsidR="005A774B" w:rsidRPr="008461F6">
        <w:rPr>
          <w:color w:val="000000" w:themeColor="text1"/>
        </w:rPr>
        <w:t xml:space="preserve">Women were offered a £10 high street shopping voucher </w:t>
      </w:r>
      <w:r w:rsidR="004B221A" w:rsidRPr="008461F6">
        <w:rPr>
          <w:color w:val="000000" w:themeColor="text1"/>
        </w:rPr>
        <w:t xml:space="preserve">for </w:t>
      </w:r>
      <w:r w:rsidR="00A27B4A" w:rsidRPr="008461F6">
        <w:rPr>
          <w:color w:val="000000" w:themeColor="text1"/>
        </w:rPr>
        <w:t xml:space="preserve">completing </w:t>
      </w:r>
      <w:r w:rsidR="004B221A" w:rsidRPr="008461F6">
        <w:rPr>
          <w:color w:val="000000" w:themeColor="text1"/>
        </w:rPr>
        <w:t xml:space="preserve">the </w:t>
      </w:r>
      <w:r w:rsidR="00A27B4A" w:rsidRPr="008461F6">
        <w:rPr>
          <w:color w:val="000000" w:themeColor="text1"/>
        </w:rPr>
        <w:t>full survey</w:t>
      </w:r>
      <w:r w:rsidR="005A774B" w:rsidRPr="008461F6">
        <w:rPr>
          <w:color w:val="000000" w:themeColor="text1"/>
        </w:rPr>
        <w:t xml:space="preserve">. </w:t>
      </w:r>
    </w:p>
    <w:p w14:paraId="0DF1B473" w14:textId="410169EE" w:rsidR="00734777" w:rsidRPr="00734777" w:rsidRDefault="00734777" w:rsidP="000A3EAC">
      <w:pPr>
        <w:spacing w:line="480" w:lineRule="auto"/>
        <w:rPr>
          <w:rFonts w:eastAsiaTheme="majorEastAsia" w:cstheme="majorBidi"/>
          <w:b/>
          <w:color w:val="FF0000"/>
          <w:szCs w:val="26"/>
        </w:rPr>
      </w:pPr>
      <w:r w:rsidRPr="00734777">
        <w:rPr>
          <w:rFonts w:eastAsiaTheme="majorEastAsia" w:cstheme="majorBidi"/>
          <w:b/>
          <w:color w:val="FF0000"/>
          <w:szCs w:val="26"/>
        </w:rPr>
        <w:t>Recruitment of participants</w:t>
      </w:r>
    </w:p>
    <w:p w14:paraId="4471A14C" w14:textId="0674C30E" w:rsidR="006E7064" w:rsidRDefault="00F8339E" w:rsidP="000A3EAC">
      <w:pPr>
        <w:spacing w:line="480" w:lineRule="auto"/>
        <w:rPr>
          <w:color w:val="000000" w:themeColor="text1"/>
        </w:rPr>
      </w:pPr>
      <w:r>
        <w:rPr>
          <w:color w:val="000000" w:themeColor="text1"/>
        </w:rPr>
        <w:t xml:space="preserve">We used </w:t>
      </w:r>
      <w:bookmarkStart w:id="0" w:name="_Hlk38623198"/>
      <w:r>
        <w:rPr>
          <w:color w:val="000000" w:themeColor="text1"/>
        </w:rPr>
        <w:t>purposive non-probability sampling by</w:t>
      </w:r>
      <w:r w:rsidRPr="008461F6">
        <w:rPr>
          <w:color w:val="000000" w:themeColor="text1"/>
        </w:rPr>
        <w:t xml:space="preserve"> select</w:t>
      </w:r>
      <w:r>
        <w:rPr>
          <w:color w:val="000000" w:themeColor="text1"/>
        </w:rPr>
        <w:t>ing</w:t>
      </w:r>
      <w:r w:rsidRPr="008461F6">
        <w:rPr>
          <w:color w:val="000000" w:themeColor="text1"/>
        </w:rPr>
        <w:t xml:space="preserve"> 17</w:t>
      </w:r>
      <w:r w:rsidR="0091548D">
        <w:rPr>
          <w:color w:val="000000" w:themeColor="text1"/>
        </w:rPr>
        <w:t xml:space="preserve"> </w:t>
      </w:r>
      <w:r w:rsidR="0091548D" w:rsidRPr="0091548D">
        <w:rPr>
          <w:color w:val="000000" w:themeColor="text1"/>
        </w:rPr>
        <w:t xml:space="preserve">National Health Service (NHS) </w:t>
      </w:r>
      <w:r w:rsidRPr="008461F6">
        <w:rPr>
          <w:color w:val="000000" w:themeColor="text1"/>
        </w:rPr>
        <w:t xml:space="preserve">hospital recruitment sites </w:t>
      </w:r>
      <w:r w:rsidR="000124C3">
        <w:rPr>
          <w:color w:val="000000" w:themeColor="text1"/>
        </w:rPr>
        <w:t>with</w:t>
      </w:r>
      <w:r>
        <w:rPr>
          <w:color w:val="000000" w:themeColor="text1"/>
        </w:rPr>
        <w:t xml:space="preserve"> varying</w:t>
      </w:r>
      <w:r w:rsidRPr="008461F6">
        <w:rPr>
          <w:color w:val="000000" w:themeColor="text1"/>
        </w:rPr>
        <w:t xml:space="preserve"> smoking in pregnancy rates from a range of geographical locations across the UK (England and Scotland). </w:t>
      </w:r>
      <w:bookmarkEnd w:id="0"/>
      <w:r w:rsidR="00B02218">
        <w:rPr>
          <w:color w:val="000000" w:themeColor="text1"/>
        </w:rPr>
        <w:t>W</w:t>
      </w:r>
      <w:r w:rsidR="002670FA" w:rsidRPr="008461F6">
        <w:rPr>
          <w:color w:val="000000" w:themeColor="text1"/>
        </w:rPr>
        <w:t>e recruited from various antenatal clinics at each hospital (e.g. general and specialist);</w:t>
      </w:r>
      <w:r w:rsidR="0091548D" w:rsidRPr="0091548D">
        <w:t xml:space="preserve"> </w:t>
      </w:r>
      <w:r w:rsidR="0091548D" w:rsidRPr="0091548D">
        <w:rPr>
          <w:color w:val="FF0000"/>
        </w:rPr>
        <w:t>between June and November 2017</w:t>
      </w:r>
      <w:r w:rsidR="002670FA" w:rsidRPr="0091548D">
        <w:rPr>
          <w:color w:val="000000" w:themeColor="text1"/>
        </w:rPr>
        <w:t xml:space="preserve"> </w:t>
      </w:r>
      <w:r w:rsidR="002670FA" w:rsidRPr="008461F6">
        <w:rPr>
          <w:color w:val="000000" w:themeColor="text1"/>
        </w:rPr>
        <w:t>a research midwife/nurse systematically</w:t>
      </w:r>
      <w:r w:rsidR="002670FA" w:rsidRPr="008461F6" w:rsidDel="00AD229B">
        <w:rPr>
          <w:color w:val="000000" w:themeColor="text1"/>
        </w:rPr>
        <w:t xml:space="preserve"> </w:t>
      </w:r>
      <w:r w:rsidR="002670FA" w:rsidRPr="008461F6">
        <w:rPr>
          <w:color w:val="000000" w:themeColor="text1"/>
        </w:rPr>
        <w:t xml:space="preserve">handed out a </w:t>
      </w:r>
      <w:r w:rsidR="00347A23">
        <w:rPr>
          <w:color w:val="FF0000"/>
        </w:rPr>
        <w:t>screening</w:t>
      </w:r>
      <w:r w:rsidR="002670FA" w:rsidRPr="009D1A1B">
        <w:rPr>
          <w:color w:val="FF0000"/>
        </w:rPr>
        <w:t xml:space="preserve"> </w:t>
      </w:r>
      <w:r w:rsidR="002670FA" w:rsidRPr="008461F6">
        <w:rPr>
          <w:color w:val="000000" w:themeColor="text1"/>
        </w:rPr>
        <w:t xml:space="preserve">survey to all pregnant women attending selected clinics. </w:t>
      </w:r>
    </w:p>
    <w:p w14:paraId="286125E4" w14:textId="6068EE4E" w:rsidR="002670FA" w:rsidRPr="008461F6" w:rsidRDefault="00752D09" w:rsidP="000A3EAC">
      <w:pPr>
        <w:spacing w:line="480" w:lineRule="auto"/>
        <w:rPr>
          <w:color w:val="000000" w:themeColor="text1"/>
        </w:rPr>
      </w:pPr>
      <w:r>
        <w:rPr>
          <w:color w:val="FF0000"/>
        </w:rPr>
        <w:lastRenderedPageBreak/>
        <w:t xml:space="preserve">The </w:t>
      </w:r>
      <w:r w:rsidR="00347A23">
        <w:rPr>
          <w:color w:val="FF0000"/>
        </w:rPr>
        <w:t>screening</w:t>
      </w:r>
      <w:r>
        <w:rPr>
          <w:color w:val="FF0000"/>
        </w:rPr>
        <w:t xml:space="preserve"> survey contained a question asking women whether they had completed the survey before</w:t>
      </w:r>
      <w:r w:rsidR="0062102A">
        <w:rPr>
          <w:color w:val="FF0000"/>
        </w:rPr>
        <w:t>, if they had</w:t>
      </w:r>
      <w:r w:rsidR="00AE5A92">
        <w:rPr>
          <w:color w:val="FF0000"/>
        </w:rPr>
        <w:t>,</w:t>
      </w:r>
      <w:r w:rsidR="0062102A">
        <w:rPr>
          <w:color w:val="FF0000"/>
        </w:rPr>
        <w:t xml:space="preserve"> they were then excluded from answering any further questions</w:t>
      </w:r>
      <w:r>
        <w:rPr>
          <w:color w:val="FF0000"/>
        </w:rPr>
        <w:t xml:space="preserve">. </w:t>
      </w:r>
      <w:r w:rsidR="00377BA5" w:rsidRPr="008461F6">
        <w:rPr>
          <w:color w:val="000000" w:themeColor="text1"/>
        </w:rPr>
        <w:t xml:space="preserve">Each hospital was asked to recruit approximately 44 women into </w:t>
      </w:r>
      <w:r w:rsidR="000124C3">
        <w:rPr>
          <w:color w:val="000000" w:themeColor="text1"/>
        </w:rPr>
        <w:t>a longitudinal</w:t>
      </w:r>
      <w:r w:rsidR="000124C3" w:rsidRPr="008461F6">
        <w:rPr>
          <w:color w:val="000000" w:themeColor="text1"/>
        </w:rPr>
        <w:t xml:space="preserve"> </w:t>
      </w:r>
      <w:r w:rsidR="00377BA5" w:rsidRPr="008461F6">
        <w:rPr>
          <w:color w:val="000000" w:themeColor="text1"/>
        </w:rPr>
        <w:t xml:space="preserve">cohort. </w:t>
      </w:r>
      <w:r w:rsidR="00834733" w:rsidRPr="008461F6">
        <w:rPr>
          <w:color w:val="000000" w:themeColor="text1"/>
        </w:rPr>
        <w:t>Women who completed the full survey</w:t>
      </w:r>
      <w:r w:rsidR="00DE1F47" w:rsidRPr="008461F6">
        <w:rPr>
          <w:color w:val="000000" w:themeColor="text1"/>
        </w:rPr>
        <w:t xml:space="preserve">, </w:t>
      </w:r>
      <w:r w:rsidR="00834733" w:rsidRPr="008461F6">
        <w:rPr>
          <w:color w:val="000000" w:themeColor="text1"/>
        </w:rPr>
        <w:t xml:space="preserve">were </w:t>
      </w:r>
      <w:r w:rsidR="001C4673" w:rsidRPr="008461F6">
        <w:rPr>
          <w:color w:val="000000" w:themeColor="text1"/>
        </w:rPr>
        <w:t xml:space="preserve">asked for their contact details and </w:t>
      </w:r>
      <w:r w:rsidR="00834733" w:rsidRPr="008461F6">
        <w:rPr>
          <w:color w:val="000000" w:themeColor="text1"/>
        </w:rPr>
        <w:t>given a</w:t>
      </w:r>
      <w:r w:rsidR="00AE6EEE" w:rsidRPr="008461F6">
        <w:rPr>
          <w:color w:val="000000" w:themeColor="text1"/>
        </w:rPr>
        <w:t xml:space="preserve"> unique identifier</w:t>
      </w:r>
      <w:r w:rsidR="00C8445B" w:rsidRPr="008461F6">
        <w:rPr>
          <w:color w:val="000000" w:themeColor="text1"/>
        </w:rPr>
        <w:t>;</w:t>
      </w:r>
      <w:r w:rsidR="006E3533" w:rsidRPr="008461F6">
        <w:rPr>
          <w:color w:val="000000" w:themeColor="text1"/>
        </w:rPr>
        <w:t xml:space="preserve"> </w:t>
      </w:r>
      <w:r w:rsidR="00414E93" w:rsidRPr="008461F6">
        <w:rPr>
          <w:color w:val="000000" w:themeColor="text1"/>
        </w:rPr>
        <w:t xml:space="preserve">a member of the research team </w:t>
      </w:r>
      <w:r w:rsidR="00817110" w:rsidRPr="008461F6">
        <w:rPr>
          <w:color w:val="000000" w:themeColor="text1"/>
        </w:rPr>
        <w:t xml:space="preserve">cross matched </w:t>
      </w:r>
      <w:r w:rsidR="00D148CE" w:rsidRPr="008461F6">
        <w:rPr>
          <w:color w:val="000000" w:themeColor="text1"/>
        </w:rPr>
        <w:t>these details to</w:t>
      </w:r>
      <w:r w:rsidR="00414E93" w:rsidRPr="008461F6">
        <w:rPr>
          <w:color w:val="000000" w:themeColor="text1"/>
        </w:rPr>
        <w:t xml:space="preserve"> ensure </w:t>
      </w:r>
      <w:r w:rsidR="00920054" w:rsidRPr="008461F6">
        <w:rPr>
          <w:color w:val="000000" w:themeColor="text1"/>
        </w:rPr>
        <w:t xml:space="preserve">each </w:t>
      </w:r>
      <w:r w:rsidR="00DB1A4C" w:rsidRPr="008461F6">
        <w:rPr>
          <w:color w:val="000000" w:themeColor="text1"/>
        </w:rPr>
        <w:t>wom</w:t>
      </w:r>
      <w:r w:rsidR="00920054" w:rsidRPr="008461F6">
        <w:rPr>
          <w:color w:val="000000" w:themeColor="text1"/>
        </w:rPr>
        <w:t>a</w:t>
      </w:r>
      <w:r w:rsidR="00DB1A4C" w:rsidRPr="008461F6">
        <w:rPr>
          <w:color w:val="000000" w:themeColor="text1"/>
        </w:rPr>
        <w:t xml:space="preserve">n </w:t>
      </w:r>
      <w:r w:rsidR="00920054" w:rsidRPr="008461F6">
        <w:rPr>
          <w:color w:val="000000" w:themeColor="text1"/>
        </w:rPr>
        <w:t xml:space="preserve">only completed the full survey once. </w:t>
      </w:r>
    </w:p>
    <w:p w14:paraId="3483D41D" w14:textId="288F5097" w:rsidR="005A774B" w:rsidRPr="004D1EBC" w:rsidRDefault="002670FA" w:rsidP="000A3EAC">
      <w:pPr>
        <w:spacing w:line="480" w:lineRule="auto"/>
        <w:rPr>
          <w:color w:val="FF0000"/>
        </w:rPr>
      </w:pPr>
      <w:r w:rsidRPr="008461F6">
        <w:rPr>
          <w:color w:val="000000" w:themeColor="text1"/>
        </w:rPr>
        <w:t xml:space="preserve"> </w:t>
      </w:r>
      <w:r w:rsidR="005A774B" w:rsidRPr="008461F6">
        <w:rPr>
          <w:color w:val="000000" w:themeColor="text1"/>
        </w:rPr>
        <w:t>Of 4193 pregnant women</w:t>
      </w:r>
      <w:r w:rsidR="0048315C" w:rsidRPr="008461F6">
        <w:rPr>
          <w:color w:val="000000" w:themeColor="text1"/>
        </w:rPr>
        <w:t xml:space="preserve"> </w:t>
      </w:r>
      <w:r w:rsidR="00662274" w:rsidRPr="008461F6">
        <w:rPr>
          <w:color w:val="000000" w:themeColor="text1"/>
        </w:rPr>
        <w:t xml:space="preserve">handed </w:t>
      </w:r>
      <w:r w:rsidR="001C2150" w:rsidRPr="008461F6">
        <w:rPr>
          <w:color w:val="000000" w:themeColor="text1"/>
        </w:rPr>
        <w:t xml:space="preserve">the </w:t>
      </w:r>
      <w:r w:rsidR="00D74623" w:rsidRPr="008461F6">
        <w:rPr>
          <w:color w:val="000000" w:themeColor="text1"/>
        </w:rPr>
        <w:t>screen</w:t>
      </w:r>
      <w:r w:rsidR="0048315C" w:rsidRPr="008461F6">
        <w:rPr>
          <w:color w:val="000000" w:themeColor="text1"/>
        </w:rPr>
        <w:t>ing</w:t>
      </w:r>
      <w:r w:rsidR="00D74623" w:rsidRPr="008461F6">
        <w:rPr>
          <w:color w:val="000000" w:themeColor="text1"/>
        </w:rPr>
        <w:t xml:space="preserve"> survey</w:t>
      </w:r>
      <w:r w:rsidR="005A774B" w:rsidRPr="008461F6">
        <w:rPr>
          <w:color w:val="000000" w:themeColor="text1"/>
        </w:rPr>
        <w:t>, 3360</w:t>
      </w:r>
      <w:r w:rsidR="000E675D">
        <w:rPr>
          <w:color w:val="000000" w:themeColor="text1"/>
        </w:rPr>
        <w:t xml:space="preserve"> </w:t>
      </w:r>
      <w:r w:rsidR="000E675D" w:rsidRPr="000E675D">
        <w:rPr>
          <w:color w:val="FF0000"/>
        </w:rPr>
        <w:t>(80</w:t>
      </w:r>
      <w:r w:rsidR="00A71080">
        <w:rPr>
          <w:color w:val="FF0000"/>
        </w:rPr>
        <w:t>.0</w:t>
      </w:r>
      <w:r w:rsidR="000E675D" w:rsidRPr="000E675D">
        <w:rPr>
          <w:color w:val="FF0000"/>
        </w:rPr>
        <w:t>%)</w:t>
      </w:r>
      <w:r w:rsidR="005A774B" w:rsidRPr="000E675D">
        <w:rPr>
          <w:color w:val="FF0000"/>
        </w:rPr>
        <w:t xml:space="preserve"> </w:t>
      </w:r>
      <w:r w:rsidR="005A774B" w:rsidRPr="00BF07CD">
        <w:rPr>
          <w:color w:val="FF0000"/>
        </w:rPr>
        <w:t xml:space="preserve">were </w:t>
      </w:r>
      <w:r w:rsidR="002D1F73" w:rsidRPr="00BF07CD">
        <w:rPr>
          <w:color w:val="FF0000"/>
        </w:rPr>
        <w:t>eligible</w:t>
      </w:r>
      <w:r w:rsidR="00224AB6" w:rsidRPr="00BF07CD">
        <w:rPr>
          <w:color w:val="FF0000"/>
        </w:rPr>
        <w:t xml:space="preserve"> </w:t>
      </w:r>
      <w:r w:rsidR="00BF07CD" w:rsidRPr="00BF07CD">
        <w:rPr>
          <w:color w:val="FF0000"/>
        </w:rPr>
        <w:t>to</w:t>
      </w:r>
      <w:r w:rsidR="00224AB6" w:rsidRPr="00BF07CD">
        <w:rPr>
          <w:color w:val="FF0000"/>
        </w:rPr>
        <w:t xml:space="preserve"> complete the </w:t>
      </w:r>
      <w:r w:rsidR="009F072C" w:rsidRPr="00BF07CD">
        <w:rPr>
          <w:color w:val="FF0000"/>
        </w:rPr>
        <w:t xml:space="preserve">initial </w:t>
      </w:r>
      <w:r w:rsidR="00B377F9">
        <w:rPr>
          <w:color w:val="FF0000"/>
        </w:rPr>
        <w:t>screening questions</w:t>
      </w:r>
      <w:r w:rsidR="00A0522F">
        <w:rPr>
          <w:color w:val="FF0000"/>
        </w:rPr>
        <w:t xml:space="preserve"> about smoking and vaping,</w:t>
      </w:r>
      <w:r w:rsidR="00E47CB9" w:rsidRPr="00BF07CD">
        <w:rPr>
          <w:color w:val="FF0000"/>
        </w:rPr>
        <w:t xml:space="preserve"> </w:t>
      </w:r>
      <w:r w:rsidR="00AE2617" w:rsidRPr="00BF07CD">
        <w:rPr>
          <w:color w:val="FF0000"/>
        </w:rPr>
        <w:t xml:space="preserve">797 </w:t>
      </w:r>
      <w:r w:rsidR="00A0522F">
        <w:rPr>
          <w:color w:val="FF0000"/>
        </w:rPr>
        <w:t xml:space="preserve">women </w:t>
      </w:r>
      <w:r w:rsidR="00AE2617" w:rsidRPr="00BF07CD">
        <w:rPr>
          <w:color w:val="FF0000"/>
        </w:rPr>
        <w:t>were ineligible (20.0%) due to gestation</w:t>
      </w:r>
      <w:r w:rsidR="00431C42">
        <w:rPr>
          <w:color w:val="FF0000"/>
        </w:rPr>
        <w:t xml:space="preserve"> (&lt;8 weeks/&gt;24 weeks)</w:t>
      </w:r>
      <w:r w:rsidR="00932389" w:rsidRPr="00BF07CD">
        <w:rPr>
          <w:color w:val="FF0000"/>
        </w:rPr>
        <w:t xml:space="preserve"> or </w:t>
      </w:r>
      <w:r w:rsidR="00932389">
        <w:rPr>
          <w:color w:val="FF0000"/>
        </w:rPr>
        <w:t>a</w:t>
      </w:r>
      <w:r w:rsidR="004D1EBC">
        <w:rPr>
          <w:color w:val="FF0000"/>
        </w:rPr>
        <w:t>ge</w:t>
      </w:r>
      <w:r w:rsidR="00431C42">
        <w:rPr>
          <w:color w:val="FF0000"/>
        </w:rPr>
        <w:t xml:space="preserve"> (&lt; 16 years)</w:t>
      </w:r>
      <w:r w:rsidR="00932389">
        <w:rPr>
          <w:color w:val="FF0000"/>
        </w:rPr>
        <w:t>,</w:t>
      </w:r>
      <w:r w:rsidR="004D1EBC">
        <w:rPr>
          <w:color w:val="FF0000"/>
        </w:rPr>
        <w:t xml:space="preserve"> or they had completed the survey before.</w:t>
      </w:r>
      <w:r w:rsidR="00B05613" w:rsidRPr="008461F6">
        <w:rPr>
          <w:color w:val="000000" w:themeColor="text1"/>
        </w:rPr>
        <w:t xml:space="preserve"> </w:t>
      </w:r>
      <w:r w:rsidR="001E46BE" w:rsidRPr="008461F6">
        <w:rPr>
          <w:color w:val="000000" w:themeColor="text1"/>
        </w:rPr>
        <w:t>(</w:t>
      </w:r>
      <w:r w:rsidR="005A774B" w:rsidRPr="008461F6">
        <w:rPr>
          <w:color w:val="000000" w:themeColor="text1"/>
        </w:rPr>
        <w:t>Figure S</w:t>
      </w:r>
      <w:r w:rsidR="00364442" w:rsidRPr="008461F6">
        <w:rPr>
          <w:color w:val="000000" w:themeColor="text1"/>
        </w:rPr>
        <w:t>1)</w:t>
      </w:r>
      <w:r w:rsidR="001E46BE" w:rsidRPr="008461F6">
        <w:rPr>
          <w:color w:val="000000" w:themeColor="text1"/>
        </w:rPr>
        <w:t>.</w:t>
      </w:r>
      <w:r w:rsidR="005A774B" w:rsidRPr="008461F6">
        <w:rPr>
          <w:color w:val="000000" w:themeColor="text1"/>
        </w:rPr>
        <w:t xml:space="preserve"> </w:t>
      </w:r>
    </w:p>
    <w:p w14:paraId="6ED1987F" w14:textId="563A2F48" w:rsidR="00841559" w:rsidRPr="008461F6" w:rsidRDefault="00B90656" w:rsidP="000A3EAC">
      <w:pPr>
        <w:spacing w:line="480" w:lineRule="auto"/>
        <w:rPr>
          <w:color w:val="000000" w:themeColor="text1"/>
        </w:rPr>
      </w:pPr>
      <w:r w:rsidRPr="00B90656">
        <w:rPr>
          <w:color w:val="000000" w:themeColor="text1"/>
        </w:rPr>
        <w:t xml:space="preserve">This work was funded by Cancer Research UK, Tobacco Advisory Group Project </w:t>
      </w:r>
      <w:r w:rsidR="00DA0013">
        <w:rPr>
          <w:color w:val="000000" w:themeColor="text1"/>
        </w:rPr>
        <w:t xml:space="preserve">and was externally peer reviewed </w:t>
      </w:r>
      <w:r w:rsidRPr="00B90656">
        <w:rPr>
          <w:color w:val="000000" w:themeColor="text1"/>
        </w:rPr>
        <w:t>(Grant number C53479/A22733).</w:t>
      </w:r>
      <w:r>
        <w:rPr>
          <w:color w:val="000000" w:themeColor="text1"/>
        </w:rPr>
        <w:t xml:space="preserve"> </w:t>
      </w:r>
      <w:r w:rsidR="00812779">
        <w:rPr>
          <w:color w:val="000000" w:themeColor="text1"/>
        </w:rPr>
        <w:t>A patient public involvement panel</w:t>
      </w:r>
      <w:r w:rsidR="001D2B19">
        <w:rPr>
          <w:color w:val="000000" w:themeColor="text1"/>
        </w:rPr>
        <w:t xml:space="preserve"> (PPI)</w:t>
      </w:r>
      <w:r w:rsidR="00812779">
        <w:rPr>
          <w:color w:val="000000" w:themeColor="text1"/>
        </w:rPr>
        <w:t xml:space="preserve"> was involved in the </w:t>
      </w:r>
      <w:r w:rsidR="004728A4">
        <w:rPr>
          <w:color w:val="000000" w:themeColor="text1"/>
        </w:rPr>
        <w:t xml:space="preserve">study </w:t>
      </w:r>
      <w:r w:rsidR="009E7063" w:rsidRPr="009E7063">
        <w:rPr>
          <w:color w:val="FF0000"/>
        </w:rPr>
        <w:t xml:space="preserve">concept and </w:t>
      </w:r>
      <w:r w:rsidR="004728A4" w:rsidRPr="009E7063">
        <w:rPr>
          <w:color w:val="FF0000"/>
        </w:rPr>
        <w:t>design</w:t>
      </w:r>
      <w:r w:rsidR="001055A1">
        <w:rPr>
          <w:color w:val="FF0000"/>
        </w:rPr>
        <w:t>.</w:t>
      </w:r>
      <w:r w:rsidR="00617873">
        <w:rPr>
          <w:color w:val="FF0000"/>
        </w:rPr>
        <w:t xml:space="preserve"> </w:t>
      </w:r>
      <w:r w:rsidR="001D2B19">
        <w:rPr>
          <w:color w:val="FF0000"/>
        </w:rPr>
        <w:t xml:space="preserve">Table S1 shows in more detail how PPI </w:t>
      </w:r>
      <w:r w:rsidR="00186A8A">
        <w:rPr>
          <w:color w:val="FF0000"/>
        </w:rPr>
        <w:t>was used in this study</w:t>
      </w:r>
      <w:r w:rsidR="004728A4">
        <w:rPr>
          <w:color w:val="000000" w:themeColor="text1"/>
        </w:rPr>
        <w:t xml:space="preserve">. </w:t>
      </w:r>
      <w:r w:rsidR="00812779">
        <w:rPr>
          <w:color w:val="000000" w:themeColor="text1"/>
        </w:rPr>
        <w:t xml:space="preserve"> </w:t>
      </w:r>
      <w:r w:rsidR="005A774B" w:rsidRPr="008461F6">
        <w:rPr>
          <w:color w:val="000000" w:themeColor="text1"/>
        </w:rPr>
        <w:t xml:space="preserve">Ethical approval was given by the South West Frenchay Research Ethics Committee. Strengthening the Reporting of Observational Studies in Epidemiology (STROBE) guidance </w:t>
      </w:r>
      <w:r w:rsidR="005A774B" w:rsidRPr="008461F6">
        <w:rPr>
          <w:color w:val="000000" w:themeColor="text1"/>
        </w:rPr>
        <w:fldChar w:fldCharType="begin"/>
      </w:r>
      <w:r w:rsidR="00D5167D">
        <w:rPr>
          <w:color w:val="000000" w:themeColor="text1"/>
        </w:rPr>
        <w:instrText xml:space="preserve"> ADDIN EN.CITE &lt;EndNote&gt;&lt;Cite&gt;&lt;Author&gt;von Elm&lt;/Author&gt;&lt;Year&gt;2007&lt;/Year&gt;&lt;RecNum&gt;2025&lt;/RecNum&gt;&lt;DisplayText&gt;&lt;style face="superscript"&gt;(33)&lt;/style&gt;&lt;/DisplayText&gt;&lt;record&gt;&lt;rec-number&gt;2025&lt;/rec-number&gt;&lt;foreign-keys&gt;&lt;key app="EN" db-id="vvftexezl5p9skeet96xwtd3rtz0swa90x2a" timestamp="1530007707"&gt;2025&lt;/key&gt;&lt;key app="ENWeb" db-id=""&gt;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The Lancet&lt;/secondary-title&gt;&lt;/titles&gt;&lt;periodical&gt;&lt;full-title&gt;The Lancet&lt;/full-title&gt;&lt;/periodical&gt;&lt;pages&gt;1453-1457&lt;/pages&gt;&lt;volume&gt;370&lt;/volume&gt;&lt;number&gt;9596&lt;/number&gt;&lt;dates&gt;&lt;year&gt;2007&lt;/year&gt;&lt;/dates&gt;&lt;isbn&gt;0140-6736&lt;/isbn&gt;&lt;urls&gt;&lt;related-urls&gt;&lt;url&gt;http://www.sciencedirect.com/science/article/pii/S014067360761602X&lt;/url&gt;&lt;url&gt;http://pdn.sciencedirect.com/science?_ob=MiamiImageURL&amp;amp;_cid=271074&amp;amp;_user=5939061&amp;amp;_pii=S014067360761602X&amp;amp;_check=y&amp;amp;_origin=search&amp;amp;_zone=rslt_list_item&amp;amp;_coverDate=2007-10-26&amp;amp;wchp=dGLbVBA-zSkzS&amp;amp;md5=e5ae5f7ab7620ff8252bf5885fa14fb3/1-s2.0-S014067360761602X-main.pdf&lt;/url&gt;&lt;url&gt;http://ac.els-cdn.com/S014067360761602X/1-s2.0-S014067360761602X-main.pdf?_tid=acee2172-7869-11e3-826d-00000aacb362&amp;amp;acdnat=1389188282_a6d52ef55cff1d65cd9b41efafbd4b41&lt;/url&gt;&lt;/related-urls&gt;&lt;/urls&gt;&lt;electronic-resource-num&gt;10.1016/s0140-6736(07)61602-x&lt;/electronic-resource-num&gt;&lt;research-notes&gt;In file&lt;/research-notes&gt;&lt;/record&gt;&lt;/Cite&gt;&lt;/EndNote&gt;</w:instrText>
      </w:r>
      <w:r w:rsidR="005A774B" w:rsidRPr="008461F6">
        <w:rPr>
          <w:color w:val="000000" w:themeColor="text1"/>
        </w:rPr>
        <w:fldChar w:fldCharType="separate"/>
      </w:r>
      <w:r w:rsidR="00D5167D" w:rsidRPr="00D5167D">
        <w:rPr>
          <w:noProof/>
          <w:color w:val="000000" w:themeColor="text1"/>
          <w:vertAlign w:val="superscript"/>
        </w:rPr>
        <w:t>(33)</w:t>
      </w:r>
      <w:r w:rsidR="005A774B" w:rsidRPr="008461F6">
        <w:rPr>
          <w:color w:val="000000" w:themeColor="text1"/>
        </w:rPr>
        <w:fldChar w:fldCharType="end"/>
      </w:r>
      <w:r w:rsidR="005A774B" w:rsidRPr="008461F6">
        <w:rPr>
          <w:color w:val="000000" w:themeColor="text1"/>
        </w:rPr>
        <w:t xml:space="preserve"> and Transparent Reporting of Evaluations with Nonrandomized Designs (TREND) </w:t>
      </w:r>
      <w:r w:rsidR="005A774B" w:rsidRPr="008461F6">
        <w:rPr>
          <w:color w:val="000000" w:themeColor="text1"/>
        </w:rPr>
        <w:fldChar w:fldCharType="begin"/>
      </w:r>
      <w:r w:rsidR="00D5167D">
        <w:rPr>
          <w:color w:val="000000" w:themeColor="text1"/>
        </w:rPr>
        <w:instrText xml:space="preserve"> ADDIN EN.CITE &lt;EndNote&gt;&lt;Cite&gt;&lt;Author&gt;Des Jarlais&lt;/Author&gt;&lt;Year&gt;2004&lt;/Year&gt;&lt;RecNum&gt;2495&lt;/RecNum&gt;&lt;DisplayText&gt;&lt;style face="superscript"&gt;(34)&lt;/style&gt;&lt;/DisplayText&gt;&lt;record&gt;&lt;rec-number&gt;2495&lt;/rec-number&gt;&lt;foreign-keys&gt;&lt;key app="EN" db-id="vvftexezl5p9skeet96xwtd3rtz0swa90x2a" timestamp="1556195868"&gt;2495&lt;/key&gt;&lt;/foreign-keys&gt;&lt;ref-type name="Journal Article"&gt;17&lt;/ref-type&gt;&lt;contributors&gt;&lt;authors&gt;&lt;author&gt;Des Jarlais, D. C.&lt;/author&gt;&lt;author&gt;Lyles, C.&lt;/author&gt;&lt;author&gt;Crepaz, N.&lt;/author&gt;&lt;author&gt;Trend Group&lt;/author&gt;&lt;/authors&gt;&lt;/contributors&gt;&lt;auth-address&gt;Baron Edmond de Rothschild Chemical Dependency Institute, Beth Israel Medical Center, New York City, USA. dcdesjarla@aol.com&lt;/auth-address&gt;&lt;titles&gt;&lt;title&gt;Improving the reporting quality of nonrandomized evaluations of behavioral and public health interventions: the TREND statement&lt;/title&gt;&lt;secondary-title&gt;Am J Public Health&lt;/secondary-title&gt;&lt;/titles&gt;&lt;periodical&gt;&lt;full-title&gt;Am J Public Health&lt;/full-title&gt;&lt;/periodical&gt;&lt;pages&gt;361-6&lt;/pages&gt;&lt;volume&gt;94&lt;/volume&gt;&lt;number&gt;3&lt;/number&gt;&lt;keywords&gt;&lt;keyword&gt;*Behavioral Research&lt;/keyword&gt;&lt;keyword&gt;Decision Making&lt;/keyword&gt;&lt;keyword&gt;*Epidemiologic Research Design&lt;/keyword&gt;&lt;keyword&gt;Evidence-Based Medicine&lt;/keyword&gt;&lt;keyword&gt;Humans&lt;/keyword&gt;&lt;keyword&gt;Information Dissemination&lt;/keyword&gt;&lt;keyword&gt;Periodicals as Topic/standards&lt;/keyword&gt;&lt;keyword&gt;Program Evaluation/*methods&lt;/keyword&gt;&lt;keyword&gt;*Public Health Practice&lt;/keyword&gt;&lt;keyword&gt;Publishing/*standards&lt;/keyword&gt;&lt;keyword&gt;Quality Control&lt;/keyword&gt;&lt;keyword&gt;Randomized Controlled Trials as Topic/methods&lt;/keyword&gt;&lt;/keywords&gt;&lt;dates&gt;&lt;year&gt;2004&lt;/year&gt;&lt;pub-dates&gt;&lt;date&gt;Mar&lt;/date&gt;&lt;/pub-dates&gt;&lt;/dates&gt;&lt;isbn&gt;0090-0036 (Print)&amp;#xD;0090-0036 (Linking)&lt;/isbn&gt;&lt;accession-num&gt;14998794&lt;/accession-num&gt;&lt;urls&gt;&lt;related-urls&gt;&lt;url&gt;https://www.ncbi.nlm.nih.gov/pubmed/14998794&lt;/url&gt;&lt;/related-urls&gt;&lt;/urls&gt;&lt;custom2&gt;PMC1448256&lt;/custom2&gt;&lt;/record&gt;&lt;/Cite&gt;&lt;/EndNote&gt;</w:instrText>
      </w:r>
      <w:r w:rsidR="005A774B" w:rsidRPr="008461F6">
        <w:rPr>
          <w:color w:val="000000" w:themeColor="text1"/>
        </w:rPr>
        <w:fldChar w:fldCharType="separate"/>
      </w:r>
      <w:r w:rsidR="00D5167D" w:rsidRPr="00D5167D">
        <w:rPr>
          <w:noProof/>
          <w:color w:val="000000" w:themeColor="text1"/>
          <w:vertAlign w:val="superscript"/>
        </w:rPr>
        <w:t>(34)</w:t>
      </w:r>
      <w:r w:rsidR="005A774B" w:rsidRPr="008461F6">
        <w:rPr>
          <w:color w:val="000000" w:themeColor="text1"/>
        </w:rPr>
        <w:fldChar w:fldCharType="end"/>
      </w:r>
      <w:r w:rsidR="005A774B" w:rsidRPr="008461F6">
        <w:rPr>
          <w:color w:val="000000" w:themeColor="text1"/>
        </w:rPr>
        <w:t xml:space="preserve"> guidance were used for reporting. Full details of the study are in the</w:t>
      </w:r>
      <w:r w:rsidR="005A774B" w:rsidRPr="008461F6" w:rsidDel="00874BA9">
        <w:rPr>
          <w:color w:val="000000" w:themeColor="text1"/>
        </w:rPr>
        <w:t xml:space="preserve"> </w:t>
      </w:r>
      <w:r w:rsidR="005A774B" w:rsidRPr="008461F6">
        <w:rPr>
          <w:color w:val="000000" w:themeColor="text1"/>
        </w:rPr>
        <w:t xml:space="preserve">protocol </w:t>
      </w:r>
      <w:r w:rsidR="005A774B" w:rsidRPr="008461F6">
        <w:rPr>
          <w:color w:val="000000" w:themeColor="text1"/>
        </w:rPr>
        <w:fldChar w:fldCharType="begin"/>
      </w:r>
      <w:r w:rsidR="00D5167D">
        <w:rPr>
          <w:color w:val="000000" w:themeColor="text1"/>
        </w:rPr>
        <w:instrText xml:space="preserve"> ADDIN EN.CITE &lt;EndNote&gt;&lt;Cite&gt;&lt;Author&gt;Cooper&lt;/Author&gt;&lt;Year&gt;2019&lt;/Year&gt;&lt;RecNum&gt;2545&lt;/RecNum&gt;&lt;DisplayText&gt;&lt;style face="superscript"&gt;(35)&lt;/style&gt;&lt;/DisplayText&gt;&lt;record&gt;&lt;rec-number&gt;2545&lt;/rec-number&gt;&lt;foreign-keys&gt;&lt;key app="EN" db-id="vvftexezl5p9skeet96xwtd3rtz0swa90x2a" timestamp="1560431701"&gt;2545&lt;/key&gt;&lt;/foreign-keys&gt;&lt;ref-type name="Web Page"&gt;12&lt;/ref-type&gt;&lt;contributors&gt;&lt;authors&gt;&lt;author&gt;Cooper, Sue&lt;/author&gt;&lt;author&gt;Bowker, Katharine&lt;/author&gt;&lt;author&gt;Lewis, Sarah&lt;/author&gt;&lt;author&gt;Ussher, Michael&lt;/author&gt;&lt;author&gt;Coleman, Tim&lt;/author&gt;&lt;author&gt;Orton, Sophie&lt;/author&gt;&lt;author&gt;Naughton, Felix&lt;/author&gt;&lt;author&gt;Bauld, Linda&lt;/author&gt;&lt;author&gt;Sinclair, Lesley&lt;/author&gt;&lt;author&gt;McRobbie, Hayden&lt;/author&gt;&lt;/authors&gt;&lt;/contributors&gt;&lt;titles&gt;&lt;title&gt;Attitudes to and use of electronic cigarettes: a multi-centre longitudinal cohort survey of smokers, recent ex-smokers and vapers during pregnancy and postpartum. (Pregnancy Lifestyle Survey 2017)&lt;/title&gt;&lt;/titles&gt;&lt;pages&gt;Study protocol&lt;/pages&gt;&lt;number&gt;28th May 2019&lt;/number&gt;&lt;dates&gt;&lt;year&gt;2019&lt;/year&gt;&lt;/dates&gt;&lt;pub-location&gt;https://osf.io/3cxen/&lt;/pub-location&gt;&lt;publisher&gt;OSF&lt;/publisher&gt;&lt;urls&gt;&lt;/urls&gt;&lt;/record&gt;&lt;/Cite&gt;&lt;/EndNote&gt;</w:instrText>
      </w:r>
      <w:r w:rsidR="005A774B" w:rsidRPr="008461F6">
        <w:rPr>
          <w:color w:val="000000" w:themeColor="text1"/>
        </w:rPr>
        <w:fldChar w:fldCharType="separate"/>
      </w:r>
      <w:r w:rsidR="00D5167D" w:rsidRPr="00D5167D">
        <w:rPr>
          <w:noProof/>
          <w:color w:val="000000" w:themeColor="text1"/>
          <w:vertAlign w:val="superscript"/>
        </w:rPr>
        <w:t>(35)</w:t>
      </w:r>
      <w:r w:rsidR="005A774B" w:rsidRPr="008461F6">
        <w:rPr>
          <w:color w:val="000000" w:themeColor="text1"/>
        </w:rPr>
        <w:fldChar w:fldCharType="end"/>
      </w:r>
      <w:r w:rsidR="005A774B" w:rsidRPr="008461F6">
        <w:rPr>
          <w:color w:val="000000" w:themeColor="text1"/>
        </w:rPr>
        <w:t xml:space="preserve"> and Research Registry database </w:t>
      </w:r>
      <w:r w:rsidR="005A774B" w:rsidRPr="008461F6">
        <w:rPr>
          <w:color w:val="000000" w:themeColor="text1"/>
        </w:rPr>
        <w:fldChar w:fldCharType="begin"/>
      </w:r>
      <w:r w:rsidR="00D5167D">
        <w:rPr>
          <w:color w:val="000000" w:themeColor="text1"/>
        </w:rPr>
        <w:instrText xml:space="preserve"> ADDIN EN.CITE &lt;EndNote&gt;&lt;Cite&gt;&lt;Author&gt;Research Registry&lt;/Author&gt;&lt;Year&gt;2019&lt;/Year&gt;&lt;RecNum&gt;2544&lt;/RecNum&gt;&lt;DisplayText&gt;&lt;style face="superscript"&gt;(36)&lt;/style&gt;&lt;/DisplayText&gt;&lt;record&gt;&lt;rec-number&gt;2544&lt;/rec-number&gt;&lt;foreign-keys&gt;&lt;key app="EN" db-id="vvftexezl5p9skeet96xwtd3rtz0swa90x2a" timestamp="1560430100"&gt;2544&lt;/key&gt;&lt;/foreign-keys&gt;&lt;ref-type name="Web Page"&gt;12&lt;/ref-type&gt;&lt;contributors&gt;&lt;authors&gt;&lt;author&gt;Research Registry,&lt;/author&gt;&lt;/authors&gt;&lt;/contributors&gt;&lt;titles&gt;&lt;title&gt;Attitudes to and use of electronic cigarettes: a multi-centre longitudinal cohort survey of smokers, recent ex-smokers and vapers during pregnancy and postpartum. Reference 4917 &lt;/title&gt;&lt;/titles&gt;&lt;volume&gt;2019&lt;/volume&gt;&lt;number&gt;27/06/2019&lt;/number&gt;&lt;dates&gt;&lt;year&gt;2019&lt;/year&gt;&lt;/dates&gt;&lt;pub-location&gt;Research registry &lt;/pub-location&gt;&lt;urls&gt;&lt;related-urls&gt;&lt;url&gt;  https://www.researchregistry.com&lt;/url&gt;&lt;/related-urls&gt;&lt;/urls&gt;&lt;/record&gt;&lt;/Cite&gt;&lt;/EndNote&gt;</w:instrText>
      </w:r>
      <w:r w:rsidR="005A774B" w:rsidRPr="008461F6">
        <w:rPr>
          <w:color w:val="000000" w:themeColor="text1"/>
        </w:rPr>
        <w:fldChar w:fldCharType="separate"/>
      </w:r>
      <w:r w:rsidR="00D5167D" w:rsidRPr="00D5167D">
        <w:rPr>
          <w:noProof/>
          <w:color w:val="000000" w:themeColor="text1"/>
          <w:vertAlign w:val="superscript"/>
        </w:rPr>
        <w:t>(36)</w:t>
      </w:r>
      <w:r w:rsidR="005A774B" w:rsidRPr="008461F6">
        <w:rPr>
          <w:color w:val="000000" w:themeColor="text1"/>
        </w:rPr>
        <w:fldChar w:fldCharType="end"/>
      </w:r>
      <w:r w:rsidR="005A774B" w:rsidRPr="008461F6">
        <w:rPr>
          <w:color w:val="000000" w:themeColor="text1"/>
        </w:rPr>
        <w:t>.</w:t>
      </w:r>
    </w:p>
    <w:p w14:paraId="79D44090" w14:textId="77777777" w:rsidR="004C604F" w:rsidRPr="008461F6" w:rsidRDefault="004C604F" w:rsidP="000A3EAC">
      <w:pPr>
        <w:pStyle w:val="Heading2"/>
        <w:spacing w:line="480" w:lineRule="auto"/>
      </w:pPr>
      <w:r w:rsidRPr="008461F6">
        <w:t xml:space="preserve">Survey content and measurements  </w:t>
      </w:r>
    </w:p>
    <w:p w14:paraId="5EBDBB0A" w14:textId="0F45D673" w:rsidR="004C604F" w:rsidRPr="008461F6" w:rsidRDefault="004C604F" w:rsidP="000A3EAC">
      <w:pPr>
        <w:pStyle w:val="Heading3"/>
        <w:spacing w:line="480" w:lineRule="auto"/>
        <w:rPr>
          <w:i w:val="0"/>
          <w:color w:val="000000" w:themeColor="text1"/>
        </w:rPr>
      </w:pPr>
      <w:r w:rsidRPr="008461F6">
        <w:rPr>
          <w:i w:val="0"/>
          <w:color w:val="000000" w:themeColor="text1"/>
        </w:rPr>
        <w:t xml:space="preserve">The survey was divided into </w:t>
      </w:r>
      <w:r w:rsidR="003D595D" w:rsidRPr="008461F6">
        <w:rPr>
          <w:i w:val="0"/>
          <w:color w:val="000000" w:themeColor="text1"/>
        </w:rPr>
        <w:t xml:space="preserve">two </w:t>
      </w:r>
      <w:r w:rsidR="001A2620" w:rsidRPr="008461F6">
        <w:rPr>
          <w:i w:val="0"/>
          <w:color w:val="000000" w:themeColor="text1"/>
        </w:rPr>
        <w:t>parts:</w:t>
      </w:r>
      <w:r w:rsidRPr="008461F6">
        <w:rPr>
          <w:i w:val="0"/>
          <w:color w:val="000000" w:themeColor="text1"/>
        </w:rPr>
        <w:t xml:space="preserve"> </w:t>
      </w:r>
      <w:r w:rsidR="00B131FF" w:rsidRPr="008461F6">
        <w:rPr>
          <w:i w:val="0"/>
          <w:color w:val="000000" w:themeColor="text1"/>
        </w:rPr>
        <w:t>the</w:t>
      </w:r>
      <w:r w:rsidR="0048315C" w:rsidRPr="008461F6">
        <w:rPr>
          <w:color w:val="000000" w:themeColor="text1"/>
        </w:rPr>
        <w:t xml:space="preserve"> </w:t>
      </w:r>
      <w:r w:rsidR="000257CB" w:rsidRPr="008461F6">
        <w:rPr>
          <w:color w:val="000000" w:themeColor="text1"/>
        </w:rPr>
        <w:t>s</w:t>
      </w:r>
      <w:r w:rsidR="0048315C" w:rsidRPr="008461F6">
        <w:rPr>
          <w:color w:val="000000" w:themeColor="text1"/>
        </w:rPr>
        <w:t>creening</w:t>
      </w:r>
      <w:r w:rsidR="00B131FF" w:rsidRPr="008461F6">
        <w:rPr>
          <w:color w:val="000000" w:themeColor="text1"/>
        </w:rPr>
        <w:t xml:space="preserve"> </w:t>
      </w:r>
      <w:r w:rsidR="003D595D" w:rsidRPr="008461F6">
        <w:rPr>
          <w:color w:val="000000" w:themeColor="text1"/>
        </w:rPr>
        <w:t xml:space="preserve">survey </w:t>
      </w:r>
      <w:r w:rsidR="003D595D" w:rsidRPr="00714249">
        <w:rPr>
          <w:i w:val="0"/>
          <w:iCs/>
          <w:color w:val="000000" w:themeColor="text1"/>
        </w:rPr>
        <w:t>and the</w:t>
      </w:r>
      <w:r w:rsidR="003D595D" w:rsidRPr="008461F6">
        <w:rPr>
          <w:color w:val="000000" w:themeColor="text1"/>
        </w:rPr>
        <w:t xml:space="preserve"> </w:t>
      </w:r>
      <w:r w:rsidRPr="00714249">
        <w:rPr>
          <w:iCs/>
          <w:color w:val="000000" w:themeColor="text1"/>
        </w:rPr>
        <w:t>full survey</w:t>
      </w:r>
      <w:r w:rsidR="00832950" w:rsidRPr="008461F6">
        <w:rPr>
          <w:i w:val="0"/>
          <w:color w:val="000000" w:themeColor="text1"/>
        </w:rPr>
        <w:t xml:space="preserve"> (</w:t>
      </w:r>
      <w:r w:rsidR="002A06F8" w:rsidRPr="002A06F8">
        <w:rPr>
          <w:i w:val="0"/>
          <w:color w:val="FF0000"/>
        </w:rPr>
        <w:t xml:space="preserve">Appendix </w:t>
      </w:r>
      <w:r w:rsidR="00FC5896">
        <w:rPr>
          <w:i w:val="0"/>
          <w:color w:val="FF0000"/>
        </w:rPr>
        <w:t>S</w:t>
      </w:r>
      <w:r w:rsidR="002A06F8" w:rsidRPr="002A06F8">
        <w:rPr>
          <w:i w:val="0"/>
          <w:color w:val="FF0000"/>
        </w:rPr>
        <w:t>1</w:t>
      </w:r>
      <w:r w:rsidR="00875661" w:rsidRPr="008461F6">
        <w:rPr>
          <w:i w:val="0"/>
          <w:color w:val="000000" w:themeColor="text1"/>
        </w:rPr>
        <w:t>)</w:t>
      </w:r>
      <w:r w:rsidRPr="008461F6">
        <w:rPr>
          <w:i w:val="0"/>
          <w:color w:val="000000" w:themeColor="text1"/>
        </w:rPr>
        <w:t xml:space="preserve">. </w:t>
      </w:r>
      <w:r w:rsidR="002A06F8">
        <w:rPr>
          <w:i w:val="0"/>
          <w:color w:val="000000" w:themeColor="text1"/>
        </w:rPr>
        <w:t xml:space="preserve"> </w:t>
      </w:r>
    </w:p>
    <w:p w14:paraId="2FBD49AC" w14:textId="00894A23" w:rsidR="004C604F" w:rsidRPr="008461F6" w:rsidRDefault="004C604F" w:rsidP="000A3EAC">
      <w:pPr>
        <w:pStyle w:val="Heading3"/>
        <w:spacing w:line="480" w:lineRule="auto"/>
        <w:rPr>
          <w:iCs/>
          <w:color w:val="000000" w:themeColor="text1"/>
        </w:rPr>
      </w:pPr>
      <w:r w:rsidRPr="008461F6">
        <w:rPr>
          <w:iCs/>
          <w:color w:val="000000" w:themeColor="text1"/>
        </w:rPr>
        <w:t xml:space="preserve">Screening </w:t>
      </w:r>
      <w:r w:rsidR="007458BB" w:rsidRPr="008461F6">
        <w:rPr>
          <w:iCs/>
          <w:color w:val="000000" w:themeColor="text1"/>
        </w:rPr>
        <w:t>s</w:t>
      </w:r>
      <w:r w:rsidR="004E5283" w:rsidRPr="008461F6">
        <w:rPr>
          <w:iCs/>
          <w:color w:val="000000" w:themeColor="text1"/>
        </w:rPr>
        <w:t>urvey</w:t>
      </w:r>
      <w:r w:rsidR="00B131FF" w:rsidRPr="008461F6">
        <w:rPr>
          <w:iCs/>
          <w:color w:val="000000" w:themeColor="text1"/>
        </w:rPr>
        <w:t xml:space="preserve"> </w:t>
      </w:r>
    </w:p>
    <w:p w14:paraId="194FFF40" w14:textId="792D7831" w:rsidR="002D1F73" w:rsidRPr="008461F6" w:rsidRDefault="004C604F" w:rsidP="000A3EAC">
      <w:pPr>
        <w:spacing w:line="480" w:lineRule="auto"/>
        <w:rPr>
          <w:color w:val="000000" w:themeColor="text1"/>
        </w:rPr>
      </w:pPr>
      <w:r w:rsidRPr="008461F6">
        <w:rPr>
          <w:color w:val="000000" w:themeColor="text1"/>
        </w:rPr>
        <w:t xml:space="preserve">Women were asked </w:t>
      </w:r>
      <w:r w:rsidR="00604970" w:rsidRPr="008461F6">
        <w:rPr>
          <w:color w:val="000000" w:themeColor="text1"/>
        </w:rPr>
        <w:t>their gestation</w:t>
      </w:r>
      <w:r w:rsidR="00991FF6" w:rsidRPr="008461F6">
        <w:rPr>
          <w:color w:val="000000" w:themeColor="text1"/>
        </w:rPr>
        <w:t xml:space="preserve"> (weeks pregnant)</w:t>
      </w:r>
      <w:r w:rsidRPr="008461F6">
        <w:rPr>
          <w:color w:val="000000" w:themeColor="text1"/>
        </w:rPr>
        <w:t xml:space="preserve">, age, and whether </w:t>
      </w:r>
      <w:r w:rsidR="00FC0A2D" w:rsidRPr="008461F6">
        <w:rPr>
          <w:color w:val="000000" w:themeColor="text1"/>
        </w:rPr>
        <w:t>they</w:t>
      </w:r>
      <w:r w:rsidR="00DC7B49" w:rsidRPr="008461F6">
        <w:rPr>
          <w:color w:val="000000" w:themeColor="text1"/>
        </w:rPr>
        <w:t xml:space="preserve"> ha</w:t>
      </w:r>
      <w:r w:rsidR="00FC0A2D" w:rsidRPr="008461F6">
        <w:rPr>
          <w:color w:val="000000" w:themeColor="text1"/>
        </w:rPr>
        <w:t>d</w:t>
      </w:r>
      <w:r w:rsidRPr="008461F6">
        <w:rPr>
          <w:color w:val="000000" w:themeColor="text1"/>
        </w:rPr>
        <w:t xml:space="preserve"> completed </w:t>
      </w:r>
      <w:r w:rsidR="001366E7" w:rsidRPr="008461F6">
        <w:rPr>
          <w:color w:val="000000" w:themeColor="text1"/>
        </w:rPr>
        <w:t>the</w:t>
      </w:r>
      <w:r w:rsidRPr="008461F6">
        <w:rPr>
          <w:color w:val="000000" w:themeColor="text1"/>
        </w:rPr>
        <w:t xml:space="preserve"> </w:t>
      </w:r>
      <w:r w:rsidR="00510CB4">
        <w:rPr>
          <w:color w:val="000000" w:themeColor="text1"/>
        </w:rPr>
        <w:t>survey</w:t>
      </w:r>
      <w:r w:rsidRPr="008461F6">
        <w:rPr>
          <w:color w:val="000000" w:themeColor="text1"/>
        </w:rPr>
        <w:t xml:space="preserve"> </w:t>
      </w:r>
      <w:r w:rsidR="00047AD7" w:rsidRPr="008461F6">
        <w:rPr>
          <w:color w:val="000000" w:themeColor="text1"/>
        </w:rPr>
        <w:t>previously</w:t>
      </w:r>
      <w:r w:rsidRPr="008461F6">
        <w:rPr>
          <w:color w:val="000000" w:themeColor="text1"/>
        </w:rPr>
        <w:t xml:space="preserve">. They were then asked about current </w:t>
      </w:r>
      <w:r w:rsidR="007A7789" w:rsidRPr="008461F6">
        <w:rPr>
          <w:color w:val="000000" w:themeColor="text1"/>
        </w:rPr>
        <w:t xml:space="preserve">smoking and </w:t>
      </w:r>
      <w:r w:rsidRPr="008461F6">
        <w:rPr>
          <w:color w:val="000000" w:themeColor="text1"/>
        </w:rPr>
        <w:t>vaping status</w:t>
      </w:r>
      <w:r w:rsidR="00C5213D" w:rsidRPr="008461F6">
        <w:rPr>
          <w:color w:val="000000" w:themeColor="text1"/>
        </w:rPr>
        <w:t>. For smoking</w:t>
      </w:r>
      <w:r w:rsidR="004075C3">
        <w:rPr>
          <w:color w:val="000000" w:themeColor="text1"/>
        </w:rPr>
        <w:t>,</w:t>
      </w:r>
      <w:r w:rsidR="004F1524" w:rsidRPr="008461F6">
        <w:rPr>
          <w:color w:val="000000" w:themeColor="text1"/>
        </w:rPr>
        <w:t xml:space="preserve"> </w:t>
      </w:r>
      <w:r w:rsidR="006D0DEE" w:rsidRPr="008461F6">
        <w:rPr>
          <w:color w:val="000000" w:themeColor="text1"/>
        </w:rPr>
        <w:t xml:space="preserve">the </w:t>
      </w:r>
      <w:r w:rsidR="00832950" w:rsidRPr="008461F6">
        <w:rPr>
          <w:color w:val="000000" w:themeColor="text1"/>
        </w:rPr>
        <w:t>categories</w:t>
      </w:r>
      <w:r w:rsidR="00E709B8" w:rsidRPr="008461F6">
        <w:rPr>
          <w:color w:val="000000" w:themeColor="text1"/>
        </w:rPr>
        <w:t xml:space="preserve"> were</w:t>
      </w:r>
      <w:r w:rsidR="002D1F73" w:rsidRPr="008461F6">
        <w:rPr>
          <w:color w:val="000000" w:themeColor="text1"/>
        </w:rPr>
        <w:t>: never smoker, ex-smoker (stopped smoking more than 3 months before finding out they were pregnant), recent ex-smoker (stopped smoking in the 3 months before pregnan</w:t>
      </w:r>
      <w:r w:rsidR="00BF4A92" w:rsidRPr="008461F6">
        <w:rPr>
          <w:color w:val="000000" w:themeColor="text1"/>
        </w:rPr>
        <w:t>cy</w:t>
      </w:r>
      <w:r w:rsidR="00B00005" w:rsidRPr="008461F6">
        <w:rPr>
          <w:color w:val="000000" w:themeColor="text1"/>
        </w:rPr>
        <w:t xml:space="preserve">, or after finding out about </w:t>
      </w:r>
      <w:r w:rsidR="00B00005" w:rsidRPr="008461F6">
        <w:rPr>
          <w:color w:val="000000" w:themeColor="text1"/>
        </w:rPr>
        <w:lastRenderedPageBreak/>
        <w:t>pregnancy</w:t>
      </w:r>
      <w:r w:rsidR="002D1F73" w:rsidRPr="008461F6">
        <w:rPr>
          <w:color w:val="000000" w:themeColor="text1"/>
        </w:rPr>
        <w:t>)</w:t>
      </w:r>
      <w:r w:rsidR="00593E38" w:rsidRPr="008461F6">
        <w:rPr>
          <w:color w:val="000000" w:themeColor="text1"/>
        </w:rPr>
        <w:t>,</w:t>
      </w:r>
      <w:r w:rsidR="002D1F73" w:rsidRPr="008461F6">
        <w:rPr>
          <w:color w:val="000000" w:themeColor="text1"/>
        </w:rPr>
        <w:t xml:space="preserve"> and current smoker</w:t>
      </w:r>
      <w:r w:rsidR="00CD2559" w:rsidRPr="008461F6">
        <w:rPr>
          <w:color w:val="000000" w:themeColor="text1"/>
        </w:rPr>
        <w:t xml:space="preserve"> </w:t>
      </w:r>
      <w:r w:rsidR="006D0DEE" w:rsidRPr="008461F6">
        <w:rPr>
          <w:color w:val="000000" w:themeColor="text1"/>
        </w:rPr>
        <w:t>(</w:t>
      </w:r>
      <w:r w:rsidR="00CD2559" w:rsidRPr="008461F6">
        <w:rPr>
          <w:color w:val="000000" w:themeColor="text1"/>
        </w:rPr>
        <w:t>smoke occasionally</w:t>
      </w:r>
      <w:r w:rsidR="00BA0CE3" w:rsidRPr="008461F6">
        <w:rPr>
          <w:color w:val="000000" w:themeColor="text1"/>
        </w:rPr>
        <w:t>,</w:t>
      </w:r>
      <w:r w:rsidR="00CD2559" w:rsidRPr="008461F6">
        <w:rPr>
          <w:color w:val="000000" w:themeColor="text1"/>
        </w:rPr>
        <w:t xml:space="preserve"> but not every day</w:t>
      </w:r>
      <w:r w:rsidR="00BA0CE3" w:rsidRPr="008461F6">
        <w:rPr>
          <w:color w:val="000000" w:themeColor="text1"/>
        </w:rPr>
        <w:t>;</w:t>
      </w:r>
      <w:r w:rsidR="00CD2559" w:rsidRPr="008461F6">
        <w:rPr>
          <w:color w:val="000000" w:themeColor="text1"/>
        </w:rPr>
        <w:t xml:space="preserve"> smoke every</w:t>
      </w:r>
      <w:r w:rsidR="00D45373" w:rsidRPr="008461F6">
        <w:rPr>
          <w:color w:val="000000" w:themeColor="text1"/>
        </w:rPr>
        <w:t xml:space="preserve"> </w:t>
      </w:r>
      <w:r w:rsidR="00CD2559" w:rsidRPr="008461F6">
        <w:rPr>
          <w:color w:val="000000" w:themeColor="text1"/>
        </w:rPr>
        <w:t>day</w:t>
      </w:r>
      <w:r w:rsidR="00D45373" w:rsidRPr="008461F6">
        <w:rPr>
          <w:color w:val="000000" w:themeColor="text1"/>
        </w:rPr>
        <w:t>,</w:t>
      </w:r>
      <w:r w:rsidR="00CD2559" w:rsidRPr="008461F6">
        <w:rPr>
          <w:color w:val="000000" w:themeColor="text1"/>
        </w:rPr>
        <w:t xml:space="preserve"> but have cut down</w:t>
      </w:r>
      <w:r w:rsidR="00D45373" w:rsidRPr="008461F6">
        <w:rPr>
          <w:color w:val="000000" w:themeColor="text1"/>
        </w:rPr>
        <w:t>;</w:t>
      </w:r>
      <w:r w:rsidR="00CD2559" w:rsidRPr="008461F6">
        <w:rPr>
          <w:color w:val="000000" w:themeColor="text1"/>
        </w:rPr>
        <w:t xml:space="preserve"> smoke every day</w:t>
      </w:r>
      <w:r w:rsidR="00F624D7" w:rsidRPr="008461F6">
        <w:rPr>
          <w:color w:val="000000" w:themeColor="text1"/>
        </w:rPr>
        <w:t>,</w:t>
      </w:r>
      <w:r w:rsidR="00CD2559" w:rsidRPr="008461F6">
        <w:rPr>
          <w:color w:val="000000" w:themeColor="text1"/>
        </w:rPr>
        <w:t xml:space="preserve"> about the same as before pregnancy</w:t>
      </w:r>
      <w:r w:rsidR="00F624D7" w:rsidRPr="008461F6">
        <w:rPr>
          <w:color w:val="000000" w:themeColor="text1"/>
        </w:rPr>
        <w:t>;</w:t>
      </w:r>
      <w:r w:rsidR="00CD2559" w:rsidRPr="008461F6">
        <w:rPr>
          <w:color w:val="000000" w:themeColor="text1"/>
        </w:rPr>
        <w:t xml:space="preserve"> smoke every day</w:t>
      </w:r>
      <w:r w:rsidR="00D278B2" w:rsidRPr="008461F6">
        <w:rPr>
          <w:color w:val="000000" w:themeColor="text1"/>
        </w:rPr>
        <w:t>,</w:t>
      </w:r>
      <w:r w:rsidR="00CD2559" w:rsidRPr="008461F6">
        <w:rPr>
          <w:color w:val="000000" w:themeColor="text1"/>
        </w:rPr>
        <w:t xml:space="preserve"> more than before pregnancy</w:t>
      </w:r>
      <w:r w:rsidR="006D0DEE" w:rsidRPr="008461F6">
        <w:rPr>
          <w:color w:val="000000" w:themeColor="text1"/>
        </w:rPr>
        <w:t>)</w:t>
      </w:r>
      <w:r w:rsidR="002D1F73" w:rsidRPr="008461F6">
        <w:rPr>
          <w:color w:val="000000" w:themeColor="text1"/>
        </w:rPr>
        <w:t>. For vaping</w:t>
      </w:r>
      <w:r w:rsidR="004075C3">
        <w:rPr>
          <w:color w:val="000000" w:themeColor="text1"/>
        </w:rPr>
        <w:t>,</w:t>
      </w:r>
      <w:r w:rsidR="002D1F73" w:rsidRPr="008461F6">
        <w:rPr>
          <w:color w:val="000000" w:themeColor="text1"/>
        </w:rPr>
        <w:t xml:space="preserve"> </w:t>
      </w:r>
      <w:r w:rsidR="00BB1378" w:rsidRPr="008461F6">
        <w:rPr>
          <w:color w:val="000000" w:themeColor="text1"/>
        </w:rPr>
        <w:t>the</w:t>
      </w:r>
      <w:r w:rsidR="00B6068E" w:rsidRPr="008461F6">
        <w:rPr>
          <w:color w:val="000000" w:themeColor="text1"/>
        </w:rPr>
        <w:t xml:space="preserve"> categories</w:t>
      </w:r>
      <w:r w:rsidR="00BB1378" w:rsidRPr="008461F6">
        <w:rPr>
          <w:color w:val="000000" w:themeColor="text1"/>
        </w:rPr>
        <w:t xml:space="preserve"> were</w:t>
      </w:r>
      <w:r w:rsidR="00D71260" w:rsidRPr="008461F6">
        <w:rPr>
          <w:color w:val="000000" w:themeColor="text1"/>
        </w:rPr>
        <w:t>:</w:t>
      </w:r>
      <w:r w:rsidR="002D1F73" w:rsidRPr="008461F6">
        <w:rPr>
          <w:color w:val="000000" w:themeColor="text1"/>
        </w:rPr>
        <w:t xml:space="preserve"> never vaped</w:t>
      </w:r>
      <w:r w:rsidR="00666AFE" w:rsidRPr="008461F6">
        <w:rPr>
          <w:color w:val="000000" w:themeColor="text1"/>
        </w:rPr>
        <w:t xml:space="preserve"> (never heard</w:t>
      </w:r>
      <w:r w:rsidR="00E01C53" w:rsidRPr="008461F6">
        <w:rPr>
          <w:color w:val="000000" w:themeColor="text1"/>
        </w:rPr>
        <w:t xml:space="preserve"> of EC and never tried</w:t>
      </w:r>
      <w:r w:rsidR="00D71260" w:rsidRPr="008461F6">
        <w:rPr>
          <w:color w:val="000000" w:themeColor="text1"/>
        </w:rPr>
        <w:t>;</w:t>
      </w:r>
      <w:r w:rsidR="00327AC3" w:rsidRPr="008461F6">
        <w:rPr>
          <w:color w:val="000000" w:themeColor="text1"/>
        </w:rPr>
        <w:t xml:space="preserve"> heard of EC but never t</w:t>
      </w:r>
      <w:r w:rsidR="00BE20CC" w:rsidRPr="008461F6">
        <w:rPr>
          <w:color w:val="000000" w:themeColor="text1"/>
        </w:rPr>
        <w:t>ried)</w:t>
      </w:r>
      <w:r w:rsidR="00557713" w:rsidRPr="008461F6">
        <w:rPr>
          <w:color w:val="000000" w:themeColor="text1"/>
        </w:rPr>
        <w:t>,</w:t>
      </w:r>
      <w:r w:rsidR="002D1F73" w:rsidRPr="008461F6">
        <w:rPr>
          <w:color w:val="000000" w:themeColor="text1"/>
        </w:rPr>
        <w:t xml:space="preserve"> ex</w:t>
      </w:r>
      <w:r w:rsidR="0003593D" w:rsidRPr="008461F6">
        <w:rPr>
          <w:color w:val="000000" w:themeColor="text1"/>
        </w:rPr>
        <w:t>-</w:t>
      </w:r>
      <w:r w:rsidR="002D1F73" w:rsidRPr="008461F6">
        <w:rPr>
          <w:color w:val="000000" w:themeColor="text1"/>
        </w:rPr>
        <w:t>vaper</w:t>
      </w:r>
      <w:r w:rsidR="00BE20CC" w:rsidRPr="008461F6">
        <w:rPr>
          <w:color w:val="000000" w:themeColor="text1"/>
        </w:rPr>
        <w:t xml:space="preserve"> (</w:t>
      </w:r>
      <w:r w:rsidR="0009725A" w:rsidRPr="008461F6">
        <w:rPr>
          <w:color w:val="000000" w:themeColor="text1"/>
        </w:rPr>
        <w:t>tried</w:t>
      </w:r>
      <w:r w:rsidR="007715FD" w:rsidRPr="008461F6">
        <w:rPr>
          <w:color w:val="000000" w:themeColor="text1"/>
        </w:rPr>
        <w:t>,</w:t>
      </w:r>
      <w:r w:rsidR="0009725A" w:rsidRPr="008461F6">
        <w:rPr>
          <w:color w:val="000000" w:themeColor="text1"/>
        </w:rPr>
        <w:t xml:space="preserve"> but </w:t>
      </w:r>
      <w:r w:rsidR="0003593D" w:rsidRPr="008461F6">
        <w:rPr>
          <w:color w:val="000000" w:themeColor="text1"/>
        </w:rPr>
        <w:t>do not use now)</w:t>
      </w:r>
      <w:r w:rsidR="002D1F73" w:rsidRPr="008461F6">
        <w:rPr>
          <w:color w:val="000000" w:themeColor="text1"/>
        </w:rPr>
        <w:t>, current vaper</w:t>
      </w:r>
      <w:r w:rsidR="00CD2559" w:rsidRPr="008461F6">
        <w:rPr>
          <w:color w:val="000000" w:themeColor="text1"/>
        </w:rPr>
        <w:t xml:space="preserve"> </w:t>
      </w:r>
      <w:r w:rsidR="006D0DEE" w:rsidRPr="008461F6">
        <w:rPr>
          <w:color w:val="000000" w:themeColor="text1"/>
        </w:rPr>
        <w:t>(</w:t>
      </w:r>
      <w:r w:rsidR="00793F5B" w:rsidRPr="008461F6">
        <w:rPr>
          <w:color w:val="000000" w:themeColor="text1"/>
        </w:rPr>
        <w:t xml:space="preserve">currently </w:t>
      </w:r>
      <w:r w:rsidR="00CD2559" w:rsidRPr="008461F6">
        <w:rPr>
          <w:color w:val="000000" w:themeColor="text1"/>
        </w:rPr>
        <w:t>use ECs</w:t>
      </w:r>
      <w:r w:rsidR="00793F5B" w:rsidRPr="008461F6">
        <w:rPr>
          <w:color w:val="000000" w:themeColor="text1"/>
        </w:rPr>
        <w:t>,</w:t>
      </w:r>
      <w:r w:rsidR="00CD2559" w:rsidRPr="008461F6">
        <w:rPr>
          <w:color w:val="000000" w:themeColor="text1"/>
        </w:rPr>
        <w:t xml:space="preserve"> but not every day</w:t>
      </w:r>
      <w:r w:rsidR="000B1B42" w:rsidRPr="008461F6">
        <w:rPr>
          <w:color w:val="000000" w:themeColor="text1"/>
        </w:rPr>
        <w:t>;</w:t>
      </w:r>
      <w:r w:rsidR="00CD2559" w:rsidRPr="008461F6">
        <w:rPr>
          <w:color w:val="000000" w:themeColor="text1"/>
        </w:rPr>
        <w:t xml:space="preserve"> use ECs every day</w:t>
      </w:r>
      <w:r w:rsidR="006D0DEE" w:rsidRPr="008461F6">
        <w:rPr>
          <w:color w:val="000000" w:themeColor="text1"/>
        </w:rPr>
        <w:t>)</w:t>
      </w:r>
      <w:r w:rsidR="002D1F73" w:rsidRPr="008461F6">
        <w:rPr>
          <w:color w:val="000000" w:themeColor="text1"/>
        </w:rPr>
        <w:t xml:space="preserve">. </w:t>
      </w:r>
    </w:p>
    <w:p w14:paraId="63A16720" w14:textId="3223386D" w:rsidR="004C604F" w:rsidRPr="008461F6" w:rsidRDefault="000257CB" w:rsidP="000A3EAC">
      <w:pPr>
        <w:spacing w:line="480" w:lineRule="auto"/>
        <w:rPr>
          <w:i/>
          <w:iCs/>
          <w:color w:val="000000" w:themeColor="text1"/>
        </w:rPr>
      </w:pPr>
      <w:r w:rsidRPr="008461F6">
        <w:rPr>
          <w:i/>
          <w:iCs/>
          <w:color w:val="000000" w:themeColor="text1"/>
        </w:rPr>
        <w:t>F</w:t>
      </w:r>
      <w:r w:rsidR="008A7DBE" w:rsidRPr="008461F6">
        <w:rPr>
          <w:i/>
          <w:iCs/>
          <w:color w:val="000000" w:themeColor="text1"/>
        </w:rPr>
        <w:t>ull survey</w:t>
      </w:r>
    </w:p>
    <w:p w14:paraId="0ADF8B7B" w14:textId="492651CB" w:rsidR="00872A77" w:rsidRPr="008461F6" w:rsidRDefault="00CC3E2E" w:rsidP="000A3EAC">
      <w:pPr>
        <w:spacing w:line="480" w:lineRule="auto"/>
        <w:rPr>
          <w:color w:val="000000" w:themeColor="text1"/>
        </w:rPr>
      </w:pPr>
      <w:r>
        <w:rPr>
          <w:color w:val="000000" w:themeColor="text1"/>
        </w:rPr>
        <w:t>In the full survey participants were asked questions about their v</w:t>
      </w:r>
      <w:r w:rsidR="00872A77" w:rsidRPr="008461F6">
        <w:rPr>
          <w:color w:val="000000" w:themeColor="text1"/>
        </w:rPr>
        <w:t xml:space="preserve">iews and experiences of </w:t>
      </w:r>
      <w:r w:rsidR="00B369AE">
        <w:rPr>
          <w:color w:val="000000" w:themeColor="text1"/>
        </w:rPr>
        <w:t>using ECs</w:t>
      </w:r>
      <w:r w:rsidR="00CF30CD">
        <w:rPr>
          <w:color w:val="000000" w:themeColor="text1"/>
        </w:rPr>
        <w:t>,</w:t>
      </w:r>
      <w:r w:rsidR="00CF30CD" w:rsidRPr="00CF30CD">
        <w:t xml:space="preserve"> </w:t>
      </w:r>
      <w:r w:rsidR="00CF30CD" w:rsidRPr="00CF30CD">
        <w:rPr>
          <w:color w:val="000000" w:themeColor="text1"/>
        </w:rPr>
        <w:t>including a combination of original questions and ones derived from previous studies (shown by citations)</w:t>
      </w:r>
      <w:r w:rsidR="00DD449F">
        <w:rPr>
          <w:color w:val="000000" w:themeColor="text1"/>
        </w:rPr>
        <w:t>.</w:t>
      </w:r>
      <w:r w:rsidR="003B37BB">
        <w:rPr>
          <w:color w:val="000000" w:themeColor="text1"/>
        </w:rPr>
        <w:t xml:space="preserve"> This included</w:t>
      </w:r>
      <w:r w:rsidR="00DD449F">
        <w:rPr>
          <w:color w:val="000000" w:themeColor="text1"/>
        </w:rPr>
        <w:t xml:space="preserve"> questions about;</w:t>
      </w:r>
      <w:r w:rsidR="00F06689" w:rsidRPr="008461F6">
        <w:rPr>
          <w:color w:val="000000" w:themeColor="text1"/>
        </w:rPr>
        <w:t xml:space="preserve"> future intentions to use ECs in pregnancy and the postpartum</w:t>
      </w:r>
      <w:r w:rsidR="0027171E">
        <w:rPr>
          <w:color w:val="000000" w:themeColor="text1"/>
        </w:rPr>
        <w:fldChar w:fldCharType="begin"/>
      </w:r>
      <w:r w:rsidR="00D5167D">
        <w:rPr>
          <w:color w:val="000000" w:themeColor="text1"/>
        </w:rPr>
        <w:instrText xml:space="preserve"> ADDIN EN.CITE &lt;EndNote&gt;&lt;Cite&gt;&lt;Author&gt;Bowker&lt;/Author&gt;&lt;Year&gt;2018&lt;/Year&gt;&lt;RecNum&gt;2348&lt;/RecNum&gt;&lt;DisplayText&gt;&lt;style face="superscript"&gt;(37)&lt;/style&gt;&lt;/DisplayText&gt;&lt;record&gt;&lt;rec-number&gt;2348&lt;/rec-number&gt;&lt;foreign-keys&gt;&lt;key app="EN" db-id="vvftexezl5p9skeet96xwtd3rtz0swa90x2a" timestamp="1532685472"&gt;2348&lt;/key&gt;&lt;key app="ENWeb" db-id=""&gt;0&lt;/key&gt;&lt;/foreign-keys&gt;&lt;ref-type name="Journal Article"&gt;17&lt;/ref-type&gt;&lt;contributors&gt;&lt;authors&gt;&lt;author&gt;Bowker, Katharine&lt;/author&gt;&lt;author&gt;Orton, Sophie&lt;/author&gt;&lt;author&gt;Cooper, Sue&lt;/author&gt;&lt;author&gt;Naughton, Felix&lt;/author&gt;&lt;author&gt;Whitemore, Rachel&lt;/author&gt;&lt;author&gt;Lewis, Sarah&lt;/author&gt;&lt;author&gt;Bauld, Linda&lt;/author&gt;&lt;author&gt;Sinclair, Lesley&lt;/author&gt;&lt;author&gt;Coleman, Tim&lt;/author&gt;&lt;author&gt;Dickinson, Anne&lt;/author&gt;&lt;author&gt;Ussher, Michael&lt;/author&gt;&lt;/authors&gt;&lt;/contributors&gt;&lt;titles&gt;&lt;title&gt;Views on and experiences of electronic cigarettes: a qualitative study of women who are pregnant or have recently given birth&lt;/title&gt;&lt;secondary-title&gt;BMC pregnancy and childbirth&lt;/secondary-title&gt;&lt;/titles&gt;&lt;periodical&gt;&lt;full-title&gt;BMC Pregnancy and Childbirth&lt;/full-title&gt;&lt;abbr-1&gt;BMC Pregnancy Child&lt;/abbr-1&gt;&lt;/periodical&gt;&lt;pages&gt;233&lt;/pages&gt;&lt;volume&gt;18&lt;/volume&gt;&lt;number&gt;1&lt;/number&gt;&lt;dates&gt;&lt;year&gt;2018&lt;/year&gt;&lt;/dates&gt;&lt;isbn&gt;1471-2393&lt;/isbn&gt;&lt;urls&gt;&lt;related-urls&gt;&lt;url&gt;https://bmcpregnancychildbirth.biomedcentral.com/track/pdf/10.1186/s12884-018-1856-4&lt;/url&gt;&lt;url&gt;https://bmcpregnancychildbirth.biomedcentral.com/articles/10.1186/s12884-018-1856-4&lt;/url&gt;&lt;/related-urls&gt;&lt;/urls&gt;&lt;electronic-resource-num&gt;10.1186/s12884-018-1856-4&lt;/electronic-resource-num&gt;&lt;/record&gt;&lt;/Cite&gt;&lt;/EndNote&gt;</w:instrText>
      </w:r>
      <w:r w:rsidR="0027171E">
        <w:rPr>
          <w:color w:val="000000" w:themeColor="text1"/>
        </w:rPr>
        <w:fldChar w:fldCharType="separate"/>
      </w:r>
      <w:r w:rsidR="00D5167D" w:rsidRPr="00D5167D">
        <w:rPr>
          <w:noProof/>
          <w:color w:val="000000" w:themeColor="text1"/>
          <w:vertAlign w:val="superscript"/>
        </w:rPr>
        <w:t>(37)</w:t>
      </w:r>
      <w:r w:rsidR="0027171E">
        <w:rPr>
          <w:color w:val="000000" w:themeColor="text1"/>
        </w:rPr>
        <w:fldChar w:fldCharType="end"/>
      </w:r>
      <w:r w:rsidR="006C6F9A">
        <w:rPr>
          <w:color w:val="000000" w:themeColor="text1"/>
        </w:rPr>
        <w:t xml:space="preserve"> (</w:t>
      </w:r>
      <w:r w:rsidR="008120F2">
        <w:rPr>
          <w:color w:val="000000" w:themeColor="text1"/>
        </w:rPr>
        <w:t>answers</w:t>
      </w:r>
      <w:r w:rsidR="00062D56">
        <w:rPr>
          <w:color w:val="000000" w:themeColor="text1"/>
        </w:rPr>
        <w:t xml:space="preserve"> on a 5-point Likert scale,</w:t>
      </w:r>
      <w:r w:rsidR="008120F2">
        <w:rPr>
          <w:color w:val="000000" w:themeColor="text1"/>
        </w:rPr>
        <w:t xml:space="preserve"> ranging from </w:t>
      </w:r>
      <w:r w:rsidR="004F7EFF">
        <w:rPr>
          <w:color w:val="000000" w:themeColor="text1"/>
        </w:rPr>
        <w:t>very likely to very unlikely)</w:t>
      </w:r>
      <w:r w:rsidR="00AA08D0" w:rsidRPr="008461F6">
        <w:rPr>
          <w:color w:val="000000" w:themeColor="text1"/>
        </w:rPr>
        <w:t>.</w:t>
      </w:r>
      <w:r w:rsidR="002207CC" w:rsidRPr="008461F6">
        <w:rPr>
          <w:color w:val="000000" w:themeColor="text1"/>
        </w:rPr>
        <w:t xml:space="preserve"> Attitudes </w:t>
      </w:r>
      <w:r w:rsidR="00CE1CF0" w:rsidRPr="008461F6">
        <w:rPr>
          <w:color w:val="000000" w:themeColor="text1"/>
        </w:rPr>
        <w:t xml:space="preserve">and acceptability </w:t>
      </w:r>
      <w:r w:rsidR="002207CC" w:rsidRPr="008461F6">
        <w:rPr>
          <w:color w:val="000000" w:themeColor="text1"/>
        </w:rPr>
        <w:t>to the use of ECs during pregnancy</w:t>
      </w:r>
      <w:r w:rsidR="00624C34" w:rsidRPr="008461F6">
        <w:rPr>
          <w:color w:val="000000" w:themeColor="text1"/>
        </w:rPr>
        <w:t xml:space="preserve"> includ</w:t>
      </w:r>
      <w:r w:rsidR="005B6C2E" w:rsidRPr="008461F6">
        <w:rPr>
          <w:color w:val="000000" w:themeColor="text1"/>
        </w:rPr>
        <w:t>ing</w:t>
      </w:r>
      <w:r w:rsidR="00624C34" w:rsidRPr="008461F6">
        <w:rPr>
          <w:color w:val="000000" w:themeColor="text1"/>
        </w:rPr>
        <w:t xml:space="preserve"> </w:t>
      </w:r>
      <w:r w:rsidR="002207CC" w:rsidRPr="008461F6">
        <w:rPr>
          <w:color w:val="000000" w:themeColor="text1"/>
        </w:rPr>
        <w:t xml:space="preserve">views on safety </w:t>
      </w:r>
      <w:r w:rsidR="001A034A">
        <w:rPr>
          <w:color w:val="000000" w:themeColor="text1"/>
        </w:rPr>
        <w:t>of use</w:t>
      </w:r>
      <w:r w:rsidR="002207CC" w:rsidRPr="008461F6">
        <w:rPr>
          <w:color w:val="000000" w:themeColor="text1"/>
        </w:rPr>
        <w:t xml:space="preserve"> during </w:t>
      </w:r>
      <w:r w:rsidR="00A5309D" w:rsidRPr="008461F6">
        <w:rPr>
          <w:color w:val="000000" w:themeColor="text1"/>
        </w:rPr>
        <w:t>pregnancy and</w:t>
      </w:r>
      <w:r w:rsidR="002207CC" w:rsidRPr="008461F6">
        <w:rPr>
          <w:color w:val="000000" w:themeColor="text1"/>
        </w:rPr>
        <w:t xml:space="preserve"> </w:t>
      </w:r>
      <w:r w:rsidR="00121D7D">
        <w:rPr>
          <w:color w:val="000000" w:themeColor="text1"/>
        </w:rPr>
        <w:t xml:space="preserve">vaping safety </w:t>
      </w:r>
      <w:r w:rsidR="007A34B8" w:rsidRPr="008461F6">
        <w:rPr>
          <w:color w:val="000000" w:themeColor="text1"/>
        </w:rPr>
        <w:t>compared</w:t>
      </w:r>
      <w:r w:rsidR="002207CC" w:rsidRPr="008461F6">
        <w:rPr>
          <w:color w:val="000000" w:themeColor="text1"/>
        </w:rPr>
        <w:t xml:space="preserve"> to smoking and NRT</w:t>
      </w:r>
      <w:r w:rsidR="00AA6642">
        <w:rPr>
          <w:color w:val="000000" w:themeColor="text1"/>
        </w:rPr>
        <w:fldChar w:fldCharType="begin"/>
      </w:r>
      <w:r w:rsidR="00D5167D">
        <w:rPr>
          <w:color w:val="000000" w:themeColor="text1"/>
        </w:rPr>
        <w:instrText xml:space="preserve"> ADDIN EN.CITE &lt;EndNote&gt;&lt;Cite&gt;&lt;Author&gt;Pearson&lt;/Author&gt;&lt;Year&gt;2017&lt;/Year&gt;&lt;RecNum&gt;2140&lt;/RecNum&gt;&lt;DisplayText&gt;&lt;style face="superscript"&gt;(38)&lt;/style&gt;&lt;/DisplayText&gt;&lt;record&gt;&lt;rec-number&gt;2140&lt;/rec-number&gt;&lt;foreign-keys&gt;&lt;key app="EN" db-id="vvftexezl5p9skeet96xwtd3rtz0swa90x2a" timestamp="1530007935"&gt;2140&lt;/key&gt;&lt;key app="ENWeb" db-id=""&gt;0&lt;/key&gt;&lt;/foreign-keys&gt;&lt;ref-type name="Journal Article"&gt;17&lt;/ref-type&gt;&lt;contributors&gt;&lt;authors&gt;&lt;author&gt;Pearson, Jennifer L&lt;/author&gt;&lt;author&gt;Hitchman, Sara C&lt;/author&gt;&lt;author&gt;Brose, Leonie S&lt;/author&gt;&lt;author&gt;Bauld, Linda&lt;/author&gt;&lt;author&gt;Glasser, Allison M&lt;/author&gt;&lt;author&gt;Villanti, Andrea C&lt;/author&gt;&lt;author&gt;McNeill, Ann&lt;/author&gt;&lt;author&gt;Abrams, David B&lt;/author&gt;&lt;author&gt;Cohen, Joanna E&lt;/author&gt;&lt;/authors&gt;&lt;/contributors&gt;&lt;titles&gt;&lt;title&gt;Recommended core items to assess e-cigarette use in population-based surveys&lt;/title&gt;&lt;secondary-title&gt;Tobacco Control&lt;/secondary-title&gt;&lt;/titles&gt;&lt;periodical&gt;&lt;full-title&gt;Tobacco Control&lt;/full-title&gt;&lt;abbr-1&gt;Tob Control&lt;/abbr-1&gt;&lt;/periodical&gt;&lt;dates&gt;&lt;year&gt;2017&lt;/year&gt;&lt;/dates&gt;&lt;urls&gt;&lt;related-urls&gt;&lt;url&gt;http://tobaccocontrol.bmj.com/content/tobaccocontrol/early/2017/06/17/tobaccocontrol-2016-053541.full.pdf&lt;/url&gt;&lt;/related-urls&gt;&lt;/urls&gt;&lt;electronic-resource-num&gt;10.1136/tobaccocontrol-2016-053541&lt;/electronic-resource-num&gt;&lt;/record&gt;&lt;/Cite&gt;&lt;/EndNote&gt;</w:instrText>
      </w:r>
      <w:r w:rsidR="00AA6642">
        <w:rPr>
          <w:color w:val="000000" w:themeColor="text1"/>
        </w:rPr>
        <w:fldChar w:fldCharType="separate"/>
      </w:r>
      <w:r w:rsidR="00D5167D" w:rsidRPr="00D5167D">
        <w:rPr>
          <w:noProof/>
          <w:color w:val="000000" w:themeColor="text1"/>
          <w:vertAlign w:val="superscript"/>
        </w:rPr>
        <w:t>(38)</w:t>
      </w:r>
      <w:r w:rsidR="00AA6642">
        <w:rPr>
          <w:color w:val="000000" w:themeColor="text1"/>
        </w:rPr>
        <w:fldChar w:fldCharType="end"/>
      </w:r>
      <w:r w:rsidR="00C231F3">
        <w:rPr>
          <w:color w:val="000000" w:themeColor="text1"/>
        </w:rPr>
        <w:t xml:space="preserve"> (</w:t>
      </w:r>
      <w:r w:rsidR="0013756D">
        <w:rPr>
          <w:color w:val="000000" w:themeColor="text1"/>
        </w:rPr>
        <w:t xml:space="preserve">answers </w:t>
      </w:r>
      <w:r w:rsidR="00CB6A1B">
        <w:rPr>
          <w:color w:val="000000" w:themeColor="text1"/>
        </w:rPr>
        <w:t xml:space="preserve">on a </w:t>
      </w:r>
      <w:r w:rsidR="00062D56">
        <w:rPr>
          <w:color w:val="000000" w:themeColor="text1"/>
        </w:rPr>
        <w:t>7-point</w:t>
      </w:r>
      <w:r w:rsidR="002A36BA">
        <w:rPr>
          <w:color w:val="000000" w:themeColor="text1"/>
        </w:rPr>
        <w:t xml:space="preserve"> </w:t>
      </w:r>
      <w:r w:rsidR="00CB6A1B">
        <w:rPr>
          <w:color w:val="000000" w:themeColor="text1"/>
        </w:rPr>
        <w:t>Likert scale, ranging from strongly disagree to strongly agree)</w:t>
      </w:r>
      <w:r w:rsidR="002207CC" w:rsidRPr="008461F6">
        <w:rPr>
          <w:color w:val="000000" w:themeColor="text1"/>
        </w:rPr>
        <w:t>.</w:t>
      </w:r>
    </w:p>
    <w:p w14:paraId="384FD535" w14:textId="4C58DA64" w:rsidR="00806DCD" w:rsidRPr="008461F6" w:rsidRDefault="00DD449F" w:rsidP="000A3EAC">
      <w:pPr>
        <w:spacing w:line="480" w:lineRule="auto"/>
        <w:rPr>
          <w:color w:val="000000" w:themeColor="text1"/>
        </w:rPr>
      </w:pPr>
      <w:r>
        <w:rPr>
          <w:color w:val="000000" w:themeColor="text1"/>
        </w:rPr>
        <w:t xml:space="preserve">Participants were also asked questions about </w:t>
      </w:r>
      <w:r w:rsidR="004C2275">
        <w:rPr>
          <w:color w:val="000000" w:themeColor="text1"/>
        </w:rPr>
        <w:t xml:space="preserve">their current </w:t>
      </w:r>
      <w:r>
        <w:rPr>
          <w:color w:val="000000" w:themeColor="text1"/>
        </w:rPr>
        <w:t>s</w:t>
      </w:r>
      <w:r w:rsidR="007D4739" w:rsidRPr="008461F6">
        <w:rPr>
          <w:color w:val="000000" w:themeColor="text1"/>
        </w:rPr>
        <w:t>moking behaviour and beliefs</w:t>
      </w:r>
      <w:r>
        <w:rPr>
          <w:color w:val="000000" w:themeColor="text1"/>
        </w:rPr>
        <w:t>, which consisted of;</w:t>
      </w:r>
      <w:r w:rsidR="00101381">
        <w:rPr>
          <w:color w:val="000000" w:themeColor="text1"/>
        </w:rPr>
        <w:t xml:space="preserve"> </w:t>
      </w:r>
      <w:r w:rsidR="00D3524F" w:rsidRPr="008461F6">
        <w:rPr>
          <w:color w:val="000000" w:themeColor="text1"/>
        </w:rPr>
        <w:t>when they last smoked</w:t>
      </w:r>
      <w:r w:rsidR="00341ADE">
        <w:rPr>
          <w:color w:val="000000" w:themeColor="text1"/>
        </w:rPr>
        <w:t xml:space="preserve"> (</w:t>
      </w:r>
      <w:r w:rsidR="002479EA">
        <w:rPr>
          <w:color w:val="000000" w:themeColor="text1"/>
        </w:rPr>
        <w:t>in the last 24 hours, 1-6 days ago, 7-30 days ago</w:t>
      </w:r>
      <w:r w:rsidR="00ED0B1A">
        <w:rPr>
          <w:color w:val="000000" w:themeColor="text1"/>
        </w:rPr>
        <w:t>, 1-2 months ago, 2-3 months ago, more than 3 months ago)</w:t>
      </w:r>
      <w:r w:rsidR="00583313" w:rsidRPr="008461F6">
        <w:rPr>
          <w:color w:val="000000" w:themeColor="text1"/>
        </w:rPr>
        <w:t>,</w:t>
      </w:r>
      <w:r w:rsidR="005C42FB" w:rsidRPr="008461F6">
        <w:rPr>
          <w:color w:val="000000" w:themeColor="text1"/>
        </w:rPr>
        <w:t xml:space="preserve"> </w:t>
      </w:r>
      <w:r w:rsidR="006E028D" w:rsidRPr="008461F6">
        <w:rPr>
          <w:color w:val="000000" w:themeColor="text1"/>
        </w:rPr>
        <w:t>nicotine dependence</w:t>
      </w:r>
      <w:r w:rsidR="00090549" w:rsidRPr="008461F6">
        <w:rPr>
          <w:color w:val="000000" w:themeColor="text1"/>
        </w:rPr>
        <w:t xml:space="preserve"> which</w:t>
      </w:r>
      <w:r w:rsidR="005C42FB" w:rsidRPr="008461F6">
        <w:rPr>
          <w:color w:val="000000" w:themeColor="text1"/>
        </w:rPr>
        <w:t xml:space="preserve"> was</w:t>
      </w:r>
      <w:r w:rsidR="006E028D" w:rsidRPr="008461F6">
        <w:rPr>
          <w:color w:val="000000" w:themeColor="text1"/>
        </w:rPr>
        <w:t xml:space="preserve"> </w:t>
      </w:r>
      <w:r w:rsidR="00CA77F8" w:rsidRPr="008461F6">
        <w:rPr>
          <w:color w:val="000000" w:themeColor="text1"/>
        </w:rPr>
        <w:t>categorised according to</w:t>
      </w:r>
      <w:r w:rsidR="00AE64D1" w:rsidRPr="008461F6">
        <w:rPr>
          <w:color w:val="000000" w:themeColor="text1"/>
        </w:rPr>
        <w:t xml:space="preserve"> the</w:t>
      </w:r>
      <w:r w:rsidR="006E028D" w:rsidRPr="008461F6">
        <w:rPr>
          <w:color w:val="000000" w:themeColor="text1"/>
        </w:rPr>
        <w:t xml:space="preserve"> Heaviness of Smoking Index (HSI)</w:t>
      </w:r>
      <w:r w:rsidR="006E028D" w:rsidRPr="008461F6">
        <w:rPr>
          <w:color w:val="000000" w:themeColor="text1"/>
        </w:rPr>
        <w:fldChar w:fldCharType="begin">
          <w:fldData xml:space="preserve">PEVuZE5vdGU+PENpdGU+PEF1dGhvcj5IZWF0aGVydG9uPC9BdXRob3I+PFllYXI+MTk4OTwvWWVh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IZWF0aGVydG9uPC9BdXRob3I+PFllYXI+MTk4OTwvWWVh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006E028D" w:rsidRPr="008461F6">
        <w:rPr>
          <w:color w:val="000000" w:themeColor="text1"/>
        </w:rPr>
      </w:r>
      <w:r w:rsidR="006E028D" w:rsidRPr="008461F6">
        <w:rPr>
          <w:color w:val="000000" w:themeColor="text1"/>
        </w:rPr>
        <w:fldChar w:fldCharType="separate"/>
      </w:r>
      <w:r w:rsidR="00D5167D" w:rsidRPr="00D5167D">
        <w:rPr>
          <w:noProof/>
          <w:color w:val="000000" w:themeColor="text1"/>
          <w:vertAlign w:val="superscript"/>
        </w:rPr>
        <w:t>(39, 40)</w:t>
      </w:r>
      <w:r w:rsidR="006E028D" w:rsidRPr="008461F6">
        <w:rPr>
          <w:color w:val="000000" w:themeColor="text1"/>
        </w:rPr>
        <w:fldChar w:fldCharType="end"/>
      </w:r>
      <w:r w:rsidR="009F3551" w:rsidRPr="008461F6">
        <w:rPr>
          <w:color w:val="000000" w:themeColor="text1"/>
        </w:rPr>
        <w:t xml:space="preserve"> (time to first </w:t>
      </w:r>
      <w:r w:rsidR="001E1EAA" w:rsidRPr="008461F6">
        <w:rPr>
          <w:color w:val="000000" w:themeColor="text1"/>
        </w:rPr>
        <w:t>smoking in the morning and number of cigarettes</w:t>
      </w:r>
      <w:r w:rsidR="008E5BDB" w:rsidRPr="008461F6">
        <w:rPr>
          <w:color w:val="000000" w:themeColor="text1"/>
        </w:rPr>
        <w:t xml:space="preserve"> per </w:t>
      </w:r>
      <w:r w:rsidR="001E1EAA" w:rsidRPr="008461F6">
        <w:rPr>
          <w:color w:val="000000" w:themeColor="text1"/>
        </w:rPr>
        <w:t>day)</w:t>
      </w:r>
      <w:r w:rsidR="00B31313" w:rsidRPr="008461F6">
        <w:rPr>
          <w:color w:val="000000" w:themeColor="text1"/>
        </w:rPr>
        <w:t>,</w:t>
      </w:r>
      <w:r w:rsidR="00D673AE" w:rsidRPr="008461F6">
        <w:rPr>
          <w:color w:val="000000" w:themeColor="text1"/>
        </w:rPr>
        <w:t xml:space="preserve"> </w:t>
      </w:r>
      <w:r w:rsidR="004B1B3D" w:rsidRPr="008461F6">
        <w:rPr>
          <w:color w:val="000000" w:themeColor="text1"/>
        </w:rPr>
        <w:t xml:space="preserve">and </w:t>
      </w:r>
      <w:r w:rsidR="00F17E7A" w:rsidRPr="008461F6">
        <w:rPr>
          <w:color w:val="000000" w:themeColor="text1"/>
        </w:rPr>
        <w:t>a</w:t>
      </w:r>
      <w:r w:rsidR="008A7DBE" w:rsidRPr="008461F6">
        <w:rPr>
          <w:color w:val="000000" w:themeColor="text1"/>
        </w:rPr>
        <w:t>ttitudes to stopping smoking in</w:t>
      </w:r>
      <w:r w:rsidR="006E028D" w:rsidRPr="008461F6">
        <w:rPr>
          <w:color w:val="000000" w:themeColor="text1"/>
        </w:rPr>
        <w:t xml:space="preserve"> pregnancy</w:t>
      </w:r>
      <w:r w:rsidR="0062156B" w:rsidRPr="008461F6">
        <w:rPr>
          <w:color w:val="000000" w:themeColor="text1"/>
        </w:rPr>
        <w:t xml:space="preserve">, </w:t>
      </w:r>
      <w:r w:rsidR="001675E2" w:rsidRPr="008461F6">
        <w:rPr>
          <w:color w:val="000000" w:themeColor="text1"/>
        </w:rPr>
        <w:t xml:space="preserve">including when they </w:t>
      </w:r>
      <w:r w:rsidR="00BE3CC0" w:rsidRPr="008461F6">
        <w:rPr>
          <w:color w:val="000000" w:themeColor="text1"/>
        </w:rPr>
        <w:t>tried to stop smoking during pregnancy</w:t>
      </w:r>
      <w:r w:rsidR="00855ECB">
        <w:rPr>
          <w:color w:val="000000" w:themeColor="text1"/>
        </w:rPr>
        <w:t xml:space="preserve"> (</w:t>
      </w:r>
      <w:r w:rsidR="00073942">
        <w:rPr>
          <w:color w:val="000000" w:themeColor="text1"/>
        </w:rPr>
        <w:t>yes/no/stopped smoking before I became pregnant)</w:t>
      </w:r>
      <w:r w:rsidR="00BE3CC0" w:rsidRPr="008461F6">
        <w:rPr>
          <w:color w:val="000000" w:themeColor="text1"/>
        </w:rPr>
        <w:t xml:space="preserve"> and</w:t>
      </w:r>
      <w:r w:rsidR="006E028D" w:rsidRPr="008461F6">
        <w:rPr>
          <w:color w:val="000000" w:themeColor="text1"/>
        </w:rPr>
        <w:t xml:space="preserve"> </w:t>
      </w:r>
      <w:r w:rsidR="001675E2" w:rsidRPr="008461F6">
        <w:rPr>
          <w:color w:val="000000" w:themeColor="text1"/>
        </w:rPr>
        <w:t xml:space="preserve">if they were </w:t>
      </w:r>
      <w:r w:rsidR="006E028D" w:rsidRPr="008461F6">
        <w:rPr>
          <w:color w:val="000000" w:themeColor="text1"/>
        </w:rPr>
        <w:t>planning to quit</w:t>
      </w:r>
      <w:r w:rsidR="00F7619B">
        <w:rPr>
          <w:color w:val="000000" w:themeColor="text1"/>
        </w:rPr>
        <w:t xml:space="preserve"> (yes, within next 2 weeks/</w:t>
      </w:r>
      <w:r w:rsidR="00A976C6">
        <w:rPr>
          <w:color w:val="000000" w:themeColor="text1"/>
        </w:rPr>
        <w:t>yes, within the next 30 days/yes, within the next 3 months/no)</w:t>
      </w:r>
      <w:r w:rsidR="006E028D" w:rsidRPr="008461F6">
        <w:rPr>
          <w:color w:val="000000" w:themeColor="text1"/>
        </w:rPr>
        <w:t xml:space="preserve">. </w:t>
      </w:r>
      <w:r w:rsidR="000F489B" w:rsidRPr="008461F6">
        <w:rPr>
          <w:color w:val="000000" w:themeColor="text1"/>
        </w:rPr>
        <w:t xml:space="preserve">Cigarettes smoked per day (CPD) were categorised as either “0-10” or “≥11” to distinguish between heavy and light smokers </w:t>
      </w:r>
      <w:r w:rsidR="000F489B" w:rsidRPr="008461F6">
        <w:rPr>
          <w:color w:val="000000" w:themeColor="text1"/>
        </w:rPr>
        <w:fldChar w:fldCharType="begin"/>
      </w:r>
      <w:r w:rsidR="00D5167D">
        <w:rPr>
          <w:color w:val="000000" w:themeColor="text1"/>
        </w:rPr>
        <w:instrText xml:space="preserve"> ADDIN EN.CITE &lt;EndNote&gt;&lt;Cite&gt;&lt;Author&gt;Husten&lt;/Author&gt;&lt;Year&gt;2009&lt;/Year&gt;&lt;RecNum&gt;2618&lt;/RecNum&gt;&lt;DisplayText&gt;&lt;style face="superscript"&gt;(41)&lt;/style&gt;&lt;/DisplayText&gt;&lt;record&gt;&lt;rec-number&gt;2618&lt;/rec-number&gt;&lt;foreign-keys&gt;&lt;key app="EN" db-id="vvftexezl5p9skeet96xwtd3rtz0swa90x2a" timestamp="1565867856"&gt;2618&lt;/key&gt;&lt;/foreign-keys&gt;&lt;ref-type name="Journal Article"&gt;17&lt;/ref-type&gt;&lt;contributors&gt;&lt;authors&gt;&lt;author&gt;Husten, C. G.&lt;/author&gt;&lt;/authors&gt;&lt;/contributors&gt;&lt;auth-address&gt;Office on Smoking and Health, Centers for Disease Control and Prevention, Atlanta, GA, USA. chusten@prevent.org&lt;/auth-address&gt;&lt;titles&gt;&lt;title&gt;How should we define light or intermittent smoking? Does it matter?&lt;/title&gt;&lt;secondary-title&gt;Nicotine Tob Res&lt;/secondary-title&gt;&lt;/titles&gt;&lt;periodical&gt;&lt;full-title&gt;Nicotine Tob Res&lt;/full-title&gt;&lt;/periodical&gt;&lt;pages&gt;111-21&lt;/pages&gt;&lt;volume&gt;11&lt;/volume&gt;&lt;number&gt;2&lt;/number&gt;&lt;keywords&gt;&lt;keyword&gt;Humans&lt;/keyword&gt;&lt;keyword&gt;Research&lt;/keyword&gt;&lt;keyword&gt;Risk Assessment&lt;/keyword&gt;&lt;keyword&gt;Smoking/*epidemiology/physiopathology&lt;/keyword&gt;&lt;keyword&gt;*Terminology as Topic&lt;/keyword&gt;&lt;keyword&gt;United States/epidemiology&lt;/keyword&gt;&lt;/keywords&gt;&lt;dates&gt;&lt;year&gt;2009&lt;/year&gt;&lt;pub-dates&gt;&lt;date&gt;Feb&lt;/date&gt;&lt;/pub-dates&gt;&lt;/dates&gt;&lt;isbn&gt;1469-994X (Electronic)&amp;#xD;1462-2203 (Linking)&lt;/isbn&gt;&lt;accession-num&gt;19246425&lt;/accession-num&gt;&lt;urls&gt;&lt;related-urls&gt;&lt;url&gt;https://www.ncbi.nlm.nih.gov/pubmed/19246425&lt;/url&gt;&lt;url&gt;https://www.ncbi.nlm.nih.gov/pmc/articles/PMC2658911/pdf/ntp010.pdf&lt;/url&gt;&lt;/related-urls&gt;&lt;/urls&gt;&lt;custom2&gt;PMC2658911&lt;/custom2&gt;&lt;electronic-resource-num&gt;10.1093/ntr/ntp010&lt;/electronic-resource-num&gt;&lt;/record&gt;&lt;/Cite&gt;&lt;/EndNote&gt;</w:instrText>
      </w:r>
      <w:r w:rsidR="000F489B" w:rsidRPr="008461F6">
        <w:rPr>
          <w:color w:val="000000" w:themeColor="text1"/>
        </w:rPr>
        <w:fldChar w:fldCharType="separate"/>
      </w:r>
      <w:r w:rsidR="00D5167D" w:rsidRPr="00D5167D">
        <w:rPr>
          <w:noProof/>
          <w:color w:val="000000" w:themeColor="text1"/>
          <w:vertAlign w:val="superscript"/>
        </w:rPr>
        <w:t>(41)</w:t>
      </w:r>
      <w:r w:rsidR="000F489B" w:rsidRPr="008461F6">
        <w:rPr>
          <w:color w:val="000000" w:themeColor="text1"/>
        </w:rPr>
        <w:fldChar w:fldCharType="end"/>
      </w:r>
      <w:r w:rsidR="000F489B" w:rsidRPr="008461F6">
        <w:rPr>
          <w:color w:val="000000" w:themeColor="text1"/>
        </w:rPr>
        <w:t>; we included zero as some women smoked occasionally but not every day.</w:t>
      </w:r>
    </w:p>
    <w:p w14:paraId="31754A86" w14:textId="39FCF637" w:rsidR="00265048" w:rsidRPr="008461F6" w:rsidRDefault="006269D1" w:rsidP="000A3EAC">
      <w:pPr>
        <w:spacing w:line="480" w:lineRule="auto"/>
        <w:rPr>
          <w:color w:val="000000" w:themeColor="text1"/>
        </w:rPr>
      </w:pPr>
      <w:r w:rsidRPr="008461F6">
        <w:rPr>
          <w:color w:val="000000" w:themeColor="text1"/>
        </w:rPr>
        <w:t>D</w:t>
      </w:r>
      <w:r w:rsidR="002872ED" w:rsidRPr="008461F6">
        <w:rPr>
          <w:color w:val="000000" w:themeColor="text1"/>
        </w:rPr>
        <w:t xml:space="preserve">emographic </w:t>
      </w:r>
      <w:r w:rsidR="00582CA7">
        <w:rPr>
          <w:color w:val="000000" w:themeColor="text1"/>
        </w:rPr>
        <w:t>questions asked about e</w:t>
      </w:r>
      <w:r w:rsidR="002872ED" w:rsidRPr="008461F6">
        <w:rPr>
          <w:color w:val="000000" w:themeColor="text1"/>
        </w:rPr>
        <w:t xml:space="preserve">ducational attainment, age </w:t>
      </w:r>
      <w:r w:rsidR="00582CA7">
        <w:rPr>
          <w:color w:val="000000" w:themeColor="text1"/>
        </w:rPr>
        <w:t xml:space="preserve">participant </w:t>
      </w:r>
      <w:r w:rsidR="002872ED" w:rsidRPr="008461F6">
        <w:rPr>
          <w:color w:val="000000" w:themeColor="text1"/>
        </w:rPr>
        <w:t>left education and ethnicity</w:t>
      </w:r>
      <w:r w:rsidR="00552834" w:rsidRPr="008461F6">
        <w:rPr>
          <w:color w:val="000000" w:themeColor="text1"/>
        </w:rPr>
        <w:t>.</w:t>
      </w:r>
    </w:p>
    <w:p w14:paraId="0802CEEE" w14:textId="508A9992" w:rsidR="00F80B12" w:rsidRPr="008461F6" w:rsidRDefault="00F80B12" w:rsidP="000A3EAC">
      <w:pPr>
        <w:spacing w:line="480" w:lineRule="auto"/>
        <w:rPr>
          <w:i/>
          <w:iCs/>
          <w:color w:val="000000" w:themeColor="text1"/>
        </w:rPr>
      </w:pPr>
      <w:r w:rsidRPr="008461F6">
        <w:rPr>
          <w:i/>
          <w:iCs/>
          <w:color w:val="000000" w:themeColor="text1"/>
        </w:rPr>
        <w:lastRenderedPageBreak/>
        <w:t>Measurements</w:t>
      </w:r>
    </w:p>
    <w:p w14:paraId="1DC7979E" w14:textId="6478C5E2" w:rsidR="004E5299" w:rsidRPr="008461F6" w:rsidRDefault="004E5299" w:rsidP="000A3EAC">
      <w:pPr>
        <w:spacing w:line="480" w:lineRule="auto"/>
        <w:rPr>
          <w:color w:val="000000" w:themeColor="text1"/>
        </w:rPr>
      </w:pPr>
      <w:r w:rsidRPr="008461F6">
        <w:rPr>
          <w:color w:val="000000" w:themeColor="text1"/>
        </w:rPr>
        <w:t xml:space="preserve">The main outcome measure </w:t>
      </w:r>
      <w:r w:rsidR="00EA6E93" w:rsidRPr="008461F6">
        <w:rPr>
          <w:color w:val="000000" w:themeColor="text1"/>
        </w:rPr>
        <w:t>was</w:t>
      </w:r>
      <w:r w:rsidRPr="008461F6">
        <w:rPr>
          <w:color w:val="000000" w:themeColor="text1"/>
        </w:rPr>
        <w:t xml:space="preserve"> </w:t>
      </w:r>
      <w:r w:rsidR="00EA6E93" w:rsidRPr="008461F6">
        <w:rPr>
          <w:color w:val="000000" w:themeColor="text1"/>
        </w:rPr>
        <w:t>smoking</w:t>
      </w:r>
      <w:r w:rsidRPr="008461F6">
        <w:rPr>
          <w:color w:val="000000" w:themeColor="text1"/>
        </w:rPr>
        <w:t xml:space="preserve"> and vaping</w:t>
      </w:r>
      <w:r w:rsidR="007A6C9A" w:rsidRPr="008461F6">
        <w:rPr>
          <w:color w:val="000000" w:themeColor="text1"/>
        </w:rPr>
        <w:t xml:space="preserve"> status</w:t>
      </w:r>
      <w:r w:rsidR="001830BB">
        <w:rPr>
          <w:color w:val="000000" w:themeColor="text1"/>
        </w:rPr>
        <w:t xml:space="preserve"> </w:t>
      </w:r>
      <w:r w:rsidR="00B711E7">
        <w:rPr>
          <w:color w:val="000000" w:themeColor="text1"/>
        </w:rPr>
        <w:t>collected from the screening survey questions</w:t>
      </w:r>
      <w:r w:rsidR="008C43EC">
        <w:rPr>
          <w:color w:val="000000" w:themeColor="text1"/>
        </w:rPr>
        <w:t>,</w:t>
      </w:r>
      <w:r w:rsidRPr="008461F6">
        <w:rPr>
          <w:color w:val="000000" w:themeColor="text1"/>
        </w:rPr>
        <w:t xml:space="preserve"> and were defined as follow</w:t>
      </w:r>
      <w:r w:rsidR="00D35D1D" w:rsidRPr="008461F6">
        <w:rPr>
          <w:color w:val="000000" w:themeColor="text1"/>
        </w:rPr>
        <w:t>s</w:t>
      </w:r>
      <w:r w:rsidR="00E959C4" w:rsidRPr="008461F6">
        <w:rPr>
          <w:color w:val="000000" w:themeColor="text1"/>
        </w:rPr>
        <w:t>.</w:t>
      </w:r>
      <w:r w:rsidRPr="008461F6">
        <w:rPr>
          <w:color w:val="000000" w:themeColor="text1"/>
        </w:rPr>
        <w:t xml:space="preserve"> “Exclusive smokers”</w:t>
      </w:r>
      <w:r w:rsidR="00E959C4" w:rsidRPr="008461F6">
        <w:rPr>
          <w:color w:val="000000" w:themeColor="text1"/>
        </w:rPr>
        <w:t>:</w:t>
      </w:r>
      <w:r w:rsidRPr="008461F6">
        <w:rPr>
          <w:color w:val="000000" w:themeColor="text1"/>
        </w:rPr>
        <w:t xml:space="preserve"> pregnant women who </w:t>
      </w:r>
      <w:r w:rsidR="00BC7CFE">
        <w:rPr>
          <w:color w:val="000000" w:themeColor="text1"/>
        </w:rPr>
        <w:t xml:space="preserve">reported they </w:t>
      </w:r>
      <w:r w:rsidRPr="008461F6">
        <w:rPr>
          <w:color w:val="000000" w:themeColor="text1"/>
        </w:rPr>
        <w:t>currently smoked cigarettes (</w:t>
      </w:r>
      <w:r w:rsidR="00BC7CFE">
        <w:rPr>
          <w:color w:val="000000" w:themeColor="text1"/>
        </w:rPr>
        <w:t>daily</w:t>
      </w:r>
      <w:r w:rsidRPr="008461F6">
        <w:rPr>
          <w:color w:val="000000" w:themeColor="text1"/>
        </w:rPr>
        <w:t xml:space="preserve"> or occasionally) and were not currently using an EC</w:t>
      </w:r>
      <w:r w:rsidR="00A83B63" w:rsidRPr="008461F6">
        <w:rPr>
          <w:color w:val="000000" w:themeColor="text1"/>
        </w:rPr>
        <w:t>.</w:t>
      </w:r>
      <w:r w:rsidRPr="008461F6">
        <w:rPr>
          <w:color w:val="000000" w:themeColor="text1"/>
        </w:rPr>
        <w:t xml:space="preserve"> “Vapers”</w:t>
      </w:r>
      <w:r w:rsidR="00A83B63" w:rsidRPr="008461F6">
        <w:rPr>
          <w:color w:val="000000" w:themeColor="text1"/>
        </w:rPr>
        <w:t>:</w:t>
      </w:r>
      <w:r w:rsidRPr="008461F6">
        <w:rPr>
          <w:color w:val="000000" w:themeColor="text1"/>
        </w:rPr>
        <w:t xml:space="preserve"> pregnant women who currently used an EC (daily or occasionally)</w:t>
      </w:r>
      <w:r w:rsidR="007C33EE" w:rsidRPr="008461F6">
        <w:rPr>
          <w:color w:val="000000" w:themeColor="text1"/>
        </w:rPr>
        <w:t>;</w:t>
      </w:r>
      <w:r w:rsidRPr="008461F6">
        <w:rPr>
          <w:color w:val="000000" w:themeColor="text1"/>
        </w:rPr>
        <w:t xml:space="preserve"> </w:t>
      </w:r>
      <w:r w:rsidR="008C43EC">
        <w:rPr>
          <w:color w:val="000000" w:themeColor="text1"/>
        </w:rPr>
        <w:t>vapers were</w:t>
      </w:r>
      <w:r w:rsidRPr="008461F6">
        <w:rPr>
          <w:color w:val="000000" w:themeColor="text1"/>
        </w:rPr>
        <w:t xml:space="preserve"> sub-divided into “exclusive vapers” who currently used an EC but did not currently smoke, and “dual users” who currently used an EC</w:t>
      </w:r>
      <w:r w:rsidR="000344A0">
        <w:rPr>
          <w:color w:val="000000" w:themeColor="text1"/>
        </w:rPr>
        <w:t xml:space="preserve"> (daily or occasionally)</w:t>
      </w:r>
      <w:r w:rsidRPr="008461F6">
        <w:rPr>
          <w:color w:val="000000" w:themeColor="text1"/>
        </w:rPr>
        <w:t xml:space="preserve"> and </w:t>
      </w:r>
      <w:r w:rsidR="008C43EC">
        <w:rPr>
          <w:color w:val="000000" w:themeColor="text1"/>
        </w:rPr>
        <w:t xml:space="preserve">also </w:t>
      </w:r>
      <w:r w:rsidRPr="008461F6">
        <w:rPr>
          <w:color w:val="000000" w:themeColor="text1"/>
        </w:rPr>
        <w:t>currently smoked cigarettes</w:t>
      </w:r>
      <w:r w:rsidR="000344A0">
        <w:rPr>
          <w:color w:val="000000" w:themeColor="text1"/>
        </w:rPr>
        <w:t xml:space="preserve"> (daily or occasionally)</w:t>
      </w:r>
      <w:r w:rsidRPr="008461F6">
        <w:rPr>
          <w:color w:val="000000" w:themeColor="text1"/>
        </w:rPr>
        <w:t xml:space="preserve">. We excluded recent ex-smokers who were not using </w:t>
      </w:r>
      <w:r w:rsidR="00DF43A9" w:rsidRPr="008461F6">
        <w:rPr>
          <w:color w:val="000000" w:themeColor="text1"/>
        </w:rPr>
        <w:t>ECs</w:t>
      </w:r>
      <w:r w:rsidR="00E6120B" w:rsidRPr="008461F6">
        <w:rPr>
          <w:color w:val="000000" w:themeColor="text1"/>
        </w:rPr>
        <w:t xml:space="preserve"> from our </w:t>
      </w:r>
      <w:r w:rsidR="003C720F" w:rsidRPr="008461F6">
        <w:rPr>
          <w:color w:val="000000" w:themeColor="text1"/>
        </w:rPr>
        <w:t>comparisons</w:t>
      </w:r>
      <w:r w:rsidR="00B2291E">
        <w:rPr>
          <w:color w:val="000000" w:themeColor="text1"/>
        </w:rPr>
        <w:t xml:space="preserve"> in </w:t>
      </w:r>
      <w:r w:rsidR="008C43EC">
        <w:rPr>
          <w:color w:val="000000" w:themeColor="text1"/>
        </w:rPr>
        <w:t>our analysis</w:t>
      </w:r>
      <w:r w:rsidR="00593FD2" w:rsidRPr="008461F6">
        <w:rPr>
          <w:color w:val="000000" w:themeColor="text1"/>
        </w:rPr>
        <w:t xml:space="preserve"> as there is already strong evidence to show that pregnant women who quit smoking are systematically different from those who continue </w:t>
      </w:r>
      <w:r w:rsidR="00593FD2" w:rsidRPr="008461F6">
        <w:rPr>
          <w:color w:val="000000" w:themeColor="text1"/>
        </w:rPr>
        <w:fldChar w:fldCharType="begin">
          <w:fldData xml:space="preserve">PEVuZE5vdGU+PENpdGU+PEF1dGhvcj5PcnRvbjwvQXV0aG9yPjxZZWFyPjIwMTQ8L1llYXI+PFJl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PcnRvbjwvQXV0aG9yPjxZZWFyPjIwMTQ8L1llYXI+PFJl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00593FD2" w:rsidRPr="008461F6">
        <w:rPr>
          <w:color w:val="000000" w:themeColor="text1"/>
        </w:rPr>
      </w:r>
      <w:r w:rsidR="00593FD2" w:rsidRPr="008461F6">
        <w:rPr>
          <w:color w:val="000000" w:themeColor="text1"/>
        </w:rPr>
        <w:fldChar w:fldCharType="separate"/>
      </w:r>
      <w:r w:rsidR="00D5167D" w:rsidRPr="00D5167D">
        <w:rPr>
          <w:noProof/>
          <w:color w:val="000000" w:themeColor="text1"/>
          <w:vertAlign w:val="superscript"/>
        </w:rPr>
        <w:t>(42, 43)</w:t>
      </w:r>
      <w:r w:rsidR="00593FD2" w:rsidRPr="008461F6">
        <w:rPr>
          <w:color w:val="000000" w:themeColor="text1"/>
        </w:rPr>
        <w:fldChar w:fldCharType="end"/>
      </w:r>
      <w:r w:rsidR="003C720F" w:rsidRPr="008461F6">
        <w:rPr>
          <w:color w:val="000000" w:themeColor="text1"/>
        </w:rPr>
        <w:t>.</w:t>
      </w:r>
      <w:r w:rsidR="00223263" w:rsidRPr="008461F6">
        <w:rPr>
          <w:color w:val="000000" w:themeColor="text1"/>
        </w:rPr>
        <w:t xml:space="preserve"> </w:t>
      </w:r>
    </w:p>
    <w:p w14:paraId="19E0D2F1" w14:textId="0DD7B362" w:rsidR="002872ED" w:rsidRPr="008461F6" w:rsidRDefault="00DE110D" w:rsidP="000A3EAC">
      <w:pPr>
        <w:spacing w:line="480" w:lineRule="auto"/>
        <w:rPr>
          <w:color w:val="000000" w:themeColor="text1"/>
        </w:rPr>
      </w:pPr>
      <w:r w:rsidRPr="008461F6">
        <w:rPr>
          <w:color w:val="000000" w:themeColor="text1"/>
        </w:rPr>
        <w:t>Multiple choice and Likert type scales</w:t>
      </w:r>
      <w:r w:rsidR="00E946AC" w:rsidRPr="008461F6">
        <w:rPr>
          <w:color w:val="000000" w:themeColor="text1"/>
        </w:rPr>
        <w:t xml:space="preserve"> were collapsed into</w:t>
      </w:r>
      <w:r w:rsidR="008C2DDF">
        <w:rPr>
          <w:color w:val="000000" w:themeColor="text1"/>
        </w:rPr>
        <w:t xml:space="preserve"> smaller</w:t>
      </w:r>
      <w:r w:rsidRPr="008461F6">
        <w:rPr>
          <w:color w:val="000000" w:themeColor="text1"/>
        </w:rPr>
        <w:t xml:space="preserve"> categories due to low use of some of the response options</w:t>
      </w:r>
      <w:r w:rsidR="00E946AC" w:rsidRPr="008461F6">
        <w:rPr>
          <w:color w:val="000000" w:themeColor="text1"/>
        </w:rPr>
        <w:t xml:space="preserve">. </w:t>
      </w:r>
      <w:r w:rsidR="00E268DF">
        <w:rPr>
          <w:color w:val="000000" w:themeColor="text1"/>
        </w:rPr>
        <w:t>Q</w:t>
      </w:r>
      <w:r w:rsidR="00E268DF" w:rsidRPr="008461F6">
        <w:rPr>
          <w:color w:val="000000" w:themeColor="text1"/>
        </w:rPr>
        <w:t xml:space="preserve">uestions </w:t>
      </w:r>
      <w:r w:rsidR="0013133D">
        <w:rPr>
          <w:color w:val="000000" w:themeColor="text1"/>
        </w:rPr>
        <w:t xml:space="preserve">that </w:t>
      </w:r>
      <w:r w:rsidR="00E268DF" w:rsidRPr="008461F6">
        <w:rPr>
          <w:color w:val="000000" w:themeColor="text1"/>
        </w:rPr>
        <w:t>used yes/no responses</w:t>
      </w:r>
      <w:r w:rsidR="00E268DF">
        <w:rPr>
          <w:color w:val="000000" w:themeColor="text1"/>
        </w:rPr>
        <w:t xml:space="preserve"> were not recategorized. </w:t>
      </w:r>
      <w:r w:rsidR="002872ED" w:rsidRPr="008461F6">
        <w:rPr>
          <w:color w:val="000000" w:themeColor="text1"/>
        </w:rPr>
        <w:t xml:space="preserve">Continuous data </w:t>
      </w:r>
      <w:r w:rsidR="008F0004" w:rsidRPr="008461F6">
        <w:rPr>
          <w:color w:val="000000" w:themeColor="text1"/>
        </w:rPr>
        <w:t>was not</w:t>
      </w:r>
      <w:r w:rsidR="002872ED" w:rsidRPr="008461F6">
        <w:rPr>
          <w:color w:val="000000" w:themeColor="text1"/>
        </w:rPr>
        <w:t xml:space="preserve"> normally distributed and was summarised into medians/interquartile ranges</w:t>
      </w:r>
      <w:r w:rsidR="00BA0CF4" w:rsidRPr="008461F6">
        <w:rPr>
          <w:color w:val="000000" w:themeColor="text1"/>
        </w:rPr>
        <w:t xml:space="preserve">. </w:t>
      </w:r>
    </w:p>
    <w:p w14:paraId="58596D09" w14:textId="1A9C2D60" w:rsidR="00D42976" w:rsidRPr="008461F6" w:rsidRDefault="00950ABE" w:rsidP="000A3EAC">
      <w:pPr>
        <w:pStyle w:val="Heading2"/>
        <w:spacing w:line="480" w:lineRule="auto"/>
      </w:pPr>
      <w:r w:rsidRPr="008461F6">
        <w:t>Sample Size</w:t>
      </w:r>
    </w:p>
    <w:p w14:paraId="6068C7B2" w14:textId="28652B72" w:rsidR="00950ABE" w:rsidRPr="008461F6" w:rsidRDefault="00D42976" w:rsidP="000A3EAC">
      <w:pPr>
        <w:spacing w:before="60" w:after="0" w:line="480" w:lineRule="auto"/>
        <w:rPr>
          <w:rFonts w:eastAsia="Times New Roman" w:cs="Arial"/>
          <w:color w:val="000000" w:themeColor="text1"/>
          <w:szCs w:val="20"/>
        </w:rPr>
      </w:pPr>
      <w:r w:rsidRPr="008461F6">
        <w:rPr>
          <w:rFonts w:eastAsia="Times New Roman" w:cs="Arial"/>
          <w:color w:val="000000" w:themeColor="text1"/>
          <w:szCs w:val="20"/>
        </w:rPr>
        <w:t xml:space="preserve">The sample size calculation was based on the precision of estimates of prevalence </w:t>
      </w:r>
      <w:r w:rsidR="003D0164" w:rsidRPr="008461F6">
        <w:rPr>
          <w:rFonts w:eastAsia="Times New Roman" w:cs="Arial"/>
          <w:color w:val="000000" w:themeColor="text1"/>
          <w:szCs w:val="20"/>
        </w:rPr>
        <w:t xml:space="preserve">of vaping and smoking </w:t>
      </w:r>
      <w:r w:rsidRPr="008461F6">
        <w:rPr>
          <w:rFonts w:eastAsia="Times New Roman" w:cs="Arial"/>
          <w:color w:val="000000" w:themeColor="text1"/>
          <w:szCs w:val="20"/>
        </w:rPr>
        <w:t xml:space="preserve">for the </w:t>
      </w:r>
      <w:r w:rsidR="003F531D" w:rsidRPr="008461F6">
        <w:rPr>
          <w:rFonts w:eastAsia="Times New Roman" w:cs="Arial"/>
          <w:color w:val="000000" w:themeColor="text1"/>
          <w:szCs w:val="20"/>
        </w:rPr>
        <w:t>longitudinal</w:t>
      </w:r>
      <w:r w:rsidR="0054577E" w:rsidRPr="008461F6">
        <w:rPr>
          <w:rFonts w:eastAsia="Times New Roman" w:cs="Arial"/>
          <w:color w:val="000000" w:themeColor="text1"/>
          <w:szCs w:val="20"/>
        </w:rPr>
        <w:t xml:space="preserve"> </w:t>
      </w:r>
      <w:r w:rsidRPr="008461F6">
        <w:rPr>
          <w:rFonts w:eastAsia="Times New Roman" w:cs="Arial"/>
          <w:color w:val="000000" w:themeColor="text1"/>
          <w:szCs w:val="20"/>
        </w:rPr>
        <w:t xml:space="preserve">cohort study. </w:t>
      </w:r>
      <w:r w:rsidR="0054577E" w:rsidRPr="008461F6">
        <w:rPr>
          <w:rFonts w:eastAsia="Times New Roman" w:cs="Arial"/>
          <w:color w:val="000000" w:themeColor="text1"/>
          <w:szCs w:val="20"/>
        </w:rPr>
        <w:t xml:space="preserve">We determined a priori that a sample size of </w:t>
      </w:r>
      <w:r w:rsidR="007433C4" w:rsidRPr="008461F6">
        <w:rPr>
          <w:rFonts w:eastAsia="Times New Roman" w:cs="Arial"/>
          <w:color w:val="000000" w:themeColor="text1"/>
          <w:szCs w:val="20"/>
        </w:rPr>
        <w:t>600</w:t>
      </w:r>
      <w:r w:rsidR="0054577E" w:rsidRPr="008461F6">
        <w:rPr>
          <w:rFonts w:eastAsia="Times New Roman" w:cs="Arial"/>
          <w:color w:val="000000" w:themeColor="text1"/>
          <w:szCs w:val="20"/>
        </w:rPr>
        <w:t xml:space="preserve"> women would ensure adequate precision</w:t>
      </w:r>
      <w:r w:rsidR="00EA1FEF" w:rsidRPr="008461F6">
        <w:rPr>
          <w:rFonts w:eastAsia="Times New Roman" w:cs="Arial"/>
          <w:color w:val="000000" w:themeColor="text1"/>
          <w:szCs w:val="20"/>
        </w:rPr>
        <w:t>,</w:t>
      </w:r>
      <w:r w:rsidR="0054577E" w:rsidRPr="008461F6">
        <w:rPr>
          <w:rFonts w:eastAsia="Times New Roman" w:cs="Arial"/>
          <w:color w:val="000000" w:themeColor="text1"/>
          <w:szCs w:val="20"/>
        </w:rPr>
        <w:t xml:space="preserve"> </w:t>
      </w:r>
      <w:r w:rsidR="00EA1FEF" w:rsidRPr="008461F6">
        <w:rPr>
          <w:rFonts w:eastAsia="Times New Roman" w:cs="Arial"/>
          <w:color w:val="000000" w:themeColor="text1"/>
          <w:szCs w:val="20"/>
        </w:rPr>
        <w:t>us</w:t>
      </w:r>
      <w:r w:rsidR="00F6435B" w:rsidRPr="008461F6">
        <w:rPr>
          <w:rFonts w:eastAsia="Times New Roman" w:cs="Arial"/>
          <w:color w:val="000000" w:themeColor="text1"/>
          <w:szCs w:val="20"/>
        </w:rPr>
        <w:t>ing</w:t>
      </w:r>
      <w:r w:rsidR="0054577E" w:rsidRPr="008461F6">
        <w:rPr>
          <w:rFonts w:eastAsia="Times New Roman" w:cs="Arial"/>
          <w:color w:val="000000" w:themeColor="text1"/>
          <w:szCs w:val="20"/>
        </w:rPr>
        <w:t xml:space="preserve"> a </w:t>
      </w:r>
      <w:r w:rsidR="00F6435B" w:rsidRPr="008461F6">
        <w:rPr>
          <w:rFonts w:eastAsia="Times New Roman" w:cs="Arial"/>
          <w:color w:val="000000" w:themeColor="text1"/>
          <w:szCs w:val="20"/>
        </w:rPr>
        <w:t xml:space="preserve">Wilson score </w:t>
      </w:r>
      <w:r w:rsidR="0054577E" w:rsidRPr="008461F6">
        <w:rPr>
          <w:rFonts w:eastAsia="Times New Roman" w:cs="Arial"/>
          <w:color w:val="000000" w:themeColor="text1"/>
          <w:szCs w:val="20"/>
        </w:rPr>
        <w:t xml:space="preserve">95% confidence interval </w:t>
      </w:r>
      <w:r w:rsidR="00EA1FEF" w:rsidRPr="008461F6">
        <w:rPr>
          <w:rFonts w:eastAsia="Times New Roman" w:cs="Arial"/>
          <w:color w:val="000000" w:themeColor="text1"/>
          <w:szCs w:val="20"/>
        </w:rPr>
        <w:t>for small proportions, and a</w:t>
      </w:r>
      <w:r w:rsidR="0054577E" w:rsidRPr="008461F6">
        <w:rPr>
          <w:rFonts w:eastAsia="Times New Roman" w:cs="Arial"/>
          <w:color w:val="000000" w:themeColor="text1"/>
          <w:szCs w:val="20"/>
        </w:rPr>
        <w:t xml:space="preserve">ssuming </w:t>
      </w:r>
      <w:r w:rsidR="000878C9" w:rsidRPr="008461F6">
        <w:rPr>
          <w:rFonts w:eastAsia="Times New Roman" w:cs="Arial"/>
          <w:color w:val="000000" w:themeColor="text1"/>
          <w:szCs w:val="20"/>
        </w:rPr>
        <w:t xml:space="preserve">the </w:t>
      </w:r>
      <w:r w:rsidR="003A082A" w:rsidRPr="008461F6">
        <w:rPr>
          <w:rFonts w:eastAsia="Times New Roman" w:cs="Arial"/>
          <w:color w:val="000000" w:themeColor="text1"/>
          <w:szCs w:val="20"/>
        </w:rPr>
        <w:t>prevalence is around 5%,</w:t>
      </w:r>
      <w:r w:rsidR="00421E9B" w:rsidRPr="008461F6">
        <w:rPr>
          <w:rFonts w:eastAsia="Times New Roman" w:cs="Arial"/>
          <w:color w:val="000000" w:themeColor="text1"/>
          <w:szCs w:val="20"/>
        </w:rPr>
        <w:t xml:space="preserve"> to provide </w:t>
      </w:r>
      <w:r w:rsidR="0054577E" w:rsidRPr="008461F6">
        <w:rPr>
          <w:rFonts w:eastAsia="Times New Roman" w:cs="Arial"/>
          <w:color w:val="000000" w:themeColor="text1"/>
          <w:szCs w:val="20"/>
        </w:rPr>
        <w:t xml:space="preserve">95% confidence limits </w:t>
      </w:r>
      <w:r w:rsidR="00421E9B" w:rsidRPr="008461F6">
        <w:rPr>
          <w:rFonts w:eastAsia="Times New Roman" w:cs="Arial"/>
          <w:color w:val="000000" w:themeColor="text1"/>
          <w:szCs w:val="20"/>
        </w:rPr>
        <w:t xml:space="preserve">of </w:t>
      </w:r>
      <w:r w:rsidR="0054577E" w:rsidRPr="008461F6">
        <w:rPr>
          <w:rFonts w:eastAsia="Times New Roman" w:cs="Arial"/>
          <w:color w:val="000000" w:themeColor="text1"/>
          <w:szCs w:val="20"/>
        </w:rPr>
        <w:t>3.5%-7%</w:t>
      </w:r>
      <w:r w:rsidR="00EA1FEF" w:rsidRPr="008461F6">
        <w:rPr>
          <w:rFonts w:eastAsia="Times New Roman" w:cs="Arial"/>
          <w:color w:val="000000" w:themeColor="text1"/>
          <w:szCs w:val="20"/>
        </w:rPr>
        <w:t>,</w:t>
      </w:r>
      <w:r w:rsidR="0054577E" w:rsidRPr="008461F6">
        <w:rPr>
          <w:rFonts w:eastAsia="Times New Roman" w:cs="Arial"/>
          <w:color w:val="000000" w:themeColor="text1"/>
          <w:szCs w:val="20"/>
        </w:rPr>
        <w:t xml:space="preserve"> with greater precision for estimates of prevalence for the baseline screening survey. </w:t>
      </w:r>
      <w:r w:rsidR="00C22282" w:rsidRPr="008461F6">
        <w:rPr>
          <w:rFonts w:eastAsia="Times New Roman" w:cs="Arial"/>
          <w:color w:val="000000" w:themeColor="text1"/>
          <w:szCs w:val="20"/>
        </w:rPr>
        <w:t>The actual precision fo</w:t>
      </w:r>
      <w:r w:rsidR="0048315C" w:rsidRPr="008461F6">
        <w:rPr>
          <w:rFonts w:eastAsia="Times New Roman" w:cs="Arial"/>
          <w:color w:val="000000" w:themeColor="text1"/>
          <w:szCs w:val="20"/>
        </w:rPr>
        <w:t>r those that completed the screening</w:t>
      </w:r>
      <w:r w:rsidR="00C22282" w:rsidRPr="008461F6">
        <w:rPr>
          <w:rFonts w:eastAsia="Times New Roman" w:cs="Arial"/>
          <w:color w:val="000000" w:themeColor="text1"/>
          <w:szCs w:val="20"/>
        </w:rPr>
        <w:t xml:space="preserve"> survey </w:t>
      </w:r>
      <w:r w:rsidRPr="008461F6">
        <w:rPr>
          <w:rFonts w:eastAsia="Times New Roman" w:cs="Arial"/>
          <w:color w:val="000000" w:themeColor="text1"/>
          <w:szCs w:val="20"/>
        </w:rPr>
        <w:t xml:space="preserve">is apparent from the 95% confidence intervals presented.  </w:t>
      </w:r>
    </w:p>
    <w:p w14:paraId="2EC1EC1B" w14:textId="77777777" w:rsidR="00E12F1E" w:rsidRPr="008461F6" w:rsidRDefault="00E12F1E" w:rsidP="000A3EAC">
      <w:pPr>
        <w:spacing w:before="60" w:after="0" w:line="480" w:lineRule="auto"/>
        <w:rPr>
          <w:rFonts w:eastAsia="Times New Roman" w:cs="Arial"/>
          <w:color w:val="000000" w:themeColor="text1"/>
          <w:szCs w:val="20"/>
        </w:rPr>
      </w:pPr>
    </w:p>
    <w:p w14:paraId="608B859F" w14:textId="77777777" w:rsidR="00365F0C" w:rsidRPr="008461F6" w:rsidRDefault="00C138ED" w:rsidP="000A3EAC">
      <w:pPr>
        <w:pStyle w:val="Heading2"/>
        <w:spacing w:line="480" w:lineRule="auto"/>
      </w:pPr>
      <w:r w:rsidRPr="008461F6">
        <w:lastRenderedPageBreak/>
        <w:t>Data analysis</w:t>
      </w:r>
    </w:p>
    <w:p w14:paraId="63921F58" w14:textId="7033640F" w:rsidR="00F07DA0" w:rsidRPr="008461F6" w:rsidRDefault="002D7D2C" w:rsidP="000A3EAC">
      <w:pPr>
        <w:spacing w:line="480" w:lineRule="auto"/>
        <w:rPr>
          <w:color w:val="000000" w:themeColor="text1"/>
        </w:rPr>
      </w:pPr>
      <w:r w:rsidRPr="008461F6">
        <w:rPr>
          <w:color w:val="000000" w:themeColor="text1"/>
        </w:rPr>
        <w:t xml:space="preserve">We </w:t>
      </w:r>
      <w:r w:rsidR="0027336D" w:rsidRPr="008461F6">
        <w:rPr>
          <w:color w:val="000000" w:themeColor="text1"/>
        </w:rPr>
        <w:t>used</w:t>
      </w:r>
      <w:r w:rsidR="005042A5" w:rsidRPr="008461F6">
        <w:rPr>
          <w:color w:val="000000" w:themeColor="text1"/>
        </w:rPr>
        <w:t xml:space="preserve"> screening survey </w:t>
      </w:r>
      <w:r w:rsidR="00D5350A" w:rsidRPr="008461F6">
        <w:rPr>
          <w:color w:val="000000" w:themeColor="text1"/>
        </w:rPr>
        <w:t xml:space="preserve">responses </w:t>
      </w:r>
      <w:r w:rsidR="0027336D" w:rsidRPr="008461F6">
        <w:rPr>
          <w:color w:val="000000" w:themeColor="text1"/>
        </w:rPr>
        <w:t xml:space="preserve">to </w:t>
      </w:r>
      <w:r w:rsidR="005042A5" w:rsidRPr="008461F6">
        <w:rPr>
          <w:color w:val="000000" w:themeColor="text1"/>
        </w:rPr>
        <w:t>estimat</w:t>
      </w:r>
      <w:r w:rsidR="0027336D" w:rsidRPr="008461F6">
        <w:rPr>
          <w:color w:val="000000" w:themeColor="text1"/>
        </w:rPr>
        <w:t>e</w:t>
      </w:r>
      <w:r w:rsidR="005042A5" w:rsidRPr="008461F6">
        <w:rPr>
          <w:color w:val="000000" w:themeColor="text1"/>
        </w:rPr>
        <w:t xml:space="preserve"> </w:t>
      </w:r>
      <w:r w:rsidR="00AD5953" w:rsidRPr="008461F6">
        <w:rPr>
          <w:color w:val="000000" w:themeColor="text1"/>
        </w:rPr>
        <w:t>the prevalence</w:t>
      </w:r>
      <w:r w:rsidR="003D0164" w:rsidRPr="008461F6">
        <w:rPr>
          <w:color w:val="000000" w:themeColor="text1"/>
        </w:rPr>
        <w:t xml:space="preserve"> of vaping and smoking</w:t>
      </w:r>
      <w:r w:rsidR="00AD5953" w:rsidRPr="008461F6">
        <w:rPr>
          <w:color w:val="000000" w:themeColor="text1"/>
        </w:rPr>
        <w:t xml:space="preserve"> </w:t>
      </w:r>
      <w:r w:rsidR="00697A58" w:rsidRPr="008461F6">
        <w:rPr>
          <w:color w:val="000000" w:themeColor="text1"/>
        </w:rPr>
        <w:t xml:space="preserve">for all pregnant women </w:t>
      </w:r>
      <w:r w:rsidR="003D0164" w:rsidRPr="008461F6">
        <w:rPr>
          <w:color w:val="000000" w:themeColor="text1"/>
        </w:rPr>
        <w:t>with</w:t>
      </w:r>
      <w:r w:rsidR="00AD5953" w:rsidRPr="008461F6">
        <w:rPr>
          <w:color w:val="000000" w:themeColor="text1"/>
        </w:rPr>
        <w:t xml:space="preserve"> 95% confidence intervals</w:t>
      </w:r>
      <w:r w:rsidR="002B5A13" w:rsidRPr="008461F6">
        <w:rPr>
          <w:color w:val="000000" w:themeColor="text1"/>
        </w:rPr>
        <w:t xml:space="preserve">. We used </w:t>
      </w:r>
      <w:r w:rsidR="00256D98" w:rsidRPr="008461F6">
        <w:rPr>
          <w:color w:val="000000" w:themeColor="text1"/>
        </w:rPr>
        <w:t xml:space="preserve">estimates of the </w:t>
      </w:r>
      <w:r w:rsidR="004B650A" w:rsidRPr="008461F6">
        <w:rPr>
          <w:color w:val="000000" w:themeColor="text1"/>
        </w:rPr>
        <w:t>proportion</w:t>
      </w:r>
      <w:r w:rsidR="002B5A13" w:rsidRPr="008461F6">
        <w:rPr>
          <w:color w:val="000000" w:themeColor="text1"/>
        </w:rPr>
        <w:t>s</w:t>
      </w:r>
      <w:r w:rsidR="004B650A" w:rsidRPr="008461F6">
        <w:rPr>
          <w:color w:val="000000" w:themeColor="text1"/>
        </w:rPr>
        <w:t>,</w:t>
      </w:r>
      <w:r w:rsidR="00AD5953" w:rsidRPr="008461F6">
        <w:rPr>
          <w:color w:val="000000" w:themeColor="text1"/>
        </w:rPr>
        <w:t xml:space="preserve"> </w:t>
      </w:r>
      <w:r w:rsidR="00D06B7A" w:rsidRPr="008461F6">
        <w:rPr>
          <w:color w:val="000000" w:themeColor="text1"/>
        </w:rPr>
        <w:t xml:space="preserve">in </w:t>
      </w:r>
      <w:r w:rsidR="00AD5953" w:rsidRPr="008461F6">
        <w:rPr>
          <w:color w:val="000000" w:themeColor="text1"/>
        </w:rPr>
        <w:t>the following categories:</w:t>
      </w:r>
      <w:r w:rsidR="00D54EE3" w:rsidRPr="008461F6">
        <w:rPr>
          <w:color w:val="000000" w:themeColor="text1"/>
        </w:rPr>
        <w:t xml:space="preserve"> </w:t>
      </w:r>
      <w:r w:rsidR="008F7789" w:rsidRPr="008461F6">
        <w:rPr>
          <w:color w:val="000000" w:themeColor="text1"/>
        </w:rPr>
        <w:t xml:space="preserve">exclusive </w:t>
      </w:r>
      <w:r w:rsidR="00D54EE3" w:rsidRPr="008461F6">
        <w:rPr>
          <w:color w:val="000000" w:themeColor="text1"/>
        </w:rPr>
        <w:t>smokers</w:t>
      </w:r>
      <w:r w:rsidR="00AA17BF" w:rsidRPr="008461F6">
        <w:rPr>
          <w:color w:val="000000" w:themeColor="text1"/>
        </w:rPr>
        <w:t xml:space="preserve">, </w:t>
      </w:r>
      <w:r w:rsidR="008F7789" w:rsidRPr="008461F6">
        <w:rPr>
          <w:color w:val="000000" w:themeColor="text1"/>
        </w:rPr>
        <w:t>exclusive</w:t>
      </w:r>
      <w:r w:rsidR="00443CE1" w:rsidRPr="008461F6">
        <w:rPr>
          <w:color w:val="000000" w:themeColor="text1"/>
        </w:rPr>
        <w:t xml:space="preserve"> vape</w:t>
      </w:r>
      <w:r w:rsidR="008F7789" w:rsidRPr="008461F6">
        <w:rPr>
          <w:color w:val="000000" w:themeColor="text1"/>
        </w:rPr>
        <w:t xml:space="preserve">rs </w:t>
      </w:r>
      <w:r w:rsidR="006336E8" w:rsidRPr="008461F6">
        <w:rPr>
          <w:color w:val="000000" w:themeColor="text1"/>
        </w:rPr>
        <w:t xml:space="preserve">and </w:t>
      </w:r>
      <w:r w:rsidR="00EC0F4D" w:rsidRPr="008461F6">
        <w:rPr>
          <w:color w:val="000000" w:themeColor="text1"/>
        </w:rPr>
        <w:t xml:space="preserve">dual </w:t>
      </w:r>
      <w:r w:rsidR="00D7751D" w:rsidRPr="008461F6">
        <w:rPr>
          <w:color w:val="000000" w:themeColor="text1"/>
        </w:rPr>
        <w:t>users</w:t>
      </w:r>
      <w:r w:rsidR="00305778" w:rsidRPr="008461F6">
        <w:rPr>
          <w:color w:val="000000" w:themeColor="text1"/>
        </w:rPr>
        <w:t xml:space="preserve">. </w:t>
      </w:r>
      <w:r w:rsidR="00143DBA" w:rsidRPr="008461F6">
        <w:rPr>
          <w:color w:val="000000" w:themeColor="text1"/>
        </w:rPr>
        <w:t xml:space="preserve"> We then compared prevalence of </w:t>
      </w:r>
      <w:r w:rsidR="009F4936" w:rsidRPr="008461F6">
        <w:rPr>
          <w:color w:val="000000" w:themeColor="text1"/>
        </w:rPr>
        <w:t>vaping</w:t>
      </w:r>
      <w:r w:rsidR="00D536CD">
        <w:rPr>
          <w:color w:val="FF0000"/>
        </w:rPr>
        <w:t xml:space="preserve"> and smoking</w:t>
      </w:r>
      <w:r w:rsidR="00A51F1A">
        <w:rPr>
          <w:color w:val="FF0000"/>
        </w:rPr>
        <w:t xml:space="preserve"> status</w:t>
      </w:r>
      <w:r w:rsidR="00B77203">
        <w:rPr>
          <w:color w:val="FF0000"/>
        </w:rPr>
        <w:t xml:space="preserve"> (</w:t>
      </w:r>
      <w:r w:rsidR="009429D2" w:rsidRPr="009429D2">
        <w:rPr>
          <w:color w:val="FF0000"/>
        </w:rPr>
        <w:t>smokers/non-smokers/exclusive vapers, dual users)</w:t>
      </w:r>
      <w:r w:rsidR="00143DBA" w:rsidRPr="008461F6">
        <w:rPr>
          <w:color w:val="000000" w:themeColor="text1"/>
        </w:rPr>
        <w:t xml:space="preserve"> by age group, gestation</w:t>
      </w:r>
      <w:r w:rsidR="00D0430D" w:rsidRPr="008461F6">
        <w:rPr>
          <w:color w:val="000000" w:themeColor="text1"/>
        </w:rPr>
        <w:t xml:space="preserve"> when recruited into the study</w:t>
      </w:r>
      <w:r w:rsidR="00143DBA" w:rsidRPr="008461F6">
        <w:rPr>
          <w:color w:val="000000" w:themeColor="text1"/>
        </w:rPr>
        <w:t xml:space="preserve"> and region using chi-squared tests.</w:t>
      </w:r>
    </w:p>
    <w:p w14:paraId="5CE93756" w14:textId="75E3A615" w:rsidR="00777AC8" w:rsidRPr="008461F6" w:rsidRDefault="00186A27" w:rsidP="000A3EAC">
      <w:pPr>
        <w:spacing w:line="480" w:lineRule="auto"/>
        <w:rPr>
          <w:color w:val="000000" w:themeColor="text1"/>
        </w:rPr>
      </w:pPr>
      <w:r w:rsidRPr="008461F6">
        <w:rPr>
          <w:color w:val="000000" w:themeColor="text1"/>
        </w:rPr>
        <w:t xml:space="preserve">For those who </w:t>
      </w:r>
      <w:r w:rsidR="00484A6E" w:rsidRPr="008461F6">
        <w:rPr>
          <w:color w:val="000000" w:themeColor="text1"/>
        </w:rPr>
        <w:t xml:space="preserve">were eligible and </w:t>
      </w:r>
      <w:r w:rsidRPr="008461F6">
        <w:rPr>
          <w:color w:val="000000" w:themeColor="text1"/>
        </w:rPr>
        <w:t>completed</w:t>
      </w:r>
      <w:r w:rsidR="005042A5" w:rsidRPr="008461F6">
        <w:rPr>
          <w:color w:val="000000" w:themeColor="text1"/>
        </w:rPr>
        <w:t xml:space="preserve"> the full survey</w:t>
      </w:r>
      <w:r w:rsidR="00E91CA3" w:rsidRPr="008461F6">
        <w:rPr>
          <w:color w:val="000000" w:themeColor="text1"/>
        </w:rPr>
        <w:t>,</w:t>
      </w:r>
      <w:r w:rsidR="005042A5" w:rsidRPr="008461F6">
        <w:rPr>
          <w:color w:val="000000" w:themeColor="text1"/>
        </w:rPr>
        <w:t xml:space="preserve"> </w:t>
      </w:r>
      <w:r w:rsidR="0097269F" w:rsidRPr="008461F6">
        <w:rPr>
          <w:color w:val="000000" w:themeColor="text1"/>
        </w:rPr>
        <w:t>we described</w:t>
      </w:r>
      <w:r w:rsidR="005042A5" w:rsidRPr="008461F6">
        <w:rPr>
          <w:color w:val="000000" w:themeColor="text1"/>
        </w:rPr>
        <w:t xml:space="preserve"> </w:t>
      </w:r>
      <w:r w:rsidR="001E5F7B" w:rsidRPr="008461F6">
        <w:rPr>
          <w:color w:val="000000" w:themeColor="text1"/>
        </w:rPr>
        <w:t>maternal characteristics, smoking and vaping behaviour</w:t>
      </w:r>
      <w:r w:rsidR="002E4844" w:rsidRPr="008461F6">
        <w:rPr>
          <w:color w:val="000000" w:themeColor="text1"/>
        </w:rPr>
        <w:t>,</w:t>
      </w:r>
      <w:r w:rsidR="002E220E" w:rsidRPr="008461F6">
        <w:rPr>
          <w:color w:val="000000" w:themeColor="text1"/>
        </w:rPr>
        <w:t xml:space="preserve"> and attitudes towards ECs</w:t>
      </w:r>
      <w:r w:rsidR="003D595D" w:rsidRPr="008461F6">
        <w:rPr>
          <w:color w:val="000000" w:themeColor="text1"/>
        </w:rPr>
        <w:t xml:space="preserve"> </w:t>
      </w:r>
      <w:r w:rsidR="001E5F7B" w:rsidRPr="008461F6">
        <w:rPr>
          <w:color w:val="000000" w:themeColor="text1"/>
        </w:rPr>
        <w:t>among</w:t>
      </w:r>
      <w:r w:rsidR="00D36F34" w:rsidRPr="008461F6">
        <w:rPr>
          <w:color w:val="000000" w:themeColor="text1"/>
        </w:rPr>
        <w:t xml:space="preserve"> all participants</w:t>
      </w:r>
      <w:r w:rsidR="00595F0B" w:rsidRPr="008461F6">
        <w:rPr>
          <w:color w:val="000000" w:themeColor="text1"/>
        </w:rPr>
        <w:t>. Then we used these latter independent variables</w:t>
      </w:r>
      <w:r w:rsidR="00CA12E8" w:rsidRPr="008461F6">
        <w:rPr>
          <w:color w:val="000000" w:themeColor="text1"/>
        </w:rPr>
        <w:t xml:space="preserve"> to conduct chi-squared tests, to determine differences between all women who vaped (both exclusive and dual users) and those who were exclusive smokers, and any differences between exclusive vapers and dual users.</w:t>
      </w:r>
      <w:r w:rsidR="004A7F78">
        <w:rPr>
          <w:color w:val="FF0000"/>
        </w:rPr>
        <w:t xml:space="preserve"> We used</w:t>
      </w:r>
      <w:r w:rsidR="00C81835">
        <w:rPr>
          <w:color w:val="FF0000"/>
        </w:rPr>
        <w:t xml:space="preserve"> the</w:t>
      </w:r>
      <w:r w:rsidR="004A7F78">
        <w:rPr>
          <w:color w:val="FF0000"/>
        </w:rPr>
        <w:t xml:space="preserve"> Mann Whitney</w:t>
      </w:r>
      <w:r w:rsidR="00EA22B3">
        <w:rPr>
          <w:color w:val="FF0000"/>
        </w:rPr>
        <w:t xml:space="preserve"> U</w:t>
      </w:r>
      <w:r w:rsidR="004A7F78">
        <w:rPr>
          <w:color w:val="FF0000"/>
        </w:rPr>
        <w:t xml:space="preserve"> test to compare </w:t>
      </w:r>
      <w:r w:rsidR="00C81835">
        <w:rPr>
          <w:color w:val="FF0000"/>
        </w:rPr>
        <w:t>age between the groups.</w:t>
      </w:r>
      <w:r w:rsidR="008C32D8" w:rsidRPr="008461F6">
        <w:rPr>
          <w:color w:val="000000" w:themeColor="text1"/>
        </w:rPr>
        <w:t xml:space="preserve"> </w:t>
      </w:r>
      <w:r w:rsidR="00196B23" w:rsidRPr="008461F6">
        <w:rPr>
          <w:color w:val="000000" w:themeColor="text1"/>
        </w:rPr>
        <w:t>We</w:t>
      </w:r>
      <w:r w:rsidR="00B07E40" w:rsidRPr="008461F6">
        <w:rPr>
          <w:color w:val="000000" w:themeColor="text1"/>
        </w:rPr>
        <w:t xml:space="preserve"> </w:t>
      </w:r>
      <w:r w:rsidR="005E3683" w:rsidRPr="008461F6">
        <w:rPr>
          <w:color w:val="000000" w:themeColor="text1"/>
        </w:rPr>
        <w:t>compare</w:t>
      </w:r>
      <w:r w:rsidR="004D719B" w:rsidRPr="008461F6">
        <w:rPr>
          <w:color w:val="000000" w:themeColor="text1"/>
        </w:rPr>
        <w:t>d</w:t>
      </w:r>
      <w:r w:rsidR="00777AC8" w:rsidRPr="008461F6">
        <w:rPr>
          <w:color w:val="000000" w:themeColor="text1"/>
        </w:rPr>
        <w:t xml:space="preserve"> current smoking behaviour between </w:t>
      </w:r>
      <w:r w:rsidR="00D0385A" w:rsidRPr="008461F6">
        <w:rPr>
          <w:color w:val="000000" w:themeColor="text1"/>
        </w:rPr>
        <w:t xml:space="preserve">dual users and </w:t>
      </w:r>
      <w:r w:rsidR="00777AC8" w:rsidRPr="008461F6">
        <w:rPr>
          <w:color w:val="000000" w:themeColor="text1"/>
        </w:rPr>
        <w:t>excl</w:t>
      </w:r>
      <w:r w:rsidR="00F65087" w:rsidRPr="008461F6">
        <w:rPr>
          <w:color w:val="000000" w:themeColor="text1"/>
        </w:rPr>
        <w:t>usive smokers</w:t>
      </w:r>
      <w:r w:rsidR="00773579" w:rsidRPr="008461F6">
        <w:rPr>
          <w:color w:val="000000" w:themeColor="text1"/>
        </w:rPr>
        <w:t xml:space="preserve"> using chi-squared tests</w:t>
      </w:r>
      <w:r w:rsidR="00777AC8" w:rsidRPr="008461F6">
        <w:rPr>
          <w:color w:val="000000" w:themeColor="text1"/>
        </w:rPr>
        <w:t xml:space="preserve">. </w:t>
      </w:r>
      <w:r w:rsidR="00751C19" w:rsidRPr="008461F6">
        <w:rPr>
          <w:color w:val="000000" w:themeColor="text1"/>
        </w:rPr>
        <w:t xml:space="preserve">Logistic regression was used to </w:t>
      </w:r>
      <w:r w:rsidR="0075465A" w:rsidRPr="008461F6">
        <w:rPr>
          <w:color w:val="000000" w:themeColor="text1"/>
        </w:rPr>
        <w:t>obtain</w:t>
      </w:r>
      <w:r w:rsidR="00305818" w:rsidRPr="008461F6">
        <w:rPr>
          <w:color w:val="000000" w:themeColor="text1"/>
        </w:rPr>
        <w:t xml:space="preserve"> odds ratio for any significant </w:t>
      </w:r>
      <w:r w:rsidR="00D423AF" w:rsidRPr="008461F6">
        <w:rPr>
          <w:color w:val="000000" w:themeColor="text1"/>
        </w:rPr>
        <w:t>findings</w:t>
      </w:r>
      <w:r w:rsidR="00305818" w:rsidRPr="008461F6">
        <w:rPr>
          <w:color w:val="000000" w:themeColor="text1"/>
        </w:rPr>
        <w:t>.</w:t>
      </w:r>
      <w:r w:rsidR="00C72758" w:rsidRPr="008461F6">
        <w:rPr>
          <w:color w:val="000000" w:themeColor="text1"/>
        </w:rPr>
        <w:t xml:space="preserve"> </w:t>
      </w:r>
    </w:p>
    <w:p w14:paraId="0185E803" w14:textId="7C51BD31" w:rsidR="00CD6365" w:rsidRPr="008461F6" w:rsidRDefault="00495974" w:rsidP="000A3EAC">
      <w:pPr>
        <w:spacing w:line="480" w:lineRule="auto"/>
        <w:rPr>
          <w:color w:val="000000" w:themeColor="text1"/>
        </w:rPr>
      </w:pPr>
      <w:r w:rsidRPr="008461F6">
        <w:rPr>
          <w:color w:val="000000" w:themeColor="text1"/>
        </w:rPr>
        <w:t>M</w:t>
      </w:r>
      <w:r w:rsidR="00C9366B" w:rsidRPr="008461F6">
        <w:rPr>
          <w:color w:val="000000" w:themeColor="text1"/>
        </w:rPr>
        <w:t>issing data</w:t>
      </w:r>
      <w:r w:rsidRPr="008461F6">
        <w:rPr>
          <w:color w:val="000000" w:themeColor="text1"/>
        </w:rPr>
        <w:t xml:space="preserve"> </w:t>
      </w:r>
      <w:r w:rsidR="00956537" w:rsidRPr="008461F6">
        <w:rPr>
          <w:color w:val="000000" w:themeColor="text1"/>
        </w:rPr>
        <w:t xml:space="preserve">are </w:t>
      </w:r>
      <w:r w:rsidRPr="008461F6">
        <w:rPr>
          <w:color w:val="000000" w:themeColor="text1"/>
        </w:rPr>
        <w:t xml:space="preserve">described but </w:t>
      </w:r>
      <w:r w:rsidR="00956537" w:rsidRPr="008461F6">
        <w:rPr>
          <w:color w:val="000000" w:themeColor="text1"/>
        </w:rPr>
        <w:t xml:space="preserve">were </w:t>
      </w:r>
      <w:r w:rsidRPr="008461F6">
        <w:rPr>
          <w:color w:val="000000" w:themeColor="text1"/>
        </w:rPr>
        <w:t>excluded from significance</w:t>
      </w:r>
      <w:r w:rsidR="00C9366B" w:rsidRPr="008461F6">
        <w:rPr>
          <w:color w:val="000000" w:themeColor="text1"/>
        </w:rPr>
        <w:t xml:space="preserve"> tests</w:t>
      </w:r>
      <w:r w:rsidR="002F1A79" w:rsidRPr="008461F6">
        <w:rPr>
          <w:color w:val="000000" w:themeColor="text1"/>
        </w:rPr>
        <w:t>,</w:t>
      </w:r>
      <w:r w:rsidR="00954DD0" w:rsidRPr="008461F6">
        <w:rPr>
          <w:color w:val="000000" w:themeColor="text1"/>
        </w:rPr>
        <w:t xml:space="preserve"> we did not use multiple imputation</w:t>
      </w:r>
      <w:r w:rsidR="006B3C00" w:rsidRPr="008461F6">
        <w:rPr>
          <w:color w:val="000000" w:themeColor="text1"/>
        </w:rPr>
        <w:t>,</w:t>
      </w:r>
      <w:r w:rsidR="00954DD0" w:rsidRPr="008461F6">
        <w:rPr>
          <w:color w:val="000000" w:themeColor="text1"/>
        </w:rPr>
        <w:t xml:space="preserve"> as for</w:t>
      </w:r>
      <w:r w:rsidR="002F1A79" w:rsidRPr="008461F6">
        <w:rPr>
          <w:color w:val="000000" w:themeColor="text1"/>
        </w:rPr>
        <w:t xml:space="preserve"> most variables less than 5%</w:t>
      </w:r>
      <w:r w:rsidR="003662CF" w:rsidRPr="008461F6">
        <w:rPr>
          <w:color w:val="000000" w:themeColor="text1"/>
        </w:rPr>
        <w:t xml:space="preserve"> of responses</w:t>
      </w:r>
      <w:r w:rsidR="000713D1" w:rsidRPr="008461F6">
        <w:rPr>
          <w:color w:val="000000" w:themeColor="text1"/>
        </w:rPr>
        <w:t xml:space="preserve"> w</w:t>
      </w:r>
      <w:r w:rsidR="003662CF" w:rsidRPr="008461F6">
        <w:rPr>
          <w:color w:val="000000" w:themeColor="text1"/>
        </w:rPr>
        <w:t>ere</w:t>
      </w:r>
      <w:r w:rsidR="002F1A79" w:rsidRPr="008461F6">
        <w:rPr>
          <w:color w:val="000000" w:themeColor="text1"/>
        </w:rPr>
        <w:t xml:space="preserve"> missing</w:t>
      </w:r>
      <w:r w:rsidR="00C9366B" w:rsidRPr="008461F6">
        <w:rPr>
          <w:color w:val="000000" w:themeColor="text1"/>
        </w:rPr>
        <w:t>. P values were deemed significant if they were less tha</w:t>
      </w:r>
      <w:r w:rsidR="001902AE" w:rsidRPr="008461F6">
        <w:rPr>
          <w:color w:val="000000" w:themeColor="text1"/>
        </w:rPr>
        <w:t>n 0.05</w:t>
      </w:r>
      <w:r w:rsidR="00C9366B" w:rsidRPr="008461F6">
        <w:rPr>
          <w:color w:val="000000" w:themeColor="text1"/>
        </w:rPr>
        <w:t>.</w:t>
      </w:r>
      <w:r w:rsidRPr="008461F6">
        <w:rPr>
          <w:color w:val="000000" w:themeColor="text1"/>
        </w:rPr>
        <w:t xml:space="preserve"> </w:t>
      </w:r>
      <w:r w:rsidR="00C4023C" w:rsidRPr="008461F6">
        <w:rPr>
          <w:color w:val="000000" w:themeColor="text1"/>
        </w:rPr>
        <w:t>A</w:t>
      </w:r>
      <w:r w:rsidR="009A6804" w:rsidRPr="008461F6">
        <w:rPr>
          <w:color w:val="000000" w:themeColor="text1"/>
        </w:rPr>
        <w:t>nalysis</w:t>
      </w:r>
      <w:r w:rsidR="00816998" w:rsidRPr="008461F6">
        <w:rPr>
          <w:color w:val="000000" w:themeColor="text1"/>
        </w:rPr>
        <w:t xml:space="preserve"> was car</w:t>
      </w:r>
      <w:r w:rsidR="00290387" w:rsidRPr="008461F6">
        <w:rPr>
          <w:color w:val="000000" w:themeColor="text1"/>
        </w:rPr>
        <w:t>ried using Stata</w:t>
      </w:r>
      <w:r w:rsidR="00C4023C" w:rsidRPr="008461F6">
        <w:rPr>
          <w:color w:val="000000" w:themeColor="text1"/>
        </w:rPr>
        <w:t>-</w:t>
      </w:r>
      <w:r w:rsidR="00290387" w:rsidRPr="008461F6">
        <w:rPr>
          <w:color w:val="000000" w:themeColor="text1"/>
        </w:rPr>
        <w:t xml:space="preserve">SE version 15. </w:t>
      </w:r>
    </w:p>
    <w:p w14:paraId="09226D5F" w14:textId="77777777" w:rsidR="00F739F5" w:rsidRPr="008461F6" w:rsidRDefault="00F739F5" w:rsidP="000A3EAC">
      <w:pPr>
        <w:spacing w:line="480" w:lineRule="auto"/>
        <w:rPr>
          <w:color w:val="000000" w:themeColor="text1"/>
        </w:rPr>
      </w:pPr>
    </w:p>
    <w:p w14:paraId="46D945EE" w14:textId="0C929A6B" w:rsidR="00A37FB3" w:rsidRPr="008461F6" w:rsidRDefault="00E52A9E" w:rsidP="009B4B3B">
      <w:pPr>
        <w:pStyle w:val="Heading1"/>
        <w:spacing w:line="480" w:lineRule="auto"/>
      </w:pPr>
      <w:r w:rsidRPr="008461F6">
        <w:t>Results</w:t>
      </w:r>
    </w:p>
    <w:p w14:paraId="0A3FC6FA" w14:textId="38D6EC20" w:rsidR="000C149E" w:rsidRDefault="00647108" w:rsidP="000A3EAC">
      <w:pPr>
        <w:spacing w:line="480" w:lineRule="auto"/>
        <w:rPr>
          <w:color w:val="FF0000"/>
        </w:rPr>
      </w:pPr>
      <w:r w:rsidRPr="003A20A1">
        <w:rPr>
          <w:color w:val="FF0000"/>
        </w:rPr>
        <w:t>The</w:t>
      </w:r>
      <w:r>
        <w:rPr>
          <w:color w:val="FF0000"/>
        </w:rPr>
        <w:t xml:space="preserve">re were </w:t>
      </w:r>
      <w:r w:rsidR="00D51A2C">
        <w:rPr>
          <w:color w:val="FF0000"/>
        </w:rPr>
        <w:t>3360 women who completed a screening survey</w:t>
      </w:r>
      <w:r w:rsidR="003D2C10">
        <w:rPr>
          <w:color w:val="FF0000"/>
        </w:rPr>
        <w:t>;</w:t>
      </w:r>
      <w:r w:rsidR="007B047A">
        <w:rPr>
          <w:color w:val="FF0000"/>
        </w:rPr>
        <w:t xml:space="preserve"> Figure </w:t>
      </w:r>
      <w:r w:rsidR="001F0380">
        <w:rPr>
          <w:color w:val="FF0000"/>
        </w:rPr>
        <w:t>S</w:t>
      </w:r>
      <w:r w:rsidR="007B047A">
        <w:rPr>
          <w:color w:val="FF0000"/>
        </w:rPr>
        <w:t>1 shows</w:t>
      </w:r>
      <w:r w:rsidR="00D51A2C">
        <w:rPr>
          <w:color w:val="FF0000"/>
        </w:rPr>
        <w:t xml:space="preserve"> </w:t>
      </w:r>
      <w:r w:rsidRPr="003A20A1">
        <w:rPr>
          <w:color w:val="FF0000"/>
        </w:rPr>
        <w:t>2336 (69.5%) of women had never smoked, had stopped smoking &gt;3 months ago and/or were not current vapers, and therefore were not eligible to complete the full survey</w:t>
      </w:r>
      <w:r w:rsidR="000C149E">
        <w:rPr>
          <w:color w:val="FF0000"/>
        </w:rPr>
        <w:t xml:space="preserve">. </w:t>
      </w:r>
      <w:r w:rsidRPr="003A20A1">
        <w:rPr>
          <w:color w:val="FF0000"/>
        </w:rPr>
        <w:t xml:space="preserve"> </w:t>
      </w:r>
      <w:r w:rsidR="000C149E" w:rsidRPr="000C149E">
        <w:rPr>
          <w:color w:val="FF0000"/>
        </w:rPr>
        <w:t xml:space="preserve">A </w:t>
      </w:r>
      <w:r w:rsidR="000C149E" w:rsidRPr="000C149E">
        <w:rPr>
          <w:color w:val="FF0000"/>
        </w:rPr>
        <w:lastRenderedPageBreak/>
        <w:t>total of 1024</w:t>
      </w:r>
      <w:r w:rsidR="00EF7069">
        <w:rPr>
          <w:color w:val="FF0000"/>
        </w:rPr>
        <w:t xml:space="preserve"> (</w:t>
      </w:r>
      <w:r w:rsidR="005377EF">
        <w:rPr>
          <w:color w:val="FF0000"/>
        </w:rPr>
        <w:t>30.5%)</w:t>
      </w:r>
      <w:r w:rsidR="000C149E" w:rsidRPr="000C149E">
        <w:rPr>
          <w:color w:val="FF0000"/>
        </w:rPr>
        <w:t xml:space="preserve"> reported they were either a smoker, recent ex-smoker and/or vaped; 867 </w:t>
      </w:r>
      <w:r w:rsidR="005377EF">
        <w:rPr>
          <w:color w:val="FF0000"/>
        </w:rPr>
        <w:t xml:space="preserve">(25.8%) </w:t>
      </w:r>
      <w:r w:rsidR="000C149E" w:rsidRPr="000C149E">
        <w:rPr>
          <w:color w:val="FF0000"/>
        </w:rPr>
        <w:t xml:space="preserve">completed the full survey. </w:t>
      </w:r>
    </w:p>
    <w:p w14:paraId="3BD1405D" w14:textId="275A7599" w:rsidR="00AF4C27" w:rsidRPr="000F300D" w:rsidRDefault="00057281" w:rsidP="000A3EAC">
      <w:pPr>
        <w:spacing w:line="480" w:lineRule="auto"/>
        <w:rPr>
          <w:color w:val="FF0000"/>
        </w:rPr>
      </w:pPr>
      <w:r w:rsidRPr="0043736C">
        <w:rPr>
          <w:color w:val="FF0000"/>
        </w:rPr>
        <w:t xml:space="preserve">A total of </w:t>
      </w:r>
      <w:r w:rsidR="002C5B87" w:rsidRPr="0043736C">
        <w:rPr>
          <w:color w:val="FF0000"/>
        </w:rPr>
        <w:t xml:space="preserve">515 </w:t>
      </w:r>
      <w:r w:rsidR="00C17B02" w:rsidRPr="0043736C">
        <w:rPr>
          <w:color w:val="FF0000"/>
        </w:rPr>
        <w:t xml:space="preserve">women </w:t>
      </w:r>
      <w:r w:rsidR="002C5B87" w:rsidRPr="0043736C">
        <w:rPr>
          <w:color w:val="FF0000"/>
        </w:rPr>
        <w:t xml:space="preserve">(15.3%, 95% CI 14.1-16.6) </w:t>
      </w:r>
      <w:r w:rsidR="0043736C" w:rsidRPr="0043736C">
        <w:rPr>
          <w:color w:val="FF0000"/>
        </w:rPr>
        <w:t xml:space="preserve">who completed the screening survey </w:t>
      </w:r>
      <w:r w:rsidR="002C5B87" w:rsidRPr="0043736C">
        <w:rPr>
          <w:color w:val="FF0000"/>
        </w:rPr>
        <w:t>were exclusive smokers</w:t>
      </w:r>
      <w:r w:rsidR="0043736C" w:rsidRPr="0043736C">
        <w:rPr>
          <w:color w:val="FF0000"/>
        </w:rPr>
        <w:t>,</w:t>
      </w:r>
      <w:r w:rsidR="002C5B87" w:rsidRPr="0043736C">
        <w:rPr>
          <w:color w:val="FF0000"/>
        </w:rPr>
        <w:t xml:space="preserve"> </w:t>
      </w:r>
      <w:r w:rsidR="004E4A33" w:rsidRPr="0043736C">
        <w:rPr>
          <w:color w:val="FF0000"/>
        </w:rPr>
        <w:t>162</w:t>
      </w:r>
      <w:r w:rsidRPr="0043736C">
        <w:rPr>
          <w:color w:val="FF0000"/>
        </w:rPr>
        <w:t xml:space="preserve"> </w:t>
      </w:r>
      <w:r w:rsidR="00674A38" w:rsidRPr="0043736C">
        <w:rPr>
          <w:color w:val="FF0000"/>
        </w:rPr>
        <w:t>(</w:t>
      </w:r>
      <w:r w:rsidR="00286C38" w:rsidRPr="0043736C">
        <w:rPr>
          <w:color w:val="FF0000"/>
        </w:rPr>
        <w:t>4.8</w:t>
      </w:r>
      <w:r w:rsidR="008531BC" w:rsidRPr="0043736C">
        <w:rPr>
          <w:color w:val="FF0000"/>
        </w:rPr>
        <w:t>%</w:t>
      </w:r>
      <w:r w:rsidR="00674A38" w:rsidRPr="0043736C">
        <w:rPr>
          <w:color w:val="FF0000"/>
        </w:rPr>
        <w:t>,</w:t>
      </w:r>
      <w:r w:rsidR="00384529" w:rsidRPr="0043736C">
        <w:rPr>
          <w:color w:val="FF0000"/>
        </w:rPr>
        <w:t xml:space="preserve"> 95% CI</w:t>
      </w:r>
      <w:r w:rsidR="006C347E" w:rsidRPr="0043736C">
        <w:rPr>
          <w:color w:val="FF0000"/>
        </w:rPr>
        <w:t>,</w:t>
      </w:r>
      <w:r w:rsidR="00384529" w:rsidRPr="0043736C">
        <w:rPr>
          <w:color w:val="FF0000"/>
        </w:rPr>
        <w:t xml:space="preserve"> 4.1-5.6) </w:t>
      </w:r>
      <w:r w:rsidR="00286C38" w:rsidRPr="0043736C">
        <w:rPr>
          <w:color w:val="FF0000"/>
        </w:rPr>
        <w:t>were currently</w:t>
      </w:r>
      <w:r w:rsidR="00F91233" w:rsidRPr="0043736C">
        <w:rPr>
          <w:color w:val="FF0000"/>
        </w:rPr>
        <w:t xml:space="preserve"> </w:t>
      </w:r>
      <w:r w:rsidR="00D340A8" w:rsidRPr="0043736C">
        <w:rPr>
          <w:color w:val="FF0000"/>
        </w:rPr>
        <w:t>vaping</w:t>
      </w:r>
      <w:r w:rsidR="00644AFE">
        <w:rPr>
          <w:color w:val="FF0000"/>
        </w:rPr>
        <w:t>;</w:t>
      </w:r>
      <w:r w:rsidR="00E516A7" w:rsidRPr="0043736C">
        <w:rPr>
          <w:color w:val="FF0000"/>
        </w:rPr>
        <w:t xml:space="preserve"> </w:t>
      </w:r>
      <w:r w:rsidR="004B4968" w:rsidRPr="0043736C">
        <w:rPr>
          <w:color w:val="FF0000"/>
        </w:rPr>
        <w:t>44 (1.3%, 95% CI, 1.0-1.8) were exclusive vapers, 118 (3.5%, 95% CI, 2.9-4.2) were dual users (Table 1)</w:t>
      </w:r>
      <w:r w:rsidR="005A3B4C" w:rsidRPr="0043736C">
        <w:rPr>
          <w:color w:val="FF0000"/>
        </w:rPr>
        <w:t>.</w:t>
      </w:r>
      <w:r w:rsidR="003A037C" w:rsidRPr="0043736C">
        <w:rPr>
          <w:color w:val="FF0000"/>
        </w:rPr>
        <w:t xml:space="preserve"> </w:t>
      </w:r>
      <w:r w:rsidR="00A76188">
        <w:rPr>
          <w:color w:val="FF0000"/>
        </w:rPr>
        <w:t>Women were predominantly between the ages 25 and 34 years (57.6%), from the North of England (27.1%) and in their second trimester of pregnancy (50.6%).</w:t>
      </w:r>
      <w:r w:rsidR="00A76188">
        <w:rPr>
          <w:color w:val="000000" w:themeColor="text1"/>
        </w:rPr>
        <w:t xml:space="preserve"> </w:t>
      </w:r>
      <w:r w:rsidR="000F300D">
        <w:rPr>
          <w:color w:val="FF0000"/>
        </w:rPr>
        <w:t xml:space="preserve">There were statistical </w:t>
      </w:r>
      <w:r w:rsidR="009F45D1">
        <w:rPr>
          <w:color w:val="FF0000"/>
        </w:rPr>
        <w:t xml:space="preserve">differences between vaping and smoking status </w:t>
      </w:r>
      <w:r w:rsidR="0088561B">
        <w:rPr>
          <w:color w:val="FF0000"/>
        </w:rPr>
        <w:t>by</w:t>
      </w:r>
      <w:r w:rsidR="009F45D1">
        <w:rPr>
          <w:color w:val="FF0000"/>
        </w:rPr>
        <w:t xml:space="preserve"> age group and </w:t>
      </w:r>
      <w:r w:rsidR="00891ABE">
        <w:rPr>
          <w:color w:val="FF0000"/>
        </w:rPr>
        <w:t>region</w:t>
      </w:r>
      <w:r w:rsidR="00FA77F4">
        <w:rPr>
          <w:color w:val="FF0000"/>
        </w:rPr>
        <w:t xml:space="preserve"> participant was recruited (p=&lt;0.001), but not with gestation at recruitment. </w:t>
      </w:r>
    </w:p>
    <w:p w14:paraId="02C2212E" w14:textId="00EAB0AF" w:rsidR="00EE3600" w:rsidRPr="008461F6" w:rsidRDefault="00757CC3" w:rsidP="000A3EAC">
      <w:pPr>
        <w:spacing w:line="480" w:lineRule="auto"/>
        <w:rPr>
          <w:color w:val="000000" w:themeColor="text1"/>
        </w:rPr>
      </w:pPr>
      <w:r w:rsidRPr="008461F6">
        <w:rPr>
          <w:color w:val="000000" w:themeColor="text1"/>
        </w:rPr>
        <w:t xml:space="preserve">Table </w:t>
      </w:r>
      <w:r w:rsidRPr="00454F53">
        <w:rPr>
          <w:color w:val="FF0000"/>
        </w:rPr>
        <w:t>S</w:t>
      </w:r>
      <w:r w:rsidR="00454F53" w:rsidRPr="00454F53">
        <w:rPr>
          <w:color w:val="FF0000"/>
        </w:rPr>
        <w:t>2</w:t>
      </w:r>
      <w:r w:rsidRPr="008461F6">
        <w:rPr>
          <w:color w:val="000000" w:themeColor="text1"/>
        </w:rPr>
        <w:t xml:space="preserve"> provides a detailed breakdown of self-reported smoking and vaping of everyone who completed the screening questions;</w:t>
      </w:r>
      <w:r w:rsidR="00177DEC" w:rsidRPr="008461F6">
        <w:rPr>
          <w:color w:val="000000" w:themeColor="text1"/>
        </w:rPr>
        <w:t xml:space="preserve"> one</w:t>
      </w:r>
      <w:r w:rsidRPr="008461F6">
        <w:rPr>
          <w:color w:val="000000" w:themeColor="text1"/>
        </w:rPr>
        <w:t xml:space="preserve"> woman (0.03%) who had never smoked</w:t>
      </w:r>
      <w:r w:rsidR="00E93B56" w:rsidRPr="008461F6">
        <w:rPr>
          <w:color w:val="000000" w:themeColor="text1"/>
        </w:rPr>
        <w:t xml:space="preserve"> reported being a current vaper</w:t>
      </w:r>
      <w:r w:rsidR="002A6453" w:rsidRPr="008461F6">
        <w:rPr>
          <w:color w:val="000000" w:themeColor="text1"/>
        </w:rPr>
        <w:t xml:space="preserve">. </w:t>
      </w:r>
    </w:p>
    <w:p w14:paraId="5EF5C050" w14:textId="4E9207DF" w:rsidR="004C2042" w:rsidRPr="008461F6" w:rsidRDefault="0004762D" w:rsidP="000A3EAC">
      <w:pPr>
        <w:spacing w:line="480" w:lineRule="auto"/>
        <w:rPr>
          <w:color w:val="000000" w:themeColor="text1"/>
        </w:rPr>
      </w:pPr>
      <w:r w:rsidRPr="008461F6">
        <w:rPr>
          <w:color w:val="000000" w:themeColor="text1"/>
        </w:rPr>
        <w:t xml:space="preserve">Table 2 shows </w:t>
      </w:r>
      <w:r w:rsidR="008115D4" w:rsidRPr="008461F6">
        <w:rPr>
          <w:color w:val="000000" w:themeColor="text1"/>
        </w:rPr>
        <w:t>the characteristics</w:t>
      </w:r>
      <w:r w:rsidR="001E1F46" w:rsidRPr="008461F6">
        <w:rPr>
          <w:color w:val="000000" w:themeColor="text1"/>
        </w:rPr>
        <w:t xml:space="preserve"> </w:t>
      </w:r>
      <w:r w:rsidRPr="008461F6">
        <w:rPr>
          <w:color w:val="000000" w:themeColor="text1"/>
        </w:rPr>
        <w:t>of the 867 women who completed the full survey</w:t>
      </w:r>
      <w:r w:rsidR="00E00801" w:rsidRPr="008461F6">
        <w:rPr>
          <w:color w:val="000000" w:themeColor="text1"/>
        </w:rPr>
        <w:t xml:space="preserve"> (</w:t>
      </w:r>
      <w:r w:rsidR="004627DC" w:rsidRPr="008461F6">
        <w:rPr>
          <w:color w:val="000000" w:themeColor="text1"/>
        </w:rPr>
        <w:t xml:space="preserve">i.e. </w:t>
      </w:r>
      <w:r w:rsidR="00C01C2A" w:rsidRPr="008461F6">
        <w:rPr>
          <w:color w:val="000000" w:themeColor="text1"/>
        </w:rPr>
        <w:t xml:space="preserve">those who </w:t>
      </w:r>
      <w:r w:rsidR="000666B1" w:rsidRPr="008461F6">
        <w:rPr>
          <w:color w:val="000000" w:themeColor="text1"/>
        </w:rPr>
        <w:t xml:space="preserve">were current or </w:t>
      </w:r>
      <w:r w:rsidR="004F5C07" w:rsidRPr="008461F6">
        <w:rPr>
          <w:color w:val="000000" w:themeColor="text1"/>
        </w:rPr>
        <w:t xml:space="preserve">recent ex-smokers, and/or </w:t>
      </w:r>
      <w:r w:rsidR="004627DC" w:rsidRPr="008461F6">
        <w:rPr>
          <w:color w:val="000000" w:themeColor="text1"/>
        </w:rPr>
        <w:t>vapers)</w:t>
      </w:r>
      <w:r w:rsidR="006F00A3" w:rsidRPr="008461F6">
        <w:rPr>
          <w:color w:val="000000" w:themeColor="text1"/>
        </w:rPr>
        <w:t>. There were</w:t>
      </w:r>
      <w:r w:rsidRPr="008461F6">
        <w:rPr>
          <w:color w:val="000000" w:themeColor="text1"/>
        </w:rPr>
        <w:t xml:space="preserve"> 434 (50.1%, 95% CI, 46.7-53.4) </w:t>
      </w:r>
      <w:r w:rsidR="00C712CE" w:rsidRPr="008461F6">
        <w:rPr>
          <w:color w:val="000000" w:themeColor="text1"/>
        </w:rPr>
        <w:t>exclusive smokers</w:t>
      </w:r>
      <w:r w:rsidRPr="008461F6">
        <w:rPr>
          <w:color w:val="000000" w:themeColor="text1"/>
        </w:rPr>
        <w:t xml:space="preserve"> and 140 (16.1%, 95% CI, 13.8-18.8) current vapers (dual and exclusive); of the vapers, 33 (23.6%) were exclusive vapers and 107 (76.4%) </w:t>
      </w:r>
      <w:r w:rsidR="008B2063" w:rsidRPr="008461F6">
        <w:rPr>
          <w:color w:val="000000" w:themeColor="text1"/>
        </w:rPr>
        <w:t>were dual users</w:t>
      </w:r>
      <w:r w:rsidR="00916FB4" w:rsidRPr="008461F6">
        <w:rPr>
          <w:color w:val="000000" w:themeColor="text1"/>
        </w:rPr>
        <w:t xml:space="preserve">. </w:t>
      </w:r>
      <w:r w:rsidR="004C2395" w:rsidRPr="008461F6">
        <w:rPr>
          <w:color w:val="000000" w:themeColor="text1"/>
        </w:rPr>
        <w:t>E</w:t>
      </w:r>
      <w:r w:rsidR="00AE3420" w:rsidRPr="008461F6">
        <w:rPr>
          <w:color w:val="000000" w:themeColor="text1"/>
        </w:rPr>
        <w:t xml:space="preserve">ducational level was </w:t>
      </w:r>
      <w:r w:rsidR="007C6009" w:rsidRPr="008461F6">
        <w:rPr>
          <w:color w:val="000000" w:themeColor="text1"/>
        </w:rPr>
        <w:t xml:space="preserve">a </w:t>
      </w:r>
      <w:r w:rsidR="00AE3420" w:rsidRPr="008461F6">
        <w:rPr>
          <w:color w:val="000000" w:themeColor="text1"/>
        </w:rPr>
        <w:t>significant predict</w:t>
      </w:r>
      <w:r w:rsidR="007C6009" w:rsidRPr="008461F6">
        <w:rPr>
          <w:color w:val="000000" w:themeColor="text1"/>
        </w:rPr>
        <w:t>or</w:t>
      </w:r>
      <w:r w:rsidR="00AE3420" w:rsidRPr="008461F6">
        <w:rPr>
          <w:color w:val="000000" w:themeColor="text1"/>
        </w:rPr>
        <w:t xml:space="preserve"> </w:t>
      </w:r>
      <w:r w:rsidR="007C6009" w:rsidRPr="008461F6">
        <w:rPr>
          <w:color w:val="000000" w:themeColor="text1"/>
        </w:rPr>
        <w:t xml:space="preserve">of </w:t>
      </w:r>
      <w:r w:rsidR="00AE3420" w:rsidRPr="008461F6">
        <w:rPr>
          <w:color w:val="000000" w:themeColor="text1"/>
        </w:rPr>
        <w:t>EC use; having an educational attainment of A-level or above compared to</w:t>
      </w:r>
      <w:r w:rsidR="00145DB6" w:rsidRPr="008461F6">
        <w:rPr>
          <w:color w:val="000000" w:themeColor="text1"/>
        </w:rPr>
        <w:t xml:space="preserve"> GCSE or less increase</w:t>
      </w:r>
      <w:r w:rsidR="007C6009" w:rsidRPr="008461F6">
        <w:rPr>
          <w:color w:val="000000" w:themeColor="text1"/>
        </w:rPr>
        <w:t>d</w:t>
      </w:r>
      <w:r w:rsidR="00145DB6" w:rsidRPr="008461F6">
        <w:rPr>
          <w:color w:val="000000" w:themeColor="text1"/>
        </w:rPr>
        <w:t xml:space="preserve"> the</w:t>
      </w:r>
      <w:r w:rsidR="00AE3420" w:rsidRPr="008461F6">
        <w:rPr>
          <w:color w:val="000000" w:themeColor="text1"/>
        </w:rPr>
        <w:t xml:space="preserve"> odds of using an EC by</w:t>
      </w:r>
      <w:r w:rsidR="00145DB6" w:rsidRPr="008461F6">
        <w:rPr>
          <w:color w:val="000000" w:themeColor="text1"/>
        </w:rPr>
        <w:t xml:space="preserve"> 51%</w:t>
      </w:r>
      <w:r w:rsidR="00AE3420" w:rsidRPr="008461F6">
        <w:rPr>
          <w:color w:val="000000" w:themeColor="text1"/>
        </w:rPr>
        <w:t xml:space="preserve"> </w:t>
      </w:r>
      <w:r w:rsidR="00145DB6" w:rsidRPr="008461F6">
        <w:rPr>
          <w:color w:val="000000" w:themeColor="text1"/>
        </w:rPr>
        <w:t xml:space="preserve">(OR </w:t>
      </w:r>
      <w:r w:rsidR="00AE3420" w:rsidRPr="008461F6">
        <w:rPr>
          <w:color w:val="000000" w:themeColor="text1"/>
        </w:rPr>
        <w:t>1.51</w:t>
      </w:r>
      <w:r w:rsidR="00145DB6" w:rsidRPr="008461F6">
        <w:rPr>
          <w:color w:val="000000" w:themeColor="text1"/>
        </w:rPr>
        <w:t xml:space="preserve">, </w:t>
      </w:r>
      <w:r w:rsidR="00AE3420" w:rsidRPr="008461F6">
        <w:rPr>
          <w:color w:val="000000" w:themeColor="text1"/>
        </w:rPr>
        <w:t>95% CI 1.01-2.25</w:t>
      </w:r>
      <w:r w:rsidR="00495E16" w:rsidRPr="008461F6">
        <w:rPr>
          <w:color w:val="000000" w:themeColor="text1"/>
        </w:rPr>
        <w:t>)</w:t>
      </w:r>
      <w:r w:rsidR="00AE3420" w:rsidRPr="008461F6">
        <w:rPr>
          <w:color w:val="000000" w:themeColor="text1"/>
        </w:rPr>
        <w:t xml:space="preserve">.  </w:t>
      </w:r>
    </w:p>
    <w:p w14:paraId="3BB12044" w14:textId="07AADAFD" w:rsidR="00AF193B" w:rsidRPr="008461F6" w:rsidRDefault="00AF193B" w:rsidP="000A3EAC">
      <w:pPr>
        <w:spacing w:line="480" w:lineRule="auto"/>
        <w:rPr>
          <w:color w:val="000000" w:themeColor="text1"/>
        </w:rPr>
      </w:pPr>
      <w:r w:rsidRPr="008461F6">
        <w:rPr>
          <w:color w:val="000000" w:themeColor="text1"/>
        </w:rPr>
        <w:t xml:space="preserve">When comparing </w:t>
      </w:r>
      <w:r w:rsidR="00055F42" w:rsidRPr="008461F6">
        <w:rPr>
          <w:color w:val="000000" w:themeColor="text1"/>
        </w:rPr>
        <w:t xml:space="preserve">pregnant women who </w:t>
      </w:r>
      <w:r w:rsidR="00AA6BE8" w:rsidRPr="008461F6">
        <w:rPr>
          <w:color w:val="000000" w:themeColor="text1"/>
        </w:rPr>
        <w:t xml:space="preserve">are </w:t>
      </w:r>
      <w:r w:rsidR="00300C34" w:rsidRPr="008461F6">
        <w:rPr>
          <w:color w:val="000000" w:themeColor="text1"/>
        </w:rPr>
        <w:t xml:space="preserve">exclusive vapers with </w:t>
      </w:r>
      <w:r w:rsidR="00055F42" w:rsidRPr="008461F6">
        <w:rPr>
          <w:color w:val="000000" w:themeColor="text1"/>
        </w:rPr>
        <w:t xml:space="preserve">dual users, </w:t>
      </w:r>
      <w:r w:rsidR="00EF092E" w:rsidRPr="008461F6">
        <w:rPr>
          <w:color w:val="000000" w:themeColor="text1"/>
        </w:rPr>
        <w:t xml:space="preserve">dual users </w:t>
      </w:r>
      <w:r w:rsidR="0082183B" w:rsidRPr="008461F6">
        <w:rPr>
          <w:color w:val="000000" w:themeColor="text1"/>
        </w:rPr>
        <w:t>were significantly younger (OR 0.91 95% CI 0.85-0.98), less likely to hold a higher level of qualification (OR 0.43,</w:t>
      </w:r>
      <w:r w:rsidR="00E752F8" w:rsidRPr="008461F6">
        <w:rPr>
          <w:color w:val="000000" w:themeColor="text1"/>
        </w:rPr>
        <w:t xml:space="preserve"> 95% CI 0.20-0.96</w:t>
      </w:r>
      <w:r w:rsidR="0082183B" w:rsidRPr="008461F6">
        <w:rPr>
          <w:color w:val="000000" w:themeColor="text1"/>
        </w:rPr>
        <w:t>), less likely to have stayed in education above the age of 16 years (OR 0.34,</w:t>
      </w:r>
      <w:r w:rsidR="00E752F8" w:rsidRPr="008461F6">
        <w:rPr>
          <w:color w:val="000000" w:themeColor="text1"/>
        </w:rPr>
        <w:t xml:space="preserve"> 95% CI 0.15-0.78</w:t>
      </w:r>
      <w:r w:rsidR="0082183B" w:rsidRPr="008461F6">
        <w:rPr>
          <w:color w:val="000000" w:themeColor="text1"/>
        </w:rPr>
        <w:t>) more likely to report their pregnancy was unplanned (OR 3.74 95% CI 1.65-8.50) and more likely to have smoked in previous pregnancies (OR 4.04,</w:t>
      </w:r>
      <w:r w:rsidR="00E752F8" w:rsidRPr="008461F6">
        <w:rPr>
          <w:color w:val="000000" w:themeColor="text1"/>
        </w:rPr>
        <w:t xml:space="preserve"> 95% CI 1.59-10.29</w:t>
      </w:r>
      <w:r w:rsidR="0082183B" w:rsidRPr="008461F6">
        <w:rPr>
          <w:color w:val="000000" w:themeColor="text1"/>
        </w:rPr>
        <w:t>)</w:t>
      </w:r>
      <w:r w:rsidR="00A0473F" w:rsidRPr="008461F6">
        <w:rPr>
          <w:color w:val="000000" w:themeColor="text1"/>
        </w:rPr>
        <w:t xml:space="preserve"> (Table 2)</w:t>
      </w:r>
      <w:r w:rsidR="0082183B" w:rsidRPr="008461F6">
        <w:rPr>
          <w:color w:val="000000" w:themeColor="text1"/>
        </w:rPr>
        <w:t>.</w:t>
      </w:r>
      <w:r w:rsidR="00E87C3C" w:rsidRPr="008461F6">
        <w:rPr>
          <w:color w:val="000000" w:themeColor="text1"/>
        </w:rPr>
        <w:t xml:space="preserve"> </w:t>
      </w:r>
    </w:p>
    <w:p w14:paraId="05C78C67" w14:textId="61E8038D" w:rsidR="00067890" w:rsidRPr="008461F6" w:rsidRDefault="0098393B" w:rsidP="000A3EAC">
      <w:pPr>
        <w:spacing w:line="480" w:lineRule="auto"/>
        <w:rPr>
          <w:color w:val="000000" w:themeColor="text1"/>
        </w:rPr>
      </w:pPr>
      <w:r w:rsidRPr="008461F6">
        <w:rPr>
          <w:color w:val="000000" w:themeColor="text1"/>
        </w:rPr>
        <w:t>Table 3</w:t>
      </w:r>
      <w:r w:rsidR="00B45950" w:rsidRPr="008461F6">
        <w:rPr>
          <w:color w:val="000000" w:themeColor="text1"/>
        </w:rPr>
        <w:t xml:space="preserve"> </w:t>
      </w:r>
      <w:r w:rsidR="00D930F7" w:rsidRPr="008461F6">
        <w:rPr>
          <w:color w:val="000000" w:themeColor="text1"/>
        </w:rPr>
        <w:t>describes</w:t>
      </w:r>
      <w:r w:rsidR="00753BFF" w:rsidRPr="008461F6">
        <w:rPr>
          <w:color w:val="000000" w:themeColor="text1"/>
        </w:rPr>
        <w:t xml:space="preserve"> </w:t>
      </w:r>
      <w:r w:rsidR="00E00648" w:rsidRPr="008461F6">
        <w:rPr>
          <w:color w:val="000000" w:themeColor="text1"/>
        </w:rPr>
        <w:t>smoking</w:t>
      </w:r>
      <w:r w:rsidR="00F01876" w:rsidRPr="008461F6">
        <w:rPr>
          <w:color w:val="000000" w:themeColor="text1"/>
        </w:rPr>
        <w:t xml:space="preserve"> and vaping</w:t>
      </w:r>
      <w:r w:rsidR="00690BBB" w:rsidRPr="008461F6">
        <w:rPr>
          <w:color w:val="000000" w:themeColor="text1"/>
        </w:rPr>
        <w:t xml:space="preserve"> behaviour</w:t>
      </w:r>
      <w:r w:rsidR="00E00648" w:rsidRPr="008461F6">
        <w:rPr>
          <w:color w:val="000000" w:themeColor="text1"/>
        </w:rPr>
        <w:t xml:space="preserve"> </w:t>
      </w:r>
      <w:r w:rsidR="00FE12A3" w:rsidRPr="008461F6">
        <w:rPr>
          <w:color w:val="000000" w:themeColor="text1"/>
        </w:rPr>
        <w:t xml:space="preserve">including </w:t>
      </w:r>
      <w:r w:rsidR="00E00648" w:rsidRPr="008461F6">
        <w:rPr>
          <w:color w:val="000000" w:themeColor="text1"/>
        </w:rPr>
        <w:t>intention</w:t>
      </w:r>
      <w:r w:rsidR="00C33C0D" w:rsidRPr="008461F6">
        <w:rPr>
          <w:color w:val="000000" w:themeColor="text1"/>
        </w:rPr>
        <w:t xml:space="preserve"> to quit</w:t>
      </w:r>
      <w:r w:rsidR="00E00648" w:rsidRPr="008461F6">
        <w:rPr>
          <w:color w:val="000000" w:themeColor="text1"/>
        </w:rPr>
        <w:t xml:space="preserve"> </w:t>
      </w:r>
      <w:r w:rsidR="00273CA4" w:rsidRPr="008461F6">
        <w:rPr>
          <w:color w:val="000000" w:themeColor="text1"/>
        </w:rPr>
        <w:t xml:space="preserve">for all those who completed the full </w:t>
      </w:r>
      <w:r w:rsidR="007D21D5" w:rsidRPr="008461F6">
        <w:rPr>
          <w:color w:val="000000" w:themeColor="text1"/>
        </w:rPr>
        <w:t>survey and</w:t>
      </w:r>
      <w:r w:rsidR="00273CA4" w:rsidRPr="008461F6">
        <w:rPr>
          <w:color w:val="000000" w:themeColor="text1"/>
        </w:rPr>
        <w:t xml:space="preserve"> compares</w:t>
      </w:r>
      <w:r w:rsidR="00DB7840" w:rsidRPr="008461F6">
        <w:rPr>
          <w:color w:val="000000" w:themeColor="text1"/>
        </w:rPr>
        <w:t xml:space="preserve"> </w:t>
      </w:r>
      <w:r w:rsidR="00690BBB" w:rsidRPr="008461F6">
        <w:rPr>
          <w:color w:val="000000" w:themeColor="text1"/>
        </w:rPr>
        <w:t xml:space="preserve">exclusive </w:t>
      </w:r>
      <w:r w:rsidR="00E00648" w:rsidRPr="008461F6">
        <w:rPr>
          <w:color w:val="000000" w:themeColor="text1"/>
        </w:rPr>
        <w:t>smokers</w:t>
      </w:r>
      <w:r w:rsidR="00690BBB" w:rsidRPr="008461F6">
        <w:rPr>
          <w:color w:val="000000" w:themeColor="text1"/>
        </w:rPr>
        <w:t xml:space="preserve"> </w:t>
      </w:r>
      <w:r w:rsidR="00E00648" w:rsidRPr="008461F6">
        <w:rPr>
          <w:color w:val="000000" w:themeColor="text1"/>
        </w:rPr>
        <w:t>and</w:t>
      </w:r>
      <w:r w:rsidR="009417C2" w:rsidRPr="008461F6">
        <w:rPr>
          <w:color w:val="000000" w:themeColor="text1"/>
        </w:rPr>
        <w:t xml:space="preserve"> </w:t>
      </w:r>
      <w:r w:rsidR="00DB7840" w:rsidRPr="008461F6">
        <w:rPr>
          <w:color w:val="000000" w:themeColor="text1"/>
        </w:rPr>
        <w:t>vapers</w:t>
      </w:r>
      <w:r w:rsidR="009417C2" w:rsidRPr="008461F6">
        <w:rPr>
          <w:color w:val="000000" w:themeColor="text1"/>
        </w:rPr>
        <w:t xml:space="preserve">. </w:t>
      </w:r>
      <w:r w:rsidR="008978A1" w:rsidRPr="008461F6">
        <w:rPr>
          <w:color w:val="000000" w:themeColor="text1"/>
        </w:rPr>
        <w:t xml:space="preserve">Compared </w:t>
      </w:r>
      <w:r w:rsidR="008978A1" w:rsidRPr="008461F6">
        <w:rPr>
          <w:color w:val="000000" w:themeColor="text1"/>
        </w:rPr>
        <w:lastRenderedPageBreak/>
        <w:t>to exclusive smokers, d</w:t>
      </w:r>
      <w:r w:rsidR="00F17AA6" w:rsidRPr="008461F6">
        <w:rPr>
          <w:color w:val="000000" w:themeColor="text1"/>
        </w:rPr>
        <w:t>ual users</w:t>
      </w:r>
      <w:r w:rsidR="007C7C07" w:rsidRPr="008461F6">
        <w:rPr>
          <w:color w:val="000000" w:themeColor="text1"/>
        </w:rPr>
        <w:t xml:space="preserve"> were more likely to</w:t>
      </w:r>
      <w:r w:rsidR="00E2300F" w:rsidRPr="008461F6">
        <w:rPr>
          <w:color w:val="000000" w:themeColor="text1"/>
        </w:rPr>
        <w:t xml:space="preserve"> be planning to quit smoking (</w:t>
      </w:r>
      <w:r w:rsidR="00ED5173" w:rsidRPr="008461F6">
        <w:rPr>
          <w:color w:val="000000" w:themeColor="text1"/>
        </w:rPr>
        <w:t>OR 2.27,</w:t>
      </w:r>
      <w:r w:rsidR="00CD63FB" w:rsidRPr="008461F6">
        <w:rPr>
          <w:color w:val="000000" w:themeColor="text1"/>
        </w:rPr>
        <w:t xml:space="preserve"> 95% CI 1.24-4.18</w:t>
      </w:r>
      <w:r w:rsidR="001613C8" w:rsidRPr="008461F6">
        <w:rPr>
          <w:color w:val="000000" w:themeColor="text1"/>
        </w:rPr>
        <w:t>) and</w:t>
      </w:r>
      <w:r w:rsidR="00A162C8" w:rsidRPr="008461F6">
        <w:rPr>
          <w:color w:val="000000" w:themeColor="text1"/>
        </w:rPr>
        <w:t xml:space="preserve"> </w:t>
      </w:r>
      <w:r w:rsidR="00ED5173" w:rsidRPr="008461F6">
        <w:rPr>
          <w:color w:val="000000" w:themeColor="text1"/>
        </w:rPr>
        <w:t>to report not smoking</w:t>
      </w:r>
      <w:r w:rsidR="001613C8" w:rsidRPr="008461F6">
        <w:rPr>
          <w:color w:val="000000" w:themeColor="text1"/>
        </w:rPr>
        <w:t xml:space="preserve"> in the previous 24 hours</w:t>
      </w:r>
      <w:r w:rsidR="00A162C8" w:rsidRPr="008461F6">
        <w:rPr>
          <w:color w:val="000000" w:themeColor="text1"/>
        </w:rPr>
        <w:t xml:space="preserve"> (</w:t>
      </w:r>
      <w:r w:rsidR="00ED5173" w:rsidRPr="008461F6">
        <w:rPr>
          <w:color w:val="000000" w:themeColor="text1"/>
        </w:rPr>
        <w:t>OR 7.93,</w:t>
      </w:r>
      <w:r w:rsidR="00506F24" w:rsidRPr="008461F6">
        <w:rPr>
          <w:color w:val="000000" w:themeColor="text1"/>
        </w:rPr>
        <w:t xml:space="preserve"> 95% CI 4.86-12.93</w:t>
      </w:r>
      <w:r w:rsidR="00A162C8" w:rsidRPr="008461F6">
        <w:rPr>
          <w:color w:val="000000" w:themeColor="text1"/>
        </w:rPr>
        <w:t>).</w:t>
      </w:r>
      <w:r w:rsidR="008C3852" w:rsidRPr="008461F6">
        <w:rPr>
          <w:color w:val="000000" w:themeColor="text1"/>
        </w:rPr>
        <w:t xml:space="preserve"> </w:t>
      </w:r>
      <w:r w:rsidR="008978A1" w:rsidRPr="008461F6">
        <w:rPr>
          <w:color w:val="000000" w:themeColor="text1"/>
        </w:rPr>
        <w:t>O</w:t>
      </w:r>
      <w:r w:rsidR="003B5AEC" w:rsidRPr="008461F6">
        <w:rPr>
          <w:color w:val="000000" w:themeColor="text1"/>
        </w:rPr>
        <w:t xml:space="preserve">ver half of women who </w:t>
      </w:r>
      <w:r w:rsidR="00AF7483" w:rsidRPr="008461F6">
        <w:rPr>
          <w:color w:val="000000" w:themeColor="text1"/>
        </w:rPr>
        <w:t>were</w:t>
      </w:r>
      <w:r w:rsidR="003B5AEC" w:rsidRPr="008461F6">
        <w:rPr>
          <w:color w:val="000000" w:themeColor="text1"/>
        </w:rPr>
        <w:t xml:space="preserve"> exclusive vapers (57.6%) had s</w:t>
      </w:r>
      <w:r w:rsidR="00506F24" w:rsidRPr="008461F6">
        <w:rPr>
          <w:color w:val="000000" w:themeColor="text1"/>
        </w:rPr>
        <w:t xml:space="preserve">topped smoking before pregnancy, </w:t>
      </w:r>
      <w:r w:rsidR="003B5AEC" w:rsidRPr="008461F6">
        <w:rPr>
          <w:color w:val="000000" w:themeColor="text1"/>
        </w:rPr>
        <w:t>74.8% of dual users</w:t>
      </w:r>
      <w:r w:rsidR="00506F24" w:rsidRPr="008461F6">
        <w:rPr>
          <w:color w:val="000000" w:themeColor="text1"/>
        </w:rPr>
        <w:t xml:space="preserve"> and 70.3% of exclusive smokers</w:t>
      </w:r>
      <w:r w:rsidR="003B5AEC" w:rsidRPr="008461F6">
        <w:rPr>
          <w:color w:val="000000" w:themeColor="text1"/>
        </w:rPr>
        <w:t xml:space="preserve"> had tried to stop smoking since becoming pregnant.</w:t>
      </w:r>
    </w:p>
    <w:p w14:paraId="487B8D0F" w14:textId="1E2CFDBD" w:rsidR="00F07C02" w:rsidRPr="008461F6" w:rsidRDefault="0004062A" w:rsidP="000A3EAC">
      <w:pPr>
        <w:spacing w:line="480" w:lineRule="auto"/>
        <w:rPr>
          <w:color w:val="000000" w:themeColor="text1"/>
        </w:rPr>
      </w:pPr>
      <w:r w:rsidRPr="008461F6">
        <w:rPr>
          <w:color w:val="000000" w:themeColor="text1"/>
        </w:rPr>
        <w:t xml:space="preserve">Table 4 </w:t>
      </w:r>
      <w:r w:rsidR="007C0C7F" w:rsidRPr="008461F6">
        <w:rPr>
          <w:color w:val="000000" w:themeColor="text1"/>
        </w:rPr>
        <w:t xml:space="preserve">describes attitudes to </w:t>
      </w:r>
      <w:r w:rsidR="00904EB6" w:rsidRPr="008461F6">
        <w:rPr>
          <w:color w:val="000000" w:themeColor="text1"/>
        </w:rPr>
        <w:t>EC</w:t>
      </w:r>
      <w:r w:rsidR="0006563E" w:rsidRPr="008461F6">
        <w:rPr>
          <w:color w:val="000000" w:themeColor="text1"/>
        </w:rPr>
        <w:t xml:space="preserve"> use in pregnancy</w:t>
      </w:r>
      <w:r w:rsidR="00904EB6" w:rsidRPr="008461F6">
        <w:rPr>
          <w:color w:val="000000" w:themeColor="text1"/>
        </w:rPr>
        <w:t xml:space="preserve"> amongst</w:t>
      </w:r>
      <w:r w:rsidR="00BD236F" w:rsidRPr="008461F6">
        <w:rPr>
          <w:color w:val="000000" w:themeColor="text1"/>
        </w:rPr>
        <w:t xml:space="preserve"> all those who completed the full </w:t>
      </w:r>
      <w:r w:rsidR="005B6CDA" w:rsidRPr="008461F6">
        <w:rPr>
          <w:color w:val="000000" w:themeColor="text1"/>
        </w:rPr>
        <w:t>survey and</w:t>
      </w:r>
      <w:r w:rsidR="00BD236F" w:rsidRPr="008461F6">
        <w:rPr>
          <w:color w:val="000000" w:themeColor="text1"/>
        </w:rPr>
        <w:t xml:space="preserve"> compares</w:t>
      </w:r>
      <w:r w:rsidR="00173109" w:rsidRPr="008461F6">
        <w:rPr>
          <w:color w:val="000000" w:themeColor="text1"/>
        </w:rPr>
        <w:t xml:space="preserve"> </w:t>
      </w:r>
      <w:r w:rsidR="0076422E" w:rsidRPr="008461F6">
        <w:rPr>
          <w:color w:val="000000" w:themeColor="text1"/>
        </w:rPr>
        <w:t xml:space="preserve">exclusive smokers with </w:t>
      </w:r>
      <w:r w:rsidR="00173109" w:rsidRPr="008461F6">
        <w:rPr>
          <w:color w:val="000000" w:themeColor="text1"/>
        </w:rPr>
        <w:t xml:space="preserve">vapers </w:t>
      </w:r>
      <w:r w:rsidR="005B6CDA" w:rsidRPr="008461F6">
        <w:rPr>
          <w:color w:val="000000" w:themeColor="text1"/>
        </w:rPr>
        <w:t>(exclusive and dual)</w:t>
      </w:r>
      <w:r w:rsidR="00836B4F" w:rsidRPr="008461F6">
        <w:rPr>
          <w:color w:val="000000" w:themeColor="text1"/>
        </w:rPr>
        <w:t>.</w:t>
      </w:r>
      <w:r w:rsidR="005452FE" w:rsidRPr="008461F6">
        <w:rPr>
          <w:color w:val="000000" w:themeColor="text1"/>
        </w:rPr>
        <w:t xml:space="preserve"> Vapers were more likely to think using an EC was</w:t>
      </w:r>
      <w:r w:rsidR="001D6D7C" w:rsidRPr="008461F6">
        <w:rPr>
          <w:color w:val="000000" w:themeColor="text1"/>
        </w:rPr>
        <w:t xml:space="preserve"> safer than smoking (78.6% v </w:t>
      </w:r>
      <w:r w:rsidR="00B63643" w:rsidRPr="008461F6">
        <w:rPr>
          <w:color w:val="000000" w:themeColor="text1"/>
        </w:rPr>
        <w:t>36.4%).</w:t>
      </w:r>
      <w:r w:rsidR="00836B4F" w:rsidRPr="008461F6">
        <w:rPr>
          <w:color w:val="000000" w:themeColor="text1"/>
        </w:rPr>
        <w:t xml:space="preserve"> </w:t>
      </w:r>
      <w:r w:rsidR="00702BE7" w:rsidRPr="008461F6">
        <w:rPr>
          <w:color w:val="000000" w:themeColor="text1"/>
        </w:rPr>
        <w:t>T</w:t>
      </w:r>
      <w:r w:rsidR="00836B4F" w:rsidRPr="008461F6">
        <w:rPr>
          <w:color w:val="000000" w:themeColor="text1"/>
        </w:rPr>
        <w:t xml:space="preserve">here </w:t>
      </w:r>
      <w:r w:rsidR="00AA3C89" w:rsidRPr="008461F6">
        <w:rPr>
          <w:color w:val="000000" w:themeColor="text1"/>
        </w:rPr>
        <w:t xml:space="preserve">was </w:t>
      </w:r>
      <w:r w:rsidR="00F07C02" w:rsidRPr="008461F6">
        <w:rPr>
          <w:color w:val="000000" w:themeColor="text1"/>
        </w:rPr>
        <w:t>no signific</w:t>
      </w:r>
      <w:r w:rsidR="00C405CC" w:rsidRPr="008461F6">
        <w:rPr>
          <w:color w:val="000000" w:themeColor="text1"/>
        </w:rPr>
        <w:t xml:space="preserve">ant difference </w:t>
      </w:r>
      <w:r w:rsidR="00F07C02" w:rsidRPr="008461F6">
        <w:rPr>
          <w:color w:val="000000" w:themeColor="text1"/>
        </w:rPr>
        <w:t xml:space="preserve">in their perception of the harms of nicotine in pregnancy, </w:t>
      </w:r>
      <w:r w:rsidR="00A2464D" w:rsidRPr="008461F6">
        <w:rPr>
          <w:color w:val="000000" w:themeColor="text1"/>
        </w:rPr>
        <w:t xml:space="preserve">with most </w:t>
      </w:r>
      <w:r w:rsidR="005A63AD" w:rsidRPr="008461F6">
        <w:rPr>
          <w:color w:val="000000" w:themeColor="text1"/>
        </w:rPr>
        <w:t>vapers (70%) and smokers (76%)</w:t>
      </w:r>
      <w:r w:rsidR="00A2464D" w:rsidRPr="008461F6">
        <w:rPr>
          <w:color w:val="000000" w:themeColor="text1"/>
        </w:rPr>
        <w:t xml:space="preserve"> </w:t>
      </w:r>
      <w:r w:rsidR="008961D7" w:rsidRPr="008461F6">
        <w:rPr>
          <w:color w:val="000000" w:themeColor="text1"/>
        </w:rPr>
        <w:t xml:space="preserve">agreeing with </w:t>
      </w:r>
      <w:r w:rsidR="00F07C02" w:rsidRPr="008461F6">
        <w:rPr>
          <w:color w:val="000000" w:themeColor="text1"/>
        </w:rPr>
        <w:t>the statement ‘</w:t>
      </w:r>
      <w:r w:rsidR="00F07C02" w:rsidRPr="008461F6">
        <w:rPr>
          <w:i/>
          <w:color w:val="000000" w:themeColor="text1"/>
        </w:rPr>
        <w:t>nicotine is harmful to my unborn baby’</w:t>
      </w:r>
      <w:r w:rsidR="00F07C02" w:rsidRPr="008461F6">
        <w:rPr>
          <w:color w:val="000000" w:themeColor="text1"/>
        </w:rPr>
        <w:t xml:space="preserve">. </w:t>
      </w:r>
      <w:r w:rsidR="00180723">
        <w:rPr>
          <w:color w:val="000000" w:themeColor="text1"/>
        </w:rPr>
        <w:t xml:space="preserve">There were no significant differences </w:t>
      </w:r>
      <w:r w:rsidR="00184C98">
        <w:rPr>
          <w:color w:val="000000" w:themeColor="text1"/>
        </w:rPr>
        <w:t>between dual and exclusive vapers</w:t>
      </w:r>
      <w:r w:rsidR="00321FE1">
        <w:rPr>
          <w:color w:val="000000" w:themeColor="text1"/>
        </w:rPr>
        <w:t xml:space="preserve"> in their attitudes</w:t>
      </w:r>
      <w:r w:rsidR="00184C98">
        <w:rPr>
          <w:color w:val="000000" w:themeColor="text1"/>
        </w:rPr>
        <w:t xml:space="preserve"> </w:t>
      </w:r>
      <w:r w:rsidR="005B43A5">
        <w:rPr>
          <w:color w:val="000000" w:themeColor="text1"/>
        </w:rPr>
        <w:t>towards ECs</w:t>
      </w:r>
      <w:r w:rsidR="00A74546">
        <w:rPr>
          <w:color w:val="000000" w:themeColor="text1"/>
        </w:rPr>
        <w:t xml:space="preserve"> </w:t>
      </w:r>
      <w:r w:rsidR="005B43A5">
        <w:rPr>
          <w:color w:val="000000" w:themeColor="text1"/>
        </w:rPr>
        <w:t xml:space="preserve">or how </w:t>
      </w:r>
      <w:r w:rsidR="00A74546">
        <w:rPr>
          <w:color w:val="000000" w:themeColor="text1"/>
        </w:rPr>
        <w:t>acceptab</w:t>
      </w:r>
      <w:r w:rsidR="005B43A5">
        <w:rPr>
          <w:color w:val="000000" w:themeColor="text1"/>
        </w:rPr>
        <w:t>le they found them</w:t>
      </w:r>
      <w:r w:rsidR="00A74546">
        <w:rPr>
          <w:color w:val="000000" w:themeColor="text1"/>
        </w:rPr>
        <w:t xml:space="preserve"> </w:t>
      </w:r>
      <w:r w:rsidR="00B64C10">
        <w:rPr>
          <w:color w:val="000000" w:themeColor="text1"/>
        </w:rPr>
        <w:t>(data</w:t>
      </w:r>
      <w:r w:rsidR="00A74546">
        <w:rPr>
          <w:color w:val="000000" w:themeColor="text1"/>
        </w:rPr>
        <w:t xml:space="preserve"> </w:t>
      </w:r>
      <w:r w:rsidR="00B64C10">
        <w:rPr>
          <w:color w:val="000000" w:themeColor="text1"/>
        </w:rPr>
        <w:t>no</w:t>
      </w:r>
      <w:r w:rsidR="00A74546">
        <w:rPr>
          <w:color w:val="000000" w:themeColor="text1"/>
        </w:rPr>
        <w:t>t</w:t>
      </w:r>
      <w:r w:rsidR="00B64C10">
        <w:rPr>
          <w:color w:val="000000" w:themeColor="text1"/>
        </w:rPr>
        <w:t xml:space="preserve"> shown</w:t>
      </w:r>
      <w:r w:rsidR="00A74546">
        <w:rPr>
          <w:color w:val="000000" w:themeColor="text1"/>
        </w:rPr>
        <w:t>)</w:t>
      </w:r>
      <w:r w:rsidR="00B64C10">
        <w:rPr>
          <w:color w:val="000000" w:themeColor="text1"/>
        </w:rPr>
        <w:t xml:space="preserve">. </w:t>
      </w:r>
      <w:r w:rsidR="00184C98">
        <w:rPr>
          <w:color w:val="000000" w:themeColor="text1"/>
        </w:rPr>
        <w:t xml:space="preserve"> </w:t>
      </w:r>
    </w:p>
    <w:p w14:paraId="00EBCC7B" w14:textId="77777777" w:rsidR="00B341F0" w:rsidRPr="008461F6" w:rsidRDefault="00B341F0" w:rsidP="000A3EAC">
      <w:pPr>
        <w:pStyle w:val="Heading1"/>
        <w:spacing w:line="480" w:lineRule="auto"/>
      </w:pPr>
      <w:r w:rsidRPr="008461F6">
        <w:t>Discussion</w:t>
      </w:r>
    </w:p>
    <w:p w14:paraId="71103BD5" w14:textId="77777777" w:rsidR="00217A60" w:rsidRPr="008461F6" w:rsidRDefault="00217A60" w:rsidP="000A3EAC">
      <w:pPr>
        <w:pStyle w:val="Heading2"/>
        <w:spacing w:line="480" w:lineRule="auto"/>
      </w:pPr>
      <w:r w:rsidRPr="008461F6">
        <w:t>Main findings</w:t>
      </w:r>
    </w:p>
    <w:p w14:paraId="00389F95" w14:textId="77777777" w:rsidR="00A22838" w:rsidRDefault="00E274D6" w:rsidP="000A3EAC">
      <w:pPr>
        <w:spacing w:line="480" w:lineRule="auto"/>
        <w:rPr>
          <w:color w:val="000000" w:themeColor="text1"/>
        </w:rPr>
      </w:pPr>
      <w:r w:rsidRPr="008461F6">
        <w:rPr>
          <w:color w:val="000000" w:themeColor="text1"/>
        </w:rPr>
        <w:t xml:space="preserve">This </w:t>
      </w:r>
      <w:r w:rsidR="00603A1D" w:rsidRPr="008461F6">
        <w:rPr>
          <w:color w:val="000000" w:themeColor="text1"/>
        </w:rPr>
        <w:t>is the</w:t>
      </w:r>
      <w:r w:rsidR="00A72A8F" w:rsidRPr="008461F6">
        <w:rPr>
          <w:color w:val="000000" w:themeColor="text1"/>
        </w:rPr>
        <w:t xml:space="preserve"> first</w:t>
      </w:r>
      <w:r w:rsidR="00A95A8F" w:rsidRPr="008461F6">
        <w:rPr>
          <w:color w:val="000000" w:themeColor="text1"/>
        </w:rPr>
        <w:t xml:space="preserve"> </w:t>
      </w:r>
      <w:r w:rsidR="003C6E77" w:rsidRPr="008461F6">
        <w:rPr>
          <w:color w:val="000000" w:themeColor="text1"/>
        </w:rPr>
        <w:t xml:space="preserve">UK </w:t>
      </w:r>
      <w:r w:rsidR="00B762A7" w:rsidRPr="008461F6">
        <w:rPr>
          <w:color w:val="000000" w:themeColor="text1"/>
        </w:rPr>
        <w:t>study</w:t>
      </w:r>
      <w:r w:rsidR="00603A1D" w:rsidRPr="008461F6">
        <w:rPr>
          <w:color w:val="000000" w:themeColor="text1"/>
        </w:rPr>
        <w:t xml:space="preserve"> </w:t>
      </w:r>
      <w:r w:rsidRPr="008461F6">
        <w:rPr>
          <w:color w:val="000000" w:themeColor="text1"/>
        </w:rPr>
        <w:t xml:space="preserve">to </w:t>
      </w:r>
      <w:r w:rsidR="003C6E77" w:rsidRPr="008461F6">
        <w:rPr>
          <w:color w:val="000000" w:themeColor="text1"/>
        </w:rPr>
        <w:t>report</w:t>
      </w:r>
      <w:r w:rsidRPr="008461F6">
        <w:rPr>
          <w:color w:val="000000" w:themeColor="text1"/>
        </w:rPr>
        <w:t xml:space="preserve"> </w:t>
      </w:r>
      <w:r w:rsidR="00D0441B" w:rsidRPr="008461F6">
        <w:rPr>
          <w:color w:val="000000" w:themeColor="text1"/>
        </w:rPr>
        <w:t>vaping prevalence</w:t>
      </w:r>
      <w:r w:rsidR="00FD30F2" w:rsidRPr="008461F6">
        <w:rPr>
          <w:color w:val="000000" w:themeColor="text1"/>
        </w:rPr>
        <w:t xml:space="preserve">, </w:t>
      </w:r>
      <w:r w:rsidR="003C6E77" w:rsidRPr="008461F6">
        <w:rPr>
          <w:color w:val="000000" w:themeColor="text1"/>
        </w:rPr>
        <w:t xml:space="preserve">user </w:t>
      </w:r>
      <w:r w:rsidR="00FD30F2" w:rsidRPr="008461F6">
        <w:rPr>
          <w:color w:val="000000" w:themeColor="text1"/>
        </w:rPr>
        <w:t xml:space="preserve">characteristics </w:t>
      </w:r>
      <w:r w:rsidRPr="008461F6">
        <w:rPr>
          <w:color w:val="000000" w:themeColor="text1"/>
        </w:rPr>
        <w:t xml:space="preserve">and attitudes towards </w:t>
      </w:r>
      <w:r w:rsidR="00B762A7" w:rsidRPr="008461F6">
        <w:rPr>
          <w:color w:val="000000" w:themeColor="text1"/>
        </w:rPr>
        <w:t>vaping</w:t>
      </w:r>
      <w:r w:rsidRPr="008461F6">
        <w:rPr>
          <w:color w:val="000000" w:themeColor="text1"/>
        </w:rPr>
        <w:t xml:space="preserve"> during pregnancy. </w:t>
      </w:r>
      <w:r w:rsidR="003C6E77" w:rsidRPr="008461F6">
        <w:rPr>
          <w:color w:val="000000" w:themeColor="text1"/>
        </w:rPr>
        <w:t>J</w:t>
      </w:r>
      <w:r w:rsidRPr="008461F6">
        <w:rPr>
          <w:color w:val="000000" w:themeColor="text1"/>
        </w:rPr>
        <w:t xml:space="preserve">ust under 5% of </w:t>
      </w:r>
      <w:r w:rsidR="00554B53" w:rsidRPr="008461F6">
        <w:rPr>
          <w:color w:val="000000" w:themeColor="text1"/>
        </w:rPr>
        <w:t xml:space="preserve">all </w:t>
      </w:r>
      <w:r w:rsidR="0077155B" w:rsidRPr="008461F6">
        <w:rPr>
          <w:color w:val="000000" w:themeColor="text1"/>
        </w:rPr>
        <w:t>pregnant women reported current</w:t>
      </w:r>
      <w:r w:rsidR="003C6E77" w:rsidRPr="008461F6">
        <w:rPr>
          <w:color w:val="000000" w:themeColor="text1"/>
        </w:rPr>
        <w:t>ly</w:t>
      </w:r>
      <w:r w:rsidR="0077155B" w:rsidRPr="008461F6">
        <w:rPr>
          <w:color w:val="000000" w:themeColor="text1"/>
        </w:rPr>
        <w:t xml:space="preserve"> vap</w:t>
      </w:r>
      <w:r w:rsidR="003C6E77" w:rsidRPr="008461F6">
        <w:rPr>
          <w:color w:val="000000" w:themeColor="text1"/>
        </w:rPr>
        <w:t>ing</w:t>
      </w:r>
      <w:r w:rsidRPr="008461F6">
        <w:rPr>
          <w:color w:val="000000" w:themeColor="text1"/>
        </w:rPr>
        <w:t xml:space="preserve">, the majority of </w:t>
      </w:r>
      <w:r w:rsidR="007B03B1" w:rsidRPr="008461F6">
        <w:rPr>
          <w:color w:val="000000" w:themeColor="text1"/>
        </w:rPr>
        <w:t xml:space="preserve">whom </w:t>
      </w:r>
      <w:r w:rsidRPr="008461F6">
        <w:rPr>
          <w:color w:val="000000" w:themeColor="text1"/>
        </w:rPr>
        <w:t>continued to smoke.</w:t>
      </w:r>
      <w:r w:rsidR="00603A1D" w:rsidRPr="008461F6">
        <w:rPr>
          <w:color w:val="000000" w:themeColor="text1"/>
        </w:rPr>
        <w:t xml:space="preserve"> Among</w:t>
      </w:r>
      <w:r w:rsidR="00B47505" w:rsidRPr="008461F6">
        <w:rPr>
          <w:color w:val="000000" w:themeColor="text1"/>
        </w:rPr>
        <w:t xml:space="preserve"> </w:t>
      </w:r>
      <w:r w:rsidR="0008435C" w:rsidRPr="008461F6">
        <w:rPr>
          <w:color w:val="000000" w:themeColor="text1"/>
        </w:rPr>
        <w:t>smokers and ex-smoker</w:t>
      </w:r>
      <w:r w:rsidR="00B50DB0" w:rsidRPr="008461F6">
        <w:rPr>
          <w:color w:val="000000" w:themeColor="text1"/>
        </w:rPr>
        <w:t>s</w:t>
      </w:r>
      <w:r w:rsidR="00964D92" w:rsidRPr="008461F6">
        <w:rPr>
          <w:color w:val="000000" w:themeColor="text1"/>
        </w:rPr>
        <w:t>,</w:t>
      </w:r>
      <w:r w:rsidR="00603A1D" w:rsidRPr="008461F6">
        <w:rPr>
          <w:color w:val="000000" w:themeColor="text1"/>
        </w:rPr>
        <w:t xml:space="preserve"> </w:t>
      </w:r>
      <w:r w:rsidR="00B47505" w:rsidRPr="008461F6">
        <w:rPr>
          <w:color w:val="000000" w:themeColor="text1"/>
        </w:rPr>
        <w:t>just over 16% report</w:t>
      </w:r>
      <w:r w:rsidR="00973189" w:rsidRPr="008461F6">
        <w:rPr>
          <w:color w:val="000000" w:themeColor="text1"/>
        </w:rPr>
        <w:t>ed</w:t>
      </w:r>
      <w:r w:rsidR="00B47505" w:rsidRPr="008461F6">
        <w:rPr>
          <w:color w:val="000000" w:themeColor="text1"/>
        </w:rPr>
        <w:t xml:space="preserve"> </w:t>
      </w:r>
      <w:r w:rsidR="00B762A7" w:rsidRPr="008461F6">
        <w:rPr>
          <w:color w:val="000000" w:themeColor="text1"/>
        </w:rPr>
        <w:t>vaping</w:t>
      </w:r>
      <w:r w:rsidR="00B47505" w:rsidRPr="008461F6">
        <w:rPr>
          <w:color w:val="000000" w:themeColor="text1"/>
        </w:rPr>
        <w:t xml:space="preserve"> in pregnancy, most</w:t>
      </w:r>
      <w:r w:rsidR="003C6E77" w:rsidRPr="008461F6">
        <w:rPr>
          <w:color w:val="000000" w:themeColor="text1"/>
        </w:rPr>
        <w:t xml:space="preserve">ly as </w:t>
      </w:r>
      <w:r w:rsidR="00DE3AF5" w:rsidRPr="008461F6">
        <w:rPr>
          <w:color w:val="000000" w:themeColor="text1"/>
        </w:rPr>
        <w:t xml:space="preserve">dual </w:t>
      </w:r>
      <w:r w:rsidR="003C6E77" w:rsidRPr="008461F6">
        <w:rPr>
          <w:color w:val="000000" w:themeColor="text1"/>
        </w:rPr>
        <w:t>users</w:t>
      </w:r>
      <w:r w:rsidR="00B47505" w:rsidRPr="008461F6">
        <w:rPr>
          <w:color w:val="000000" w:themeColor="text1"/>
        </w:rPr>
        <w:t>.</w:t>
      </w:r>
      <w:r w:rsidR="00DE3AF5" w:rsidRPr="008461F6">
        <w:rPr>
          <w:color w:val="000000" w:themeColor="text1"/>
        </w:rPr>
        <w:t xml:space="preserve"> </w:t>
      </w:r>
      <w:r w:rsidR="00B762A7" w:rsidRPr="008461F6">
        <w:rPr>
          <w:color w:val="000000" w:themeColor="text1"/>
        </w:rPr>
        <w:t xml:space="preserve">Dual </w:t>
      </w:r>
      <w:r w:rsidR="003C6E77" w:rsidRPr="008461F6">
        <w:rPr>
          <w:color w:val="000000" w:themeColor="text1"/>
        </w:rPr>
        <w:t xml:space="preserve">users </w:t>
      </w:r>
      <w:r w:rsidRPr="008461F6">
        <w:rPr>
          <w:color w:val="000000" w:themeColor="text1"/>
        </w:rPr>
        <w:t xml:space="preserve">were more likely to </w:t>
      </w:r>
      <w:r w:rsidR="00F454ED" w:rsidRPr="008461F6">
        <w:rPr>
          <w:color w:val="000000" w:themeColor="text1"/>
        </w:rPr>
        <w:t>report wanting to quit</w:t>
      </w:r>
      <w:r w:rsidR="00907873" w:rsidRPr="008461F6">
        <w:rPr>
          <w:color w:val="000000" w:themeColor="text1"/>
        </w:rPr>
        <w:t xml:space="preserve"> smoking</w:t>
      </w:r>
      <w:r w:rsidR="00C367E5" w:rsidRPr="008461F6">
        <w:rPr>
          <w:color w:val="000000" w:themeColor="text1"/>
        </w:rPr>
        <w:t xml:space="preserve"> and less likely to have smoked in the previous 24 hours</w:t>
      </w:r>
      <w:r w:rsidRPr="008461F6">
        <w:rPr>
          <w:color w:val="000000" w:themeColor="text1"/>
        </w:rPr>
        <w:t xml:space="preserve"> compared </w:t>
      </w:r>
      <w:r w:rsidR="003C6E77" w:rsidRPr="008461F6">
        <w:rPr>
          <w:color w:val="000000" w:themeColor="text1"/>
        </w:rPr>
        <w:t xml:space="preserve">with exclusive </w:t>
      </w:r>
      <w:r w:rsidR="00144A36" w:rsidRPr="008461F6">
        <w:rPr>
          <w:color w:val="000000" w:themeColor="text1"/>
        </w:rPr>
        <w:t>smokers.</w:t>
      </w:r>
      <w:r w:rsidRPr="008461F6">
        <w:rPr>
          <w:color w:val="000000" w:themeColor="text1"/>
        </w:rPr>
        <w:t xml:space="preserve"> </w:t>
      </w:r>
      <w:r w:rsidR="00C90451" w:rsidRPr="008461F6">
        <w:rPr>
          <w:color w:val="000000" w:themeColor="text1"/>
        </w:rPr>
        <w:t>T</w:t>
      </w:r>
      <w:r w:rsidR="0060149F" w:rsidRPr="008461F6">
        <w:rPr>
          <w:color w:val="000000" w:themeColor="text1"/>
        </w:rPr>
        <w:t>here were significant differences</w:t>
      </w:r>
      <w:r w:rsidR="003C6E77" w:rsidRPr="008461F6">
        <w:rPr>
          <w:color w:val="000000" w:themeColor="text1"/>
        </w:rPr>
        <w:t xml:space="preserve"> between dual</w:t>
      </w:r>
      <w:r w:rsidR="008F0259" w:rsidRPr="008461F6">
        <w:rPr>
          <w:color w:val="000000" w:themeColor="text1"/>
        </w:rPr>
        <w:t xml:space="preserve"> users</w:t>
      </w:r>
      <w:r w:rsidR="003C6E77" w:rsidRPr="008461F6">
        <w:rPr>
          <w:color w:val="000000" w:themeColor="text1"/>
        </w:rPr>
        <w:t xml:space="preserve"> </w:t>
      </w:r>
      <w:r w:rsidR="008F0259" w:rsidRPr="008461F6">
        <w:rPr>
          <w:color w:val="000000" w:themeColor="text1"/>
        </w:rPr>
        <w:t>and</w:t>
      </w:r>
      <w:r w:rsidR="008D6CF7" w:rsidRPr="008461F6">
        <w:rPr>
          <w:color w:val="000000" w:themeColor="text1"/>
        </w:rPr>
        <w:t xml:space="preserve"> exclusive vapers</w:t>
      </w:r>
      <w:r w:rsidR="005337EE" w:rsidRPr="008461F6">
        <w:rPr>
          <w:color w:val="000000" w:themeColor="text1"/>
        </w:rPr>
        <w:t>;</w:t>
      </w:r>
      <w:r w:rsidR="00CE14A7" w:rsidRPr="008461F6">
        <w:rPr>
          <w:color w:val="000000" w:themeColor="text1"/>
        </w:rPr>
        <w:t xml:space="preserve"> </w:t>
      </w:r>
      <w:r w:rsidR="00227B27" w:rsidRPr="008461F6">
        <w:rPr>
          <w:color w:val="000000" w:themeColor="text1"/>
        </w:rPr>
        <w:t xml:space="preserve">dual users </w:t>
      </w:r>
      <w:r w:rsidR="00B314B2" w:rsidRPr="008461F6">
        <w:rPr>
          <w:color w:val="000000" w:themeColor="text1"/>
        </w:rPr>
        <w:t xml:space="preserve">were </w:t>
      </w:r>
      <w:r w:rsidR="00227B27" w:rsidRPr="008461F6">
        <w:rPr>
          <w:color w:val="000000" w:themeColor="text1"/>
        </w:rPr>
        <w:t>younger</w:t>
      </w:r>
      <w:r w:rsidR="00CE14A7" w:rsidRPr="008461F6">
        <w:rPr>
          <w:color w:val="000000" w:themeColor="text1"/>
        </w:rPr>
        <w:t>,</w:t>
      </w:r>
      <w:r w:rsidR="00227B27" w:rsidRPr="008461F6">
        <w:rPr>
          <w:color w:val="000000" w:themeColor="text1"/>
        </w:rPr>
        <w:t xml:space="preserve"> less</w:t>
      </w:r>
      <w:r w:rsidR="009C5517" w:rsidRPr="008461F6">
        <w:rPr>
          <w:color w:val="000000" w:themeColor="text1"/>
        </w:rPr>
        <w:t xml:space="preserve"> educated,</w:t>
      </w:r>
      <w:r w:rsidR="00CE14A7" w:rsidRPr="008461F6">
        <w:rPr>
          <w:color w:val="000000" w:themeColor="text1"/>
        </w:rPr>
        <w:t xml:space="preserve"> </w:t>
      </w:r>
      <w:r w:rsidR="00227B27" w:rsidRPr="008461F6">
        <w:rPr>
          <w:color w:val="000000" w:themeColor="text1"/>
        </w:rPr>
        <w:t>less</w:t>
      </w:r>
      <w:r w:rsidR="00CE14A7" w:rsidRPr="008461F6">
        <w:rPr>
          <w:color w:val="000000" w:themeColor="text1"/>
        </w:rPr>
        <w:t xml:space="preserve"> likely to h</w:t>
      </w:r>
      <w:r w:rsidR="00227B27" w:rsidRPr="008461F6">
        <w:rPr>
          <w:color w:val="000000" w:themeColor="text1"/>
        </w:rPr>
        <w:t>ave a planned pregnancy and more</w:t>
      </w:r>
      <w:r w:rsidR="00CE14A7" w:rsidRPr="008461F6">
        <w:rPr>
          <w:color w:val="000000" w:themeColor="text1"/>
        </w:rPr>
        <w:t xml:space="preserve"> likely to have smoked in a previous pregnancy</w:t>
      </w:r>
      <w:r w:rsidR="0036354A" w:rsidRPr="008461F6">
        <w:rPr>
          <w:color w:val="000000" w:themeColor="text1"/>
        </w:rPr>
        <w:t xml:space="preserve">. </w:t>
      </w:r>
      <w:r w:rsidR="003A08C5" w:rsidRPr="008461F6">
        <w:rPr>
          <w:color w:val="000000" w:themeColor="text1"/>
        </w:rPr>
        <w:t>Over half of exclusive vapers had stopped smoking before becoming pregnant</w:t>
      </w:r>
      <w:r w:rsidR="00352D70" w:rsidRPr="008461F6">
        <w:rPr>
          <w:color w:val="000000" w:themeColor="text1"/>
        </w:rPr>
        <w:t>.</w:t>
      </w:r>
      <w:r w:rsidR="00A22838" w:rsidRPr="00A22838">
        <w:rPr>
          <w:color w:val="000000" w:themeColor="text1"/>
        </w:rPr>
        <w:t xml:space="preserve"> </w:t>
      </w:r>
    </w:p>
    <w:p w14:paraId="16D46094" w14:textId="6DB6474E" w:rsidR="00E274D6" w:rsidRPr="008461F6" w:rsidRDefault="00E274D6" w:rsidP="000A3EAC">
      <w:pPr>
        <w:spacing w:line="480" w:lineRule="auto"/>
        <w:rPr>
          <w:color w:val="000000" w:themeColor="text1"/>
        </w:rPr>
      </w:pPr>
    </w:p>
    <w:p w14:paraId="01945EFB" w14:textId="77777777" w:rsidR="00EB39F3" w:rsidRPr="008461F6" w:rsidRDefault="00EB39F3" w:rsidP="000A3EAC">
      <w:pPr>
        <w:pStyle w:val="Heading2"/>
        <w:spacing w:line="480" w:lineRule="auto"/>
      </w:pPr>
      <w:r w:rsidRPr="008461F6">
        <w:lastRenderedPageBreak/>
        <w:t xml:space="preserve">Strength and limitations </w:t>
      </w:r>
    </w:p>
    <w:p w14:paraId="340C6B45" w14:textId="05308CB5" w:rsidR="00EB39F3" w:rsidRPr="008461F6" w:rsidRDefault="00EB39F3" w:rsidP="000A3EAC">
      <w:pPr>
        <w:spacing w:line="480" w:lineRule="auto"/>
        <w:rPr>
          <w:color w:val="000000" w:themeColor="text1"/>
        </w:rPr>
      </w:pPr>
      <w:r w:rsidRPr="008461F6">
        <w:rPr>
          <w:color w:val="000000" w:themeColor="text1"/>
        </w:rPr>
        <w:t>Strengths include the prospective recording of data during pregnancy, rather than retrospective data collection postpartum, reducing recall error and bias. The selection of hospital recruitment sites was non-random, as we only used hospitals that had research nurses/midwives available to recruit,</w:t>
      </w:r>
      <w:r w:rsidR="00A24DFA">
        <w:rPr>
          <w:color w:val="000000" w:themeColor="text1"/>
        </w:rPr>
        <w:t xml:space="preserve"> </w:t>
      </w:r>
      <w:r w:rsidR="00A24DFA">
        <w:rPr>
          <w:color w:val="FF0000"/>
        </w:rPr>
        <w:t xml:space="preserve">although </w:t>
      </w:r>
      <w:r w:rsidR="00BB5A85">
        <w:rPr>
          <w:color w:val="FF0000"/>
        </w:rPr>
        <w:t>the majority of</w:t>
      </w:r>
      <w:r w:rsidR="004250CD">
        <w:rPr>
          <w:color w:val="FF0000"/>
        </w:rPr>
        <w:t xml:space="preserve"> hospitals </w:t>
      </w:r>
      <w:r w:rsidR="001755C8">
        <w:rPr>
          <w:color w:val="FF0000"/>
        </w:rPr>
        <w:t>in</w:t>
      </w:r>
      <w:r w:rsidR="004250CD">
        <w:rPr>
          <w:color w:val="FF0000"/>
        </w:rPr>
        <w:t xml:space="preserve"> England</w:t>
      </w:r>
      <w:r w:rsidR="001755C8">
        <w:rPr>
          <w:color w:val="FF0000"/>
        </w:rPr>
        <w:t xml:space="preserve"> have this service available</w:t>
      </w:r>
      <w:r w:rsidR="001D4B08">
        <w:rPr>
          <w:color w:val="FF0000"/>
        </w:rPr>
        <w:t xml:space="preserve"> </w:t>
      </w:r>
      <w:r w:rsidR="001D4B08">
        <w:rPr>
          <w:color w:val="FF0000"/>
        </w:rPr>
        <w:fldChar w:fldCharType="begin"/>
      </w:r>
      <w:r w:rsidR="00D5167D">
        <w:rPr>
          <w:color w:val="FF0000"/>
        </w:rPr>
        <w:instrText xml:space="preserve"> ADDIN EN.CITE &lt;EndNote&gt;&lt;Cite&gt;&lt;Author&gt;National institute for Health Research&lt;/Author&gt;&lt;Year&gt;2020&lt;/Year&gt;&lt;RecNum&gt;2727&lt;/RecNum&gt;&lt;DisplayText&gt;&lt;style face="superscript"&gt;(44)&lt;/style&gt;&lt;/DisplayText&gt;&lt;record&gt;&lt;rec-number&gt;2727&lt;/rec-number&gt;&lt;foreign-keys&gt;&lt;key app="EN" db-id="vvftexezl5p9skeet96xwtd3rtz0swa90x2a" timestamp="1596019702"&gt;2727&lt;/key&gt;&lt;/foreign-keys&gt;&lt;ref-type name="Web Page"&gt;12&lt;/ref-type&gt;&lt;contributors&gt;&lt;authors&gt;&lt;author&gt;National institute for Health Research, &lt;/author&gt;&lt;/authors&gt;&lt;/contributors&gt;&lt;titles&gt;&lt;title&gt;Clinical Research Network &lt;/title&gt;&lt;/titles&gt;&lt;volume&gt;2020&lt;/volume&gt;&lt;number&gt;29/07/2020&lt;/number&gt;&lt;dates&gt;&lt;year&gt;2020&lt;/year&gt;&lt;/dates&gt;&lt;publisher&gt;NIHR&lt;/publisher&gt;&lt;urls&gt;&lt;related-urls&gt;&lt;url&gt;https://www.nihr.ac.uk/explore-nihr/support/clinical-research-network.htm&lt;/url&gt;&lt;/related-urls&gt;&lt;/urls&gt;&lt;/record&gt;&lt;/Cite&gt;&lt;/EndNote&gt;</w:instrText>
      </w:r>
      <w:r w:rsidR="001D4B08">
        <w:rPr>
          <w:color w:val="FF0000"/>
        </w:rPr>
        <w:fldChar w:fldCharType="separate"/>
      </w:r>
      <w:r w:rsidR="00D5167D" w:rsidRPr="00D5167D">
        <w:rPr>
          <w:noProof/>
          <w:color w:val="FF0000"/>
          <w:vertAlign w:val="superscript"/>
        </w:rPr>
        <w:t>(44)</w:t>
      </w:r>
      <w:r w:rsidR="001D4B08">
        <w:rPr>
          <w:color w:val="FF0000"/>
        </w:rPr>
        <w:fldChar w:fldCharType="end"/>
      </w:r>
      <w:r w:rsidR="003A1730">
        <w:rPr>
          <w:color w:val="000000" w:themeColor="text1"/>
        </w:rPr>
        <w:t>.</w:t>
      </w:r>
      <w:r w:rsidR="009F0102">
        <w:rPr>
          <w:color w:val="000000" w:themeColor="text1"/>
        </w:rPr>
        <w:t xml:space="preserve"> </w:t>
      </w:r>
      <w:r w:rsidR="003A1730">
        <w:rPr>
          <w:color w:val="000000" w:themeColor="text1"/>
        </w:rPr>
        <w:t>E</w:t>
      </w:r>
      <w:r w:rsidRPr="008461F6">
        <w:rPr>
          <w:color w:val="000000" w:themeColor="text1"/>
        </w:rPr>
        <w:t>fforts were made to ensure a wide range of geographical locations, socio-economic areas and variation in smoking in pregnancy rates. Non-smokers may have been less likely to complete the screening survey as they might consider the topic not relevant and non-English readers would not be included. We did not record how many declined to complete the screening survey</w:t>
      </w:r>
      <w:r w:rsidR="00AC641F">
        <w:rPr>
          <w:color w:val="FF0000"/>
        </w:rPr>
        <w:t xml:space="preserve">, however in a previous study </w:t>
      </w:r>
      <w:r w:rsidR="00F6307A">
        <w:rPr>
          <w:color w:val="FF0000"/>
        </w:rPr>
        <w:t>measuring smoking</w:t>
      </w:r>
      <w:r w:rsidR="002D393A">
        <w:rPr>
          <w:color w:val="FF0000"/>
        </w:rPr>
        <w:t xml:space="preserve"> prevalence</w:t>
      </w:r>
      <w:r w:rsidR="00F6307A">
        <w:rPr>
          <w:color w:val="FF0000"/>
        </w:rPr>
        <w:t xml:space="preserve"> in pregnancy, </w:t>
      </w:r>
      <w:r w:rsidR="00AC641F">
        <w:rPr>
          <w:color w:val="FF0000"/>
        </w:rPr>
        <w:t>using very similar methods</w:t>
      </w:r>
      <w:r w:rsidR="00F6307A">
        <w:rPr>
          <w:color w:val="FF0000"/>
        </w:rPr>
        <w:t>, the</w:t>
      </w:r>
      <w:r w:rsidR="002F6B80">
        <w:rPr>
          <w:color w:val="FF0000"/>
        </w:rPr>
        <w:t xml:space="preserve"> rate of</w:t>
      </w:r>
      <w:r w:rsidR="00F6307A">
        <w:rPr>
          <w:color w:val="FF0000"/>
        </w:rPr>
        <w:t xml:space="preserve"> decline was </w:t>
      </w:r>
      <w:r w:rsidR="002F6B80">
        <w:rPr>
          <w:color w:val="FF0000"/>
        </w:rPr>
        <w:t>only</w:t>
      </w:r>
      <w:r w:rsidR="00F6307A">
        <w:rPr>
          <w:color w:val="FF0000"/>
        </w:rPr>
        <w:t xml:space="preserve"> 4</w:t>
      </w:r>
      <w:r w:rsidR="002F6B80">
        <w:rPr>
          <w:color w:val="FF0000"/>
        </w:rPr>
        <w:t>.</w:t>
      </w:r>
      <w:r w:rsidR="00F6307A">
        <w:rPr>
          <w:color w:val="FF0000"/>
        </w:rPr>
        <w:t>5%</w:t>
      </w:r>
      <w:r w:rsidR="00F6307A">
        <w:rPr>
          <w:color w:val="FF0000"/>
        </w:rPr>
        <w:fldChar w:fldCharType="begin">
          <w:fldData xml:space="preserve">PEVuZE5vdGU+PENpdGU+PEF1dGhvcj5PcnRvbjwvQXV0aG9yPjxZZWFyPjIwMTQ8L1llYXI+PFJl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</w:fldData>
        </w:fldChar>
      </w:r>
      <w:r w:rsidR="00D5167D">
        <w:rPr>
          <w:color w:val="FF0000"/>
        </w:rPr>
        <w:instrText xml:space="preserve"> ADDIN EN.CITE </w:instrText>
      </w:r>
      <w:r w:rsidR="00D5167D">
        <w:rPr>
          <w:color w:val="FF0000"/>
        </w:rPr>
        <w:fldChar w:fldCharType="begin">
          <w:fldData xml:space="preserve">PEVuZE5vdGU+PENpdGU+PEF1dGhvcj5PcnRvbjwvQXV0aG9yPjxZZWFyPjIwMTQ8L1llYXI+PFJl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</w:fldData>
        </w:fldChar>
      </w:r>
      <w:r w:rsidR="00D5167D">
        <w:rPr>
          <w:color w:val="FF0000"/>
        </w:rPr>
        <w:instrText xml:space="preserve"> ADDIN EN.CITE.DATA </w:instrText>
      </w:r>
      <w:r w:rsidR="00D5167D">
        <w:rPr>
          <w:color w:val="FF0000"/>
        </w:rPr>
      </w:r>
      <w:r w:rsidR="00D5167D">
        <w:rPr>
          <w:color w:val="FF0000"/>
        </w:rPr>
        <w:fldChar w:fldCharType="end"/>
      </w:r>
      <w:r w:rsidR="00F6307A">
        <w:rPr>
          <w:color w:val="FF0000"/>
        </w:rPr>
      </w:r>
      <w:r w:rsidR="00F6307A">
        <w:rPr>
          <w:color w:val="FF0000"/>
        </w:rPr>
        <w:fldChar w:fldCharType="separate"/>
      </w:r>
      <w:r w:rsidR="00D5167D" w:rsidRPr="00D5167D">
        <w:rPr>
          <w:noProof/>
          <w:color w:val="FF0000"/>
          <w:vertAlign w:val="superscript"/>
        </w:rPr>
        <w:t>(42)</w:t>
      </w:r>
      <w:r w:rsidR="00F6307A">
        <w:rPr>
          <w:color w:val="FF0000"/>
        </w:rPr>
        <w:fldChar w:fldCharType="end"/>
      </w:r>
      <w:r w:rsidRPr="008461F6">
        <w:rPr>
          <w:color w:val="000000" w:themeColor="text1"/>
        </w:rPr>
        <w:t xml:space="preserve">. </w:t>
      </w:r>
      <w:r>
        <w:rPr>
          <w:color w:val="000000" w:themeColor="text1"/>
        </w:rPr>
        <w:t>T</w:t>
      </w:r>
      <w:r w:rsidRPr="008461F6">
        <w:rPr>
          <w:color w:val="000000" w:themeColor="text1"/>
        </w:rPr>
        <w:t xml:space="preserve">he sociodemographic profile of the smokers was similar to previous cohort studies measuring smoking in pregnancy; women were predominantly white-British, with low education </w:t>
      </w:r>
      <w:r w:rsidRPr="008461F6">
        <w:rPr>
          <w:color w:val="000000" w:themeColor="text1"/>
        </w:rPr>
        <w:fldChar w:fldCharType="begin">
          <w:fldData xml:space="preserve">PEVuZE5vdGU+PENpdGU+PEF1dGhvcj5PcnRvbjwvQXV0aG9yPjxZZWFyPjIwMTQ8L1llYXI+PFJl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PcnRvbjwvQXV0aG9yPjxZZWFyPjIwMTQ8L1llYXI+PFJl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6, 42, 45)</w:t>
      </w:r>
      <w:r w:rsidRPr="008461F6">
        <w:rPr>
          <w:color w:val="000000" w:themeColor="text1"/>
        </w:rPr>
        <w:fldChar w:fldCharType="end"/>
      </w:r>
      <w:r w:rsidRPr="008461F6">
        <w:rPr>
          <w:color w:val="000000" w:themeColor="text1"/>
        </w:rPr>
        <w:t xml:space="preserve">. Only women who attended antenatal clinics were surveyed, yet most women in the UK attend these appointments </w:t>
      </w:r>
      <w:r w:rsidRPr="008461F6">
        <w:rPr>
          <w:color w:val="000000" w:themeColor="text1"/>
        </w:rPr>
        <w:fldChar w:fldCharType="begin"/>
      </w:r>
      <w:r w:rsidR="00D5167D">
        <w:rPr>
          <w:color w:val="000000" w:themeColor="text1"/>
        </w:rPr>
        <w:instrText xml:space="preserve"> ADDIN EN.CITE &lt;EndNote&gt;&lt;Cite&gt;&lt;Author&gt;McHugh&lt;/Author&gt;&lt;Year&gt;2018&lt;/Year&gt;&lt;RecNum&gt;2510&lt;/RecNum&gt;&lt;DisplayText&gt;&lt;style face="superscript"&gt;(46)&lt;/style&gt;&lt;/DisplayText&gt;&lt;record&gt;&lt;rec-number&gt;2510&lt;/rec-number&gt;&lt;foreign-keys&gt;&lt;key app="EN" db-id="vvftexezl5p9skeet96xwtd3rtz0swa90x2a" timestamp="1557823213"&gt;2510&lt;/key&gt;&lt;/foreign-keys&gt;&lt;ref-type name="Report"&gt;27&lt;/ref-type&gt;&lt;contributors&gt;&lt;authors&gt;&lt;author&gt;McHugh, Annette&lt;/author&gt;&lt;/authors&gt;&lt;/contributors&gt;&lt;titles&gt;&lt;title&gt;Implementing the fetal anomaly scan coverage KPI: a progress report&lt;/title&gt;&lt;/titles&gt;&lt;dates&gt;&lt;year&gt;2018&lt;/year&gt;&lt;/dates&gt;&lt;publisher&gt;Public Health England&lt;/publisher&gt;&lt;urls&gt;&lt;related-urls&gt;&lt;url&gt;https://phescreening.blog.gov.uk/2018/05/14/implementing-the-fetal-anomaly-scan-coverage-kpi-a-progress-report/&lt;/url&gt;&lt;/related-urls&gt;&lt;/urls&gt;&lt;/record&gt;&lt;/Cite&gt;&lt;/EndNote&gt;</w:instrText>
      </w:r>
      <w:r w:rsidRPr="008461F6">
        <w:rPr>
          <w:color w:val="000000" w:themeColor="text1"/>
        </w:rPr>
        <w:fldChar w:fldCharType="separate"/>
      </w:r>
      <w:r w:rsidR="00D5167D" w:rsidRPr="00D5167D">
        <w:rPr>
          <w:noProof/>
          <w:color w:val="000000" w:themeColor="text1"/>
          <w:vertAlign w:val="superscript"/>
        </w:rPr>
        <w:t>(46)</w:t>
      </w:r>
      <w:r w:rsidRPr="008461F6">
        <w:rPr>
          <w:color w:val="000000" w:themeColor="text1"/>
        </w:rPr>
        <w:fldChar w:fldCharType="end"/>
      </w:r>
      <w:r w:rsidRPr="008461F6">
        <w:rPr>
          <w:color w:val="000000" w:themeColor="text1"/>
        </w:rPr>
        <w:t xml:space="preserve">.  </w:t>
      </w:r>
    </w:p>
    <w:p w14:paraId="5B7C16B9" w14:textId="78F466CF" w:rsidR="00EB39F3" w:rsidRPr="00E95D29" w:rsidRDefault="00EB39F3" w:rsidP="000A3EAC">
      <w:pPr>
        <w:spacing w:line="480" w:lineRule="auto"/>
        <w:rPr>
          <w:color w:val="000000" w:themeColor="text1"/>
        </w:rPr>
      </w:pPr>
      <w:r w:rsidRPr="008461F6">
        <w:rPr>
          <w:color w:val="000000" w:themeColor="text1"/>
        </w:rPr>
        <w:t xml:space="preserve">Reliance on self-reported smoking and vaping status may lead to underreporting </w:t>
      </w:r>
      <w:r w:rsidRPr="008461F6">
        <w:rPr>
          <w:color w:val="000000" w:themeColor="text1"/>
        </w:rPr>
        <w:fldChar w:fldCharType="begin">
          <w:fldData xml:space="preserve">PEVuZE5vdGU+PENpdGU+PEF1dGhvcj5TaGlwdG9uPC9BdXRob3I+PFllYXI+MjAwOTwvWWVhcj48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TaGlwdG9uPC9BdXRob3I+PFllYXI+MjAwOTwvWWVhcj48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47)</w:t>
      </w:r>
      <w:r w:rsidRPr="008461F6">
        <w:rPr>
          <w:color w:val="000000" w:themeColor="text1"/>
        </w:rPr>
        <w:fldChar w:fldCharType="end"/>
      </w:r>
      <w:r w:rsidRPr="008461F6">
        <w:rPr>
          <w:color w:val="000000" w:themeColor="text1"/>
        </w:rPr>
        <w:t xml:space="preserve">. The social stigma of smoking is well known and qualitative work suggests there is also stigma associated with vaping </w:t>
      </w:r>
      <w:r w:rsidRPr="008461F6">
        <w:rPr>
          <w:color w:val="000000" w:themeColor="text1"/>
        </w:rPr>
        <w:fldChar w:fldCharType="begin"/>
      </w:r>
      <w:r w:rsidR="00D5167D">
        <w:rPr>
          <w:color w:val="000000" w:themeColor="text1"/>
        </w:rPr>
        <w:instrText xml:space="preserve"> ADDIN EN.CITE &lt;EndNote&gt;&lt;Cite&gt;&lt;Author&gt;Bowker&lt;/Author&gt;&lt;Year&gt;2018&lt;/Year&gt;&lt;RecNum&gt;2348&lt;/RecNum&gt;&lt;DisplayText&gt;&lt;style face="superscript"&gt;(37)&lt;/style&gt;&lt;/DisplayText&gt;&lt;record&gt;&lt;rec-number&gt;2348&lt;/rec-number&gt;&lt;foreign-keys&gt;&lt;key app="EN" db-id="vvftexezl5p9skeet96xwtd3rtz0swa90x2a" timestamp="1532685472"&gt;2348&lt;/key&gt;&lt;key app="ENWeb" db-id=""&gt;0&lt;/key&gt;&lt;/foreign-keys&gt;&lt;ref-type name="Journal Article"&gt;17&lt;/ref-type&gt;&lt;contributors&gt;&lt;authors&gt;&lt;author&gt;Bowker, Katharine&lt;/author&gt;&lt;author&gt;Orton, Sophie&lt;/author&gt;&lt;author&gt;Cooper, Sue&lt;/author&gt;&lt;author&gt;Naughton, Felix&lt;/author&gt;&lt;author&gt;Whitemore, Rachel&lt;/author&gt;&lt;author&gt;Lewis, Sarah&lt;/author&gt;&lt;author&gt;Bauld, Linda&lt;/author&gt;&lt;author&gt;Sinclair, Lesley&lt;/author&gt;&lt;author&gt;Coleman, Tim&lt;/author&gt;&lt;author&gt;Dickinson, Anne&lt;/author&gt;&lt;author&gt;Ussher, Michael&lt;/author&gt;&lt;/authors&gt;&lt;/contributors&gt;&lt;titles&gt;&lt;title&gt;Views on and experiences of electronic cigarettes: a qualitative study of women who are pregnant or have recently given birth&lt;/title&gt;&lt;secondary-title&gt;BMC pregnancy and childbirth&lt;/secondary-title&gt;&lt;/titles&gt;&lt;periodical&gt;&lt;full-title&gt;BMC Pregnancy and Childbirth&lt;/full-title&gt;&lt;abbr-1&gt;BMC Pregnancy Child&lt;/abbr-1&gt;&lt;/periodical&gt;&lt;pages&gt;233&lt;/pages&gt;&lt;volume&gt;18&lt;/volume&gt;&lt;number&gt;1&lt;/number&gt;&lt;dates&gt;&lt;year&gt;2018&lt;/year&gt;&lt;/dates&gt;&lt;isbn&gt;1471-2393&lt;/isbn&gt;&lt;urls&gt;&lt;related-urls&gt;&lt;url&gt;https://bmcpregnancychildbirth.biomedcentral.com/track/pdf/10.1186/s12884-018-1856-4&lt;/url&gt;&lt;url&gt;https://bmcpregnancychildbirth.biomedcentral.com/articles/10.1186/s12884-018-1856-4&lt;/url&gt;&lt;/related-urls&gt;&lt;/urls&gt;&lt;electronic-resource-num&gt;10.1186/s12884-018-1856-4&lt;/electronic-resource-num&gt;&lt;/record&gt;&lt;/Cite&gt;&lt;/EndNote&gt;</w:instrText>
      </w:r>
      <w:r w:rsidRPr="008461F6">
        <w:rPr>
          <w:color w:val="000000" w:themeColor="text1"/>
        </w:rPr>
        <w:fldChar w:fldCharType="separate"/>
      </w:r>
      <w:r w:rsidR="00D5167D" w:rsidRPr="00D5167D">
        <w:rPr>
          <w:noProof/>
          <w:color w:val="000000" w:themeColor="text1"/>
          <w:vertAlign w:val="superscript"/>
        </w:rPr>
        <w:t>(37)</w:t>
      </w:r>
      <w:r w:rsidRPr="008461F6">
        <w:rPr>
          <w:color w:val="000000" w:themeColor="text1"/>
        </w:rPr>
        <w:fldChar w:fldCharType="end"/>
      </w:r>
      <w:r w:rsidRPr="008461F6">
        <w:rPr>
          <w:color w:val="000000" w:themeColor="text1"/>
        </w:rPr>
        <w:t>, however the surveys were anonymous, everyone was asked to complete them, and this could be done quickly and discreetly. We did not report whether women were using other forms of nicotine in pregnancy, such as NRT, however this is generally low</w:t>
      </w:r>
      <w:r w:rsidRPr="008461F6">
        <w:rPr>
          <w:color w:val="000000" w:themeColor="text1"/>
        </w:rPr>
        <w:fldChar w:fldCharType="begin"/>
      </w:r>
      <w:r w:rsidR="00D5167D">
        <w:rPr>
          <w:color w:val="000000" w:themeColor="text1"/>
        </w:rPr>
        <w:instrText xml:space="preserve"> ADDIN EN.CITE &lt;EndNote&gt;&lt;Cite&gt;&lt;Author&gt;Dhalwani&lt;/Author&gt;&lt;Year&gt;2014&lt;/Year&gt;&lt;RecNum&gt;1672&lt;/RecNum&gt;&lt;DisplayText&gt;&lt;style face="superscript"&gt;(48)&lt;/style&gt;&lt;/DisplayText&gt;&lt;record&gt;&lt;rec-number&gt;1672&lt;/rec-number&gt;&lt;foreign-keys&gt;&lt;key app="EN" db-id="vvftexezl5p9skeet96xwtd3rtz0swa90x2a" timestamp="1530006935"&gt;1672&lt;/key&gt;&lt;key app="ENWeb" db-id=""&gt;0&lt;/key&gt;&lt;/foreign-keys&gt;&lt;ref-type name="Journal Article"&gt;17&lt;/ref-type&gt;&lt;contributors&gt;&lt;authors&gt;&lt;author&gt;Dhalwani, N. N.&lt;/author&gt;&lt;author&gt;Szatkowski, L.&lt;/author&gt;&lt;author&gt;Coleman, T.&lt;/author&gt;&lt;author&gt;Fiaschi, L.&lt;/author&gt;&lt;author&gt;Tata, L. J.&lt;/author&gt;&lt;/authors&gt;&lt;/contributors&gt;&lt;auth-address&gt;Division of Primary Care, and doctoral student, Division of Epidemiology and Public Health, University Of Nottingham, Nottingham, UK.&amp;#xD;Division of Epidemiology and Public Health, University Of Nottingham, Nottingham, UK.&amp;#xD;Division of Primary Care, University Of Nottingham, Nottingham, UK.&lt;/auth-address&gt;&lt;titles&gt;&lt;title&gt;Prescribing of nicotine replacement therapy in and around pregnancy: a population-based study using primary care data&lt;/title&gt;&lt;secondary-title&gt;Br J Gen Pract&lt;/secondary-title&gt;&lt;/titles&gt;&lt;periodical&gt;&lt;full-title&gt;Br J Gen Pract&lt;/full-title&gt;&lt;abbr-1&gt;J R Coll Gen Pract.&lt;/abbr-1&gt;&lt;abbr-2&gt;he British journal of general practice : the journal of the Royal College of General Practitioners&lt;/abbr-2&gt;&lt;/periodical&gt;&lt;pages&gt;e554-60&lt;/pages&gt;&lt;volume&gt;64&lt;/volume&gt;&lt;number&gt;626&lt;/number&gt;&lt;edition&gt;2014/09/03&lt;/edition&gt;&lt;dates&gt;&lt;year&gt;2014&lt;/year&gt;&lt;pub-dates&gt;&lt;date&gt;Sep&lt;/date&gt;&lt;/pub-dates&gt;&lt;/dates&gt;&lt;isbn&gt;1478-5242 (Electronic)&amp;#xD;0960-1643 (Linking)&lt;/isbn&gt;&lt;accession-num&gt;25179069&lt;/accession-num&gt;&lt;urls&gt;&lt;related-urls&gt;&lt;url&gt;http://www.ncbi.nlm.nih.gov/pmc/articles/PMC4141612/pdf/bjgpsep-2014-64-626-e554-oa.pdf&lt;/url&gt;&lt;/related-urls&gt;&lt;/urls&gt;&lt;custom2&gt;PMC4141612&lt;/custom2&gt;&lt;electronic-resource-num&gt;10.3399/bjgp14X681361&lt;/electronic-resource-num&gt;&lt;remote-database-provider&gt;NLM&lt;/remote-database-provider&gt;&lt;language&gt;eng&lt;/language&gt;&lt;/record&gt;&lt;/Cite&gt;&lt;/EndNote&gt;</w:instrText>
      </w:r>
      <w:r w:rsidRPr="008461F6">
        <w:rPr>
          <w:color w:val="000000" w:themeColor="text1"/>
        </w:rPr>
        <w:fldChar w:fldCharType="separate"/>
      </w:r>
      <w:r w:rsidR="00D5167D" w:rsidRPr="00D5167D">
        <w:rPr>
          <w:noProof/>
          <w:color w:val="000000" w:themeColor="text1"/>
          <w:vertAlign w:val="superscript"/>
        </w:rPr>
        <w:t>(48)</w:t>
      </w:r>
      <w:r w:rsidRPr="008461F6">
        <w:rPr>
          <w:color w:val="000000" w:themeColor="text1"/>
        </w:rPr>
        <w:fldChar w:fldCharType="end"/>
      </w:r>
      <w:r w:rsidRPr="008461F6">
        <w:rPr>
          <w:color w:val="000000" w:themeColor="text1"/>
        </w:rPr>
        <w:t xml:space="preserve">. </w:t>
      </w:r>
      <w:r w:rsidR="00C6165F" w:rsidRPr="008461F6">
        <w:rPr>
          <w:color w:val="000000" w:themeColor="text1"/>
        </w:rPr>
        <w:t>Another caution is that the number of vapers, particularly exclusive vapers, is relatively low, and a quarter of reported exclusive vapers from the screening survey did not complete the full survey. Therefore, findings may not be representative of all pregnant vapers and we may have missed small differences between exclusive vapers and dual users.</w:t>
      </w:r>
      <w:r w:rsidR="00E95D29">
        <w:rPr>
          <w:color w:val="000000" w:themeColor="text1"/>
        </w:rPr>
        <w:t xml:space="preserve"> </w:t>
      </w:r>
      <w:r w:rsidR="00B66A1C">
        <w:rPr>
          <w:color w:val="FF0000"/>
        </w:rPr>
        <w:t xml:space="preserve">Also, </w:t>
      </w:r>
      <w:r w:rsidR="00D23530">
        <w:rPr>
          <w:color w:val="FF0000"/>
        </w:rPr>
        <w:t xml:space="preserve">as </w:t>
      </w:r>
      <w:r w:rsidR="00B66A1C">
        <w:rPr>
          <w:color w:val="FF0000"/>
        </w:rPr>
        <w:t xml:space="preserve">countries vary in </w:t>
      </w:r>
      <w:r w:rsidR="0031445D">
        <w:rPr>
          <w:color w:val="FF0000"/>
        </w:rPr>
        <w:t>smoking prevalence</w:t>
      </w:r>
      <w:r w:rsidR="00703251">
        <w:rPr>
          <w:color w:val="FF0000"/>
        </w:rPr>
        <w:t xml:space="preserve"> </w:t>
      </w:r>
      <w:r w:rsidR="00703251">
        <w:rPr>
          <w:color w:val="FF0000"/>
        </w:rPr>
        <w:fldChar w:fldCharType="begin"/>
      </w:r>
      <w:r w:rsidR="00703251">
        <w:rPr>
          <w:color w:val="FF0000"/>
        </w:rPr>
        <w:instrText xml:space="preserve"> ADDIN EN.CITE &lt;EndNote&gt;&lt;Cite&gt;&lt;Author&gt;Lange&lt;/Author&gt;&lt;Year&gt;2018&lt;/Year&gt;&lt;RecNum&gt;2325&lt;/RecNum&gt;&lt;DisplayText&gt;&lt;style face="superscript"&gt;(5)&lt;/style&gt;&lt;/DisplayText&gt;&lt;record&gt;&lt;rec-number&gt;2325&lt;/rec-number&gt;&lt;foreign-keys&gt;&lt;key app="EN" db-id="vvftexezl5p9skeet96xwtd3rtz0swa90x2a" timestamp="1530008421"&gt;2325&lt;/key&gt;&lt;key app="ENWeb" db-id=""&gt;0&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abbr-1&gt;Lancet Glob Health&lt;/abbr-1&gt;&lt;/periodical&gt;&lt;pages&gt;e769-e776&lt;/pages&gt;&lt;volume&gt;6&lt;/volume&gt;&lt;number&gt;7&lt;/number&gt;&lt;dates&gt;&lt;year&gt;2018&lt;/year&gt;&lt;/dates&gt;&lt;publisher&gt;Elsevier&lt;/publisher&gt;&lt;isbn&gt;2214-109X&lt;/isbn&gt;&lt;urls&gt;&lt;related-urls&gt;&lt;url&gt;http://dx.doi.org/10.1016/S2214-109X(18)30223-7&lt;/url&gt;&lt;url&gt;https://ac.els-cdn.com/S2214109X18302237/1-s2.0-S2214109X18302237-main.pdf?_tid=477e1583-e4da-4d64-86cc-cf4daced55d2&amp;amp;acdnat=1529052401_8c40934bac6c4130823aabc02902746f&lt;/url&gt;&lt;url&gt;https://ac.els-cdn.com/S2214109X18302237/1-s2.0-S2214109X18302237-main.pdf?_tid=2991d9f6-c150-4cd8-9cea-a70b6059a7b9&amp;amp;acdnat=1551277086_27d5d183269760179db5063ffd2fe336&lt;/url&gt;&lt;/related-urls&gt;&lt;/urls&gt;&lt;electronic-resource-num&gt;10.1016/S2214-109X(18)30223-7&lt;/electronic-resource-num&gt;&lt;access-date&gt;2018/06/15&lt;/access-date&gt;&lt;/record&gt;&lt;/Cite&gt;&lt;/EndNote&gt;</w:instrText>
      </w:r>
      <w:r w:rsidR="00703251">
        <w:rPr>
          <w:color w:val="FF0000"/>
        </w:rPr>
        <w:fldChar w:fldCharType="separate"/>
      </w:r>
      <w:r w:rsidR="00703251" w:rsidRPr="00703251">
        <w:rPr>
          <w:noProof/>
          <w:color w:val="FF0000"/>
          <w:vertAlign w:val="superscript"/>
        </w:rPr>
        <w:t>(5)</w:t>
      </w:r>
      <w:r w:rsidR="00703251">
        <w:rPr>
          <w:color w:val="FF0000"/>
        </w:rPr>
        <w:fldChar w:fldCharType="end"/>
      </w:r>
      <w:r w:rsidR="00B66A1C">
        <w:rPr>
          <w:color w:val="FF0000"/>
        </w:rPr>
        <w:t xml:space="preserve"> </w:t>
      </w:r>
      <w:r w:rsidR="00703251">
        <w:rPr>
          <w:color w:val="FF0000"/>
        </w:rPr>
        <w:t xml:space="preserve">it is likely </w:t>
      </w:r>
      <w:r w:rsidR="00F33432">
        <w:rPr>
          <w:color w:val="FF0000"/>
        </w:rPr>
        <w:t>vaping</w:t>
      </w:r>
      <w:r w:rsidR="00703251">
        <w:rPr>
          <w:color w:val="FF0000"/>
        </w:rPr>
        <w:t xml:space="preserve"> prevalence will too,</w:t>
      </w:r>
      <w:r w:rsidR="00F33432">
        <w:rPr>
          <w:color w:val="FF0000"/>
        </w:rPr>
        <w:t xml:space="preserve"> </w:t>
      </w:r>
      <w:r w:rsidR="00703251">
        <w:rPr>
          <w:color w:val="FF0000"/>
        </w:rPr>
        <w:t xml:space="preserve">therefore </w:t>
      </w:r>
      <w:r w:rsidR="00F33432">
        <w:rPr>
          <w:color w:val="FF0000"/>
        </w:rPr>
        <w:t xml:space="preserve">these results may not apply to </w:t>
      </w:r>
      <w:r w:rsidR="00703251">
        <w:rPr>
          <w:color w:val="FF0000"/>
        </w:rPr>
        <w:t>all</w:t>
      </w:r>
      <w:r w:rsidR="00F979AC">
        <w:rPr>
          <w:color w:val="FF0000"/>
        </w:rPr>
        <w:t xml:space="preserve"> </w:t>
      </w:r>
      <w:r w:rsidR="00703251">
        <w:rPr>
          <w:color w:val="FF0000"/>
        </w:rPr>
        <w:t>pregnant populations</w:t>
      </w:r>
      <w:r w:rsidR="00F979AC">
        <w:rPr>
          <w:color w:val="FF0000"/>
        </w:rPr>
        <w:t xml:space="preserve">. </w:t>
      </w:r>
      <w:r w:rsidR="00F535CC">
        <w:rPr>
          <w:color w:val="FF0000"/>
        </w:rPr>
        <w:t xml:space="preserve">Women below the age of 16 years were excluded, therefore we do not </w:t>
      </w:r>
      <w:r w:rsidR="00CF449D">
        <w:rPr>
          <w:color w:val="FF0000"/>
        </w:rPr>
        <w:t>report</w:t>
      </w:r>
      <w:r w:rsidR="00F535CC">
        <w:rPr>
          <w:color w:val="FF0000"/>
        </w:rPr>
        <w:t xml:space="preserve"> vaping patterns in </w:t>
      </w:r>
      <w:r w:rsidR="00CF449D">
        <w:rPr>
          <w:color w:val="FF0000"/>
        </w:rPr>
        <w:t xml:space="preserve">this age category. </w:t>
      </w:r>
      <w:r w:rsidR="0064054F">
        <w:rPr>
          <w:color w:val="FF0000"/>
        </w:rPr>
        <w:t xml:space="preserve">Data collected about attitudes and </w:t>
      </w:r>
      <w:r w:rsidR="0064054F">
        <w:rPr>
          <w:color w:val="FF0000"/>
        </w:rPr>
        <w:lastRenderedPageBreak/>
        <w:t xml:space="preserve">beliefs </w:t>
      </w:r>
      <w:r w:rsidR="00C526DF">
        <w:rPr>
          <w:color w:val="FF0000"/>
        </w:rPr>
        <w:t>should be approached with caution as responses will be limited to the questions asked</w:t>
      </w:r>
      <w:r w:rsidR="00665369">
        <w:rPr>
          <w:color w:val="FF0000"/>
        </w:rPr>
        <w:t xml:space="preserve">, further qualitative research is required to establish the validity of responses. </w:t>
      </w:r>
    </w:p>
    <w:p w14:paraId="6C89D911" w14:textId="0DBC5D4C" w:rsidR="00217A60" w:rsidRDefault="00A37706" w:rsidP="000A3EAC">
      <w:pPr>
        <w:pStyle w:val="Heading2"/>
        <w:spacing w:line="480" w:lineRule="auto"/>
      </w:pPr>
      <w:r>
        <w:t xml:space="preserve">Interpretation </w:t>
      </w:r>
    </w:p>
    <w:p w14:paraId="258D12FD" w14:textId="40F757C1" w:rsidR="000D369D" w:rsidRPr="00785BF2" w:rsidRDefault="000D369D" w:rsidP="000A3EAC">
      <w:pPr>
        <w:spacing w:line="480" w:lineRule="auto"/>
        <w:rPr>
          <w:iCs/>
        </w:rPr>
      </w:pPr>
      <w:r w:rsidRPr="008461F6">
        <w:rPr>
          <w:color w:val="000000" w:themeColor="text1"/>
        </w:rPr>
        <w:t xml:space="preserve">Previous studies, mostly based in the US between 2014 and 2017, estimated the prevalence of vaping during pregnancy to be between 0.6-15% </w:t>
      </w:r>
      <w:r w:rsidRPr="008461F6">
        <w:rPr>
          <w:color w:val="000000" w:themeColor="text1"/>
        </w:rPr>
        <w:fldChar w:fldCharType="begin">
          <w:fldData xml:space="preserve">PEVuZE5vdGU+PENpdGU+PEF1dGhvcj5LYXBheWE8L0F1dGhvcj48WWVhcj4yMDE5PC9ZZWFyPjxS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LYXBheWE8L0F1dGhvcj48WWVhcj4yMDE5PC9ZZWFyPjxS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20-23, 49)</w:t>
      </w:r>
      <w:r w:rsidRPr="008461F6">
        <w:rPr>
          <w:color w:val="000000" w:themeColor="text1"/>
        </w:rPr>
        <w:fldChar w:fldCharType="end"/>
      </w:r>
      <w:r w:rsidRPr="008461F6">
        <w:rPr>
          <w:color w:val="000000" w:themeColor="text1"/>
        </w:rPr>
        <w:t>. Variations in findings are likely due to different data collection and recall periods, including use before or at differing points during pregnancy</w:t>
      </w:r>
      <w:r w:rsidRPr="00C25B63">
        <w:rPr>
          <w:color w:val="000000" w:themeColor="text1"/>
        </w:rPr>
        <w:t xml:space="preserve">. </w:t>
      </w:r>
      <w:r w:rsidR="00C25B63" w:rsidRPr="00C25B63">
        <w:rPr>
          <w:color w:val="000000" w:themeColor="text1"/>
        </w:rPr>
        <w:t>Our findings show</w:t>
      </w:r>
      <w:r w:rsidRPr="00C25B63">
        <w:rPr>
          <w:color w:val="000000" w:themeColor="text1"/>
        </w:rPr>
        <w:t xml:space="preserve"> </w:t>
      </w:r>
      <w:r w:rsidRPr="008461F6">
        <w:rPr>
          <w:color w:val="000000" w:themeColor="text1"/>
        </w:rPr>
        <w:t>that 4.8% of pregnant women are vaping in early pregnancy.</w:t>
      </w:r>
      <w:r w:rsidR="00A7571C">
        <w:rPr>
          <w:color w:val="000000" w:themeColor="text1"/>
        </w:rPr>
        <w:t xml:space="preserve"> </w:t>
      </w:r>
      <w:r w:rsidRPr="008461F6">
        <w:rPr>
          <w:color w:val="000000" w:themeColor="text1"/>
        </w:rPr>
        <w:t xml:space="preserve">Previous UK data from </w:t>
      </w:r>
      <w:r w:rsidR="00D91861">
        <w:rPr>
          <w:color w:val="FF0000"/>
        </w:rPr>
        <w:t>Stop Smoking Services</w:t>
      </w:r>
      <w:r w:rsidR="00D91861" w:rsidRPr="008461F6">
        <w:rPr>
          <w:color w:val="000000" w:themeColor="text1"/>
        </w:rPr>
        <w:t xml:space="preserve"> </w:t>
      </w:r>
      <w:r w:rsidR="00D91861">
        <w:rPr>
          <w:color w:val="000000" w:themeColor="text1"/>
        </w:rPr>
        <w:t>(</w:t>
      </w:r>
      <w:r w:rsidRPr="008461F6">
        <w:rPr>
          <w:color w:val="000000" w:themeColor="text1"/>
        </w:rPr>
        <w:t>SSS</w:t>
      </w:r>
      <w:r w:rsidR="00D91861">
        <w:rPr>
          <w:color w:val="000000" w:themeColor="text1"/>
        </w:rPr>
        <w:t>)</w:t>
      </w:r>
      <w:r w:rsidR="00291232">
        <w:rPr>
          <w:color w:val="FF0000"/>
        </w:rPr>
        <w:t xml:space="preserve">, a free support service </w:t>
      </w:r>
      <w:r w:rsidR="0002727E">
        <w:rPr>
          <w:color w:val="FF0000"/>
        </w:rPr>
        <w:t>in the UK</w:t>
      </w:r>
      <w:r w:rsidR="003F1C74">
        <w:rPr>
          <w:color w:val="FF0000"/>
        </w:rPr>
        <w:t xml:space="preserve">, </w:t>
      </w:r>
      <w:r w:rsidRPr="008461F6">
        <w:rPr>
          <w:color w:val="000000" w:themeColor="text1"/>
        </w:rPr>
        <w:t xml:space="preserve">found only 2.2% women were vaping in pregnancy (16); however, </w:t>
      </w:r>
      <w:r w:rsidRPr="008461F6">
        <w:rPr>
          <w:iCs/>
          <w:color w:val="000000" w:themeColor="text1"/>
        </w:rPr>
        <w:t xml:space="preserve">this figure will not include those who quit smoking before or on discovering they are </w:t>
      </w:r>
      <w:r w:rsidR="001D2653" w:rsidRPr="008461F6">
        <w:rPr>
          <w:iCs/>
          <w:color w:val="000000" w:themeColor="text1"/>
        </w:rPr>
        <w:t>pregnant</w:t>
      </w:r>
      <w:r w:rsidRPr="008461F6">
        <w:rPr>
          <w:iCs/>
          <w:color w:val="000000" w:themeColor="text1"/>
        </w:rPr>
        <w:t xml:space="preserve">. </w:t>
      </w:r>
      <w:r w:rsidR="00BD5F36">
        <w:rPr>
          <w:iCs/>
        </w:rPr>
        <w:t>Our findings suggest that o</w:t>
      </w:r>
      <w:r w:rsidR="00AF1E28" w:rsidRPr="00785BF2">
        <w:rPr>
          <w:iCs/>
        </w:rPr>
        <w:t>ne in twenty pregnant women</w:t>
      </w:r>
      <w:r w:rsidR="005E131C">
        <w:rPr>
          <w:iCs/>
        </w:rPr>
        <w:t xml:space="preserve"> </w:t>
      </w:r>
      <w:r w:rsidR="00094DAB" w:rsidRPr="00785BF2">
        <w:rPr>
          <w:iCs/>
        </w:rPr>
        <w:t>in England and Scotland</w:t>
      </w:r>
      <w:r w:rsidR="00094DAB">
        <w:rPr>
          <w:iCs/>
        </w:rPr>
        <w:t xml:space="preserve"> </w:t>
      </w:r>
      <w:r w:rsidR="00AF1E28" w:rsidRPr="00785BF2">
        <w:rPr>
          <w:iCs/>
        </w:rPr>
        <w:t xml:space="preserve">whom antenatal clinicians encounter </w:t>
      </w:r>
      <w:r w:rsidR="00752A42">
        <w:rPr>
          <w:iCs/>
        </w:rPr>
        <w:t>is</w:t>
      </w:r>
      <w:r w:rsidR="00005B4F" w:rsidRPr="00785BF2">
        <w:rPr>
          <w:iCs/>
        </w:rPr>
        <w:t xml:space="preserve"> </w:t>
      </w:r>
      <w:r w:rsidR="00AF1E28" w:rsidRPr="00785BF2">
        <w:rPr>
          <w:iCs/>
        </w:rPr>
        <w:t>vaping</w:t>
      </w:r>
      <w:r w:rsidR="00AF1E28">
        <w:rPr>
          <w:iCs/>
        </w:rPr>
        <w:t>.</w:t>
      </w:r>
      <w:r w:rsidR="00D06D5D" w:rsidRPr="00D06D5D">
        <w:rPr>
          <w:iCs/>
          <w:color w:val="000000" w:themeColor="text1"/>
        </w:rPr>
        <w:t xml:space="preserve"> </w:t>
      </w:r>
      <w:r w:rsidR="00CA05B5" w:rsidRPr="00CA05B5">
        <w:rPr>
          <w:iCs/>
          <w:color w:val="000000" w:themeColor="text1"/>
        </w:rPr>
        <w:t xml:space="preserve">Among </w:t>
      </w:r>
      <w:r w:rsidR="002E57F3">
        <w:rPr>
          <w:iCs/>
          <w:color w:val="000000" w:themeColor="text1"/>
        </w:rPr>
        <w:t>pregnant smokers or ex-smokers</w:t>
      </w:r>
      <w:r w:rsidR="00CA05B5" w:rsidRPr="00CA05B5">
        <w:rPr>
          <w:iCs/>
          <w:color w:val="000000" w:themeColor="text1"/>
        </w:rPr>
        <w:t xml:space="preserve"> around 16% are </w:t>
      </w:r>
      <w:r w:rsidR="00D06D5D" w:rsidRPr="008461F6">
        <w:rPr>
          <w:iCs/>
          <w:color w:val="000000" w:themeColor="text1"/>
        </w:rPr>
        <w:t>vaping</w:t>
      </w:r>
      <w:r w:rsidR="007C1A6D">
        <w:rPr>
          <w:iCs/>
          <w:color w:val="000000" w:themeColor="text1"/>
        </w:rPr>
        <w:t xml:space="preserve"> which</w:t>
      </w:r>
      <w:r w:rsidR="00D06D5D" w:rsidRPr="008461F6">
        <w:rPr>
          <w:iCs/>
          <w:color w:val="000000" w:themeColor="text1"/>
        </w:rPr>
        <w:t xml:space="preserve"> is far greater than that reported by </w:t>
      </w:r>
      <w:r w:rsidR="00D06D5D" w:rsidRPr="00785BF2">
        <w:rPr>
          <w:iCs/>
        </w:rPr>
        <w:t xml:space="preserve">SSS, </w:t>
      </w:r>
      <w:r w:rsidR="0074118B">
        <w:rPr>
          <w:iCs/>
        </w:rPr>
        <w:t>as</w:t>
      </w:r>
      <w:r w:rsidR="007C1A6D" w:rsidRPr="007C1A6D">
        <w:rPr>
          <w:iCs/>
        </w:rPr>
        <w:t xml:space="preserve"> </w:t>
      </w:r>
      <w:r w:rsidR="007C1A6D" w:rsidRPr="00785BF2">
        <w:rPr>
          <w:iCs/>
        </w:rPr>
        <w:t xml:space="preserve">many </w:t>
      </w:r>
      <w:r w:rsidR="007C1A6D">
        <w:rPr>
          <w:iCs/>
        </w:rPr>
        <w:t>pregnant smokers</w:t>
      </w:r>
      <w:r w:rsidR="007C1A6D" w:rsidRPr="00785BF2">
        <w:rPr>
          <w:iCs/>
        </w:rPr>
        <w:t xml:space="preserve"> do not access these services</w:t>
      </w:r>
      <w:r w:rsidR="00D06D5D" w:rsidRPr="00785BF2">
        <w:rPr>
          <w:iCs/>
        </w:rPr>
        <w:t xml:space="preserve">. </w:t>
      </w:r>
      <w:r w:rsidR="00EF05CB">
        <w:rPr>
          <w:iCs/>
        </w:rPr>
        <w:t xml:space="preserve"> </w:t>
      </w:r>
      <w:r w:rsidR="00323C23" w:rsidRPr="00785BF2">
        <w:rPr>
          <w:iCs/>
        </w:rPr>
        <w:t>Understanding the</w:t>
      </w:r>
      <w:r w:rsidR="00EF05CB">
        <w:rPr>
          <w:iCs/>
        </w:rPr>
        <w:t xml:space="preserve"> characteristics of pregnant vapers and</w:t>
      </w:r>
      <w:r w:rsidR="00323C23" w:rsidRPr="00785BF2">
        <w:rPr>
          <w:iCs/>
        </w:rPr>
        <w:t xml:space="preserve"> reasons women vape is clearly relevant to antenatal care and clinicians </w:t>
      </w:r>
      <w:r w:rsidR="005B43A5" w:rsidRPr="00785BF2">
        <w:rPr>
          <w:iCs/>
        </w:rPr>
        <w:t xml:space="preserve">require knowledge and skills to deal appropriately with issues arising from this. </w:t>
      </w:r>
    </w:p>
    <w:p w14:paraId="301E3ACC" w14:textId="5FDBA47A" w:rsidR="000D369D" w:rsidRPr="008461F6" w:rsidRDefault="000D369D" w:rsidP="000A3EAC">
      <w:pPr>
        <w:spacing w:line="480" w:lineRule="auto"/>
        <w:rPr>
          <w:color w:val="000000" w:themeColor="text1"/>
        </w:rPr>
      </w:pPr>
      <w:r w:rsidRPr="008461F6">
        <w:rPr>
          <w:color w:val="000000" w:themeColor="text1"/>
        </w:rPr>
        <w:t xml:space="preserve">Around three quarters of vapers were dual users, which concurs with findings showing that both pregnant </w:t>
      </w:r>
      <w:r w:rsidRPr="008461F6">
        <w:rPr>
          <w:color w:val="000000" w:themeColor="text1"/>
        </w:rPr>
        <w:fldChar w:fldCharType="begin">
          <w:fldData xml:space="preserve">PEVuZE5vdGU+PENpdGU+PEF1dGhvcj5MaXU8L0F1dGhvcj48WWVhcj4yMDE5PC9ZZWFyPjxSZWNO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MaXU8L0F1dGhvcj48WWVhcj4yMDE5PC9ZZWFyPjxSZWNO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20, 22)</w:t>
      </w:r>
      <w:r w:rsidRPr="008461F6">
        <w:rPr>
          <w:color w:val="000000" w:themeColor="text1"/>
        </w:rPr>
        <w:fldChar w:fldCharType="end"/>
      </w:r>
      <w:r w:rsidRPr="008461F6">
        <w:rPr>
          <w:color w:val="000000" w:themeColor="text1"/>
        </w:rPr>
        <w:t xml:space="preserve"> and non-pregnant vapers </w:t>
      </w:r>
      <w:r w:rsidRPr="008461F6">
        <w:rPr>
          <w:color w:val="000000" w:themeColor="text1"/>
        </w:rPr>
        <w:fldChar w:fldCharType="begin"/>
      </w:r>
      <w:r w:rsidR="00D5167D">
        <w:rPr>
          <w:color w:val="000000" w:themeColor="text1"/>
        </w:rPr>
        <w:instrText xml:space="preserve"> ADDIN EN.CITE &lt;EndNote&gt;&lt;Cite&gt;&lt;Author&gt;West&lt;/Author&gt;&lt;Year&gt;2019&lt;/Year&gt;&lt;RecNum&gt;2483&lt;/RecNum&gt;&lt;DisplayText&gt;&lt;style face="superscript"&gt;(15)&lt;/style&gt;&lt;/DisplayText&gt;&lt;record&gt;&lt;rec-number&gt;2483&lt;/rec-number&gt;&lt;foreign-keys&gt;&lt;key app="EN" db-id="vvftexezl5p9skeet96xwtd3rtz0swa90x2a" timestamp="1554800157"&gt;2483&lt;/key&gt;&lt;/foreign-keys&gt;&lt;ref-type name="Web Page"&gt;12&lt;/ref-type&gt;&lt;contributors&gt;&lt;authors&gt;&lt;author&gt;West, R.&lt;/author&gt;&lt;author&gt;Brown, J.&lt;/author&gt;&lt;author&gt;Beard, E.&lt;/author&gt;&lt;/authors&gt;&lt;/contributors&gt;&lt;titles&gt;&lt;title&gt;Smoking Toolkit study: Trends in electronic cigarette use in England- latest trends&lt;/title&gt;&lt;secondary-title&gt;Smoking Toolkit study&lt;/secondary-title&gt;&lt;/titles&gt;&lt;volume&gt;2019&lt;/volume&gt;&lt;number&gt;09/04/2019&lt;/number&gt;&lt;dates&gt;&lt;year&gt;2019&lt;/year&gt;&lt;/dates&gt;&lt;publisher&gt;Smoking in England&lt;/publisher&gt;&lt;urls&gt;&lt;related-urls&gt;&lt;url&gt;http://www.smokinginengland.info/&lt;/url&gt;&lt;/related-urls&gt;&lt;/urls&gt;&lt;/record&gt;&lt;/Cite&gt;&lt;/EndNote&gt;</w:instrText>
      </w:r>
      <w:r w:rsidRPr="008461F6">
        <w:rPr>
          <w:color w:val="000000" w:themeColor="text1"/>
        </w:rPr>
        <w:fldChar w:fldCharType="separate"/>
      </w:r>
      <w:r w:rsidR="00D5167D" w:rsidRPr="00D5167D">
        <w:rPr>
          <w:noProof/>
          <w:color w:val="000000" w:themeColor="text1"/>
          <w:vertAlign w:val="superscript"/>
        </w:rPr>
        <w:t>(15)</w:t>
      </w:r>
      <w:r w:rsidRPr="008461F6">
        <w:rPr>
          <w:color w:val="000000" w:themeColor="text1"/>
        </w:rPr>
        <w:fldChar w:fldCharType="end"/>
      </w:r>
      <w:r w:rsidRPr="008461F6">
        <w:rPr>
          <w:color w:val="000000" w:themeColor="text1"/>
        </w:rPr>
        <w:t xml:space="preserve"> often continue to smoke. Outside of pregnancy, dual users report that vaping is a way to reduce their smoking below a perceived harm </w:t>
      </w:r>
      <w:r w:rsidR="00A80788" w:rsidRPr="008461F6">
        <w:rPr>
          <w:color w:val="000000" w:themeColor="text1"/>
        </w:rPr>
        <w:t>threshold</w:t>
      </w:r>
      <w:r w:rsidRPr="008461F6">
        <w:rPr>
          <w:color w:val="000000" w:themeColor="text1"/>
        </w:rPr>
        <w:fldChar w:fldCharType="begin">
          <w:fldData xml:space="preserve">PEVuZE5vdGU+PENpdGU+PEF1dGhvcj5Sb2JlcnRzb248L0F1dGhvcj48WWVhcj4yMDE5PC9ZZWFy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Sb2JlcnRzb248L0F1dGhvcj48WWVhcj4yMDE5PC9ZZWFy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50)</w:t>
      </w:r>
      <w:r w:rsidRPr="008461F6">
        <w:rPr>
          <w:color w:val="000000" w:themeColor="text1"/>
        </w:rPr>
        <w:fldChar w:fldCharType="end"/>
      </w:r>
      <w:r w:rsidRPr="008461F6">
        <w:rPr>
          <w:color w:val="000000" w:themeColor="text1"/>
        </w:rPr>
        <w:t xml:space="preserve">. Reduced levels of carbon monoxide have been identified in non-pregnant dual users who significantly cut down their smoking </w:t>
      </w:r>
      <w:r w:rsidRPr="008461F6">
        <w:rPr>
          <w:color w:val="000000" w:themeColor="text1"/>
        </w:rPr>
        <w:fldChar w:fldCharType="begin">
          <w:fldData xml:space="preserve">PEVuZE5vdGU+PENpdGU+PEF1dGhvcj5NY1JvYmJpZTwvQXV0aG9yPjxZZWFyPjIwMTU8L1llYXI+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==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NY1JvYmJpZTwvQXV0aG9yPjxZZWFyPjIwMTU8L1llYXI+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==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51)</w:t>
      </w:r>
      <w:r w:rsidRPr="008461F6">
        <w:rPr>
          <w:color w:val="000000" w:themeColor="text1"/>
        </w:rPr>
        <w:fldChar w:fldCharType="end"/>
      </w:r>
      <w:r w:rsidRPr="008461F6">
        <w:rPr>
          <w:color w:val="000000" w:themeColor="text1"/>
        </w:rPr>
        <w:t>.</w:t>
      </w:r>
      <w:r>
        <w:rPr>
          <w:color w:val="000000" w:themeColor="text1"/>
        </w:rPr>
        <w:t xml:space="preserve"> </w:t>
      </w:r>
      <w:r w:rsidRPr="008461F6">
        <w:rPr>
          <w:color w:val="000000" w:themeColor="text1"/>
        </w:rPr>
        <w:t>However, the greatest reduction in toxicant exposure is seen in EC users who completely stop smoking</w:t>
      </w:r>
      <w:r w:rsidRPr="008461F6">
        <w:rPr>
          <w:color w:val="000000" w:themeColor="text1"/>
        </w:rPr>
        <w:fldChar w:fldCharType="begin">
          <w:fldData xml:space="preserve">PEVuZE5vdGU+PENpdGU+PEF1dGhvcj5TaGFoYWI8L0F1dGhvcj48WWVhcj4yMDE3PC9ZZWFyPjxS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</w:fldData>
        </w:fldChar>
      </w:r>
      <w:r w:rsidR="00D65F82">
        <w:rPr>
          <w:color w:val="000000" w:themeColor="text1"/>
        </w:rPr>
        <w:instrText xml:space="preserve"> ADDIN EN.CITE </w:instrText>
      </w:r>
      <w:r w:rsidR="00D65F82">
        <w:rPr>
          <w:color w:val="000000" w:themeColor="text1"/>
        </w:rPr>
        <w:fldChar w:fldCharType="begin">
          <w:fldData xml:space="preserve">PEVuZE5vdGU+PENpdGU+PEF1dGhvcj5TaGFoYWI8L0F1dGhvcj48WWVhcj4yMDE3PC9ZZWFyPjxS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</w:fldData>
        </w:fldChar>
      </w:r>
      <w:r w:rsidR="00D65F82">
        <w:rPr>
          <w:color w:val="000000" w:themeColor="text1"/>
        </w:rPr>
        <w:instrText xml:space="preserve"> ADDIN EN.CITE.DATA </w:instrText>
      </w:r>
      <w:r w:rsidR="00D65F82">
        <w:rPr>
          <w:color w:val="000000" w:themeColor="text1"/>
        </w:rPr>
      </w:r>
      <w:r w:rsidR="00D65F82">
        <w:rPr>
          <w:color w:val="000000" w:themeColor="text1"/>
        </w:rPr>
        <w:fldChar w:fldCharType="end"/>
      </w:r>
      <w:r w:rsidRPr="008461F6">
        <w:rPr>
          <w:color w:val="000000" w:themeColor="text1"/>
        </w:rPr>
      </w:r>
      <w:r w:rsidRPr="008461F6">
        <w:rPr>
          <w:color w:val="000000" w:themeColor="text1"/>
        </w:rPr>
        <w:fldChar w:fldCharType="separate"/>
      </w:r>
      <w:r w:rsidR="00D65F82" w:rsidRPr="00D65F82">
        <w:rPr>
          <w:noProof/>
          <w:color w:val="000000" w:themeColor="text1"/>
          <w:vertAlign w:val="superscript"/>
        </w:rPr>
        <w:t>(19, 28)</w:t>
      </w:r>
      <w:r w:rsidRPr="008461F6">
        <w:rPr>
          <w:color w:val="000000" w:themeColor="text1"/>
        </w:rPr>
        <w:fldChar w:fldCharType="end"/>
      </w:r>
      <w:r w:rsidRPr="008461F6">
        <w:rPr>
          <w:color w:val="000000" w:themeColor="text1"/>
        </w:rPr>
        <w:t xml:space="preserve">. </w:t>
      </w:r>
      <w:r w:rsidR="00B8148A">
        <w:rPr>
          <w:color w:val="FF0000"/>
        </w:rPr>
        <w:t xml:space="preserve">Understanding </w:t>
      </w:r>
      <w:r w:rsidR="00D72826">
        <w:rPr>
          <w:color w:val="FF0000"/>
        </w:rPr>
        <w:t>how</w:t>
      </w:r>
      <w:r w:rsidR="001553E5">
        <w:rPr>
          <w:color w:val="FF0000"/>
        </w:rPr>
        <w:t xml:space="preserve"> clinicians</w:t>
      </w:r>
      <w:r w:rsidR="004B2600">
        <w:rPr>
          <w:color w:val="FF0000"/>
        </w:rPr>
        <w:t xml:space="preserve"> can support </w:t>
      </w:r>
      <w:r w:rsidR="002D282B">
        <w:rPr>
          <w:color w:val="FF0000"/>
        </w:rPr>
        <w:t xml:space="preserve">pregnant </w:t>
      </w:r>
      <w:r w:rsidR="004B2600">
        <w:rPr>
          <w:color w:val="FF0000"/>
        </w:rPr>
        <w:t>vapers to</w:t>
      </w:r>
      <w:r w:rsidRPr="008461F6">
        <w:rPr>
          <w:color w:val="000000" w:themeColor="text1"/>
        </w:rPr>
        <w:t xml:space="preserve"> stop smoking </w:t>
      </w:r>
      <w:r w:rsidR="00673CA9">
        <w:rPr>
          <w:color w:val="FF0000"/>
        </w:rPr>
        <w:t>is required</w:t>
      </w:r>
      <w:r w:rsidRPr="008461F6">
        <w:rPr>
          <w:color w:val="000000" w:themeColor="text1"/>
        </w:rPr>
        <w:t>; our finding that, like other women who smoke during pregnancy</w:t>
      </w:r>
      <w:r w:rsidR="00791E83" w:rsidRPr="008461F6">
        <w:rPr>
          <w:color w:val="000000" w:themeColor="text1"/>
        </w:rPr>
        <w:fldChar w:fldCharType="begin">
          <w:fldData xml:space="preserve">PEVuZE5vdGU+PENpdGU+PEF1dGhvcj5PcnRvbjwvQXV0aG9yPjxZZWFyPjIwMTQ8L1llYXI+PFJl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PcnRvbjwvQXV0aG9yPjxZZWFyPjIwMTQ8L1llYXI+PFJl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00791E83" w:rsidRPr="008461F6">
        <w:rPr>
          <w:color w:val="000000" w:themeColor="text1"/>
        </w:rPr>
      </w:r>
      <w:r w:rsidR="00791E83" w:rsidRPr="008461F6">
        <w:rPr>
          <w:color w:val="000000" w:themeColor="text1"/>
        </w:rPr>
        <w:fldChar w:fldCharType="separate"/>
      </w:r>
      <w:r w:rsidR="00D5167D" w:rsidRPr="00D5167D">
        <w:rPr>
          <w:noProof/>
          <w:color w:val="000000" w:themeColor="text1"/>
          <w:vertAlign w:val="superscript"/>
        </w:rPr>
        <w:t>(6, 42)</w:t>
      </w:r>
      <w:r w:rsidR="00791E83" w:rsidRPr="008461F6">
        <w:rPr>
          <w:color w:val="000000" w:themeColor="text1"/>
        </w:rPr>
        <w:fldChar w:fldCharType="end"/>
      </w:r>
      <w:r w:rsidRPr="008461F6">
        <w:rPr>
          <w:color w:val="000000" w:themeColor="text1"/>
        </w:rPr>
        <w:t>, dual users were younger and less likely to hold higher educational qualifications compared to exclusive vapers could help target behavioural cessation support</w:t>
      </w:r>
      <w:r w:rsidR="00D8231B">
        <w:rPr>
          <w:color w:val="000000" w:themeColor="text1"/>
        </w:rPr>
        <w:t xml:space="preserve"> </w:t>
      </w:r>
      <w:r w:rsidR="00D8231B" w:rsidRPr="00A476D0">
        <w:rPr>
          <w:color w:val="FF0000"/>
        </w:rPr>
        <w:t xml:space="preserve">by </w:t>
      </w:r>
      <w:r w:rsidR="00A476D0" w:rsidRPr="00A476D0">
        <w:rPr>
          <w:color w:val="FF0000"/>
        </w:rPr>
        <w:t xml:space="preserve">addressing social influences, knowledge and intentions in these specific groups. </w:t>
      </w:r>
    </w:p>
    <w:p w14:paraId="12C26826" w14:textId="59198430" w:rsidR="000D369D" w:rsidRPr="008461F6" w:rsidRDefault="000D369D" w:rsidP="000A3EAC">
      <w:pPr>
        <w:spacing w:line="480" w:lineRule="auto"/>
        <w:rPr>
          <w:color w:val="000000" w:themeColor="text1"/>
        </w:rPr>
      </w:pPr>
      <w:r w:rsidRPr="008461F6">
        <w:rPr>
          <w:iCs/>
          <w:color w:val="000000" w:themeColor="text1"/>
        </w:rPr>
        <w:lastRenderedPageBreak/>
        <w:t>O</w:t>
      </w:r>
      <w:r w:rsidRPr="008461F6">
        <w:rPr>
          <w:color w:val="000000" w:themeColor="text1"/>
        </w:rPr>
        <w:t xml:space="preserve">ver half of exclusive vapers in our study reported stopping smoking before pregnancy. Outside of pregnancy, vaping among long-term ex-smokers is common </w:t>
      </w:r>
      <w:r w:rsidRPr="008461F6">
        <w:rPr>
          <w:color w:val="000000" w:themeColor="text1"/>
        </w:rPr>
        <w:fldChar w:fldCharType="begin">
          <w:fldData xml:space="preserve">PEVuZE5vdGU+PENpdGU+PEF1dGhvcj5XZXN0PC9BdXRob3I+PFllYXI+MjAxOTwvWWVhcj48UmVj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</w:fldData>
        </w:fldChar>
      </w:r>
      <w:r w:rsidR="00D5167D">
        <w:rPr>
          <w:color w:val="000000" w:themeColor="text1"/>
        </w:rPr>
        <w:instrText xml:space="preserve"> ADDIN EN.CITE </w:instrText>
      </w:r>
      <w:r w:rsidR="00D5167D">
        <w:rPr>
          <w:color w:val="000000" w:themeColor="text1"/>
        </w:rPr>
        <w:fldChar w:fldCharType="begin">
          <w:fldData xml:space="preserve">PEVuZE5vdGU+PENpdGU+PEF1dGhvcj5XZXN0PC9BdXRob3I+PFllYXI+MjAxOTwvWWVhcj48UmVj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</w:fldData>
        </w:fldChar>
      </w:r>
      <w:r w:rsidR="00D5167D">
        <w:rPr>
          <w:color w:val="000000" w:themeColor="text1"/>
        </w:rPr>
        <w:instrText xml:space="preserve"> ADDIN EN.CITE.DATA </w:instrText>
      </w:r>
      <w:r w:rsidR="00D5167D">
        <w:rPr>
          <w:color w:val="000000" w:themeColor="text1"/>
        </w:rPr>
      </w:r>
      <w:r w:rsidR="00D5167D">
        <w:rPr>
          <w:color w:val="000000" w:themeColor="text1"/>
        </w:rPr>
        <w:fldChar w:fldCharType="end"/>
      </w:r>
      <w:r w:rsidRPr="008461F6">
        <w:rPr>
          <w:color w:val="000000" w:themeColor="text1"/>
        </w:rPr>
      </w:r>
      <w:r w:rsidRPr="008461F6">
        <w:rPr>
          <w:color w:val="000000" w:themeColor="text1"/>
        </w:rPr>
        <w:fldChar w:fldCharType="separate"/>
      </w:r>
      <w:r w:rsidR="00D5167D" w:rsidRPr="00D5167D">
        <w:rPr>
          <w:noProof/>
          <w:color w:val="000000" w:themeColor="text1"/>
          <w:vertAlign w:val="superscript"/>
        </w:rPr>
        <w:t>(15, 17)</w:t>
      </w:r>
      <w:r w:rsidRPr="008461F6">
        <w:rPr>
          <w:color w:val="000000" w:themeColor="text1"/>
        </w:rPr>
        <w:fldChar w:fldCharType="end"/>
      </w:r>
      <w:r w:rsidRPr="008461F6">
        <w:rPr>
          <w:color w:val="000000" w:themeColor="text1"/>
        </w:rPr>
        <w:t xml:space="preserve">, and in one RCT 80% of those abstinent after 1 year and assigned to ECs reported still using them </w:t>
      </w:r>
      <w:r w:rsidRPr="008461F6">
        <w:rPr>
          <w:color w:val="000000" w:themeColor="text1"/>
        </w:rPr>
        <w:fldChar w:fldCharType="begin"/>
      </w:r>
      <w:r w:rsidR="00D5167D">
        <w:rPr>
          <w:color w:val="000000" w:themeColor="text1"/>
        </w:rPr>
        <w:instrText xml:space="preserve"> ADDIN EN.CITE &lt;EndNote&gt;&lt;Cite&gt;&lt;Author&gt;Hajek&lt;/Author&gt;&lt;Year&gt;2019&lt;/Year&gt;&lt;RecNum&gt;2443&lt;/RecNum&gt;&lt;DisplayText&gt;&lt;style face="superscript"&gt;(17)&lt;/style&gt;&lt;/DisplayText&gt;&lt;record&gt;&lt;rec-number&gt;2443&lt;/rec-number&gt;&lt;foreign-keys&gt;&lt;key app="EN" db-id="vvftexezl5p9skeet96xwtd3rtz0swa90x2a" timestamp="1549013140"&gt;2443&lt;/key&gt;&lt;key app="ENWeb" db-id=""&gt;0&lt;/key&gt;&lt;/foreign-keys&gt;&lt;ref-type name="Journal Article"&gt;17&lt;/ref-type&gt;&lt;contributors&gt;&lt;authors&gt;&lt;author&gt;Hajek, Peter&lt;/author&gt;&lt;author&gt;Phillips-Waller, Anna&lt;/author&gt;&lt;author&gt;Przulj, Dunja&lt;/author&gt;&lt;author&gt;Pesola, Francesca&lt;/author&gt;&lt;author&gt;Myers Smith, Katie&lt;/author&gt;&lt;author&gt;Bisal, Natalie&lt;/author&gt;&lt;author&gt;Li, Jinshuo&lt;/author&gt;&lt;author&gt;Parrott, Steve&lt;/author&gt;&lt;author&gt;Sasieni, Peter&lt;/author&gt;&lt;author&gt;Dawkins, Lynne&lt;/author&gt;&lt;author&gt;Ross, Louise&lt;/author&gt;&lt;author&gt;Goniewicz, Maciej&lt;/author&gt;&lt;author&gt;Wu, Qi&lt;/author&gt;&lt;author&gt;McRobbie, Hayden J.&lt;/author&gt;&lt;/authors&gt;&lt;/contributors&gt;&lt;titles&gt;&lt;title&gt;A Randomized Trial of E-Cigarettes versus Nicotine-Replacement Therapy&lt;/title&gt;&lt;secondary-title&gt;New England Journal of Medicine&lt;/secondary-title&gt;&lt;/titles&gt;&lt;periodical&gt;&lt;full-title&gt;New England Journal of Medicine&lt;/full-title&gt;&lt;abbr-1&gt;N.Engl.J.Med&lt;/abbr-1&gt;&lt;/periodical&gt;&lt;pages&gt;null&lt;/pages&gt;&lt;volume&gt;0&lt;/volume&gt;&lt;number&gt;0&lt;/number&gt;&lt;dates&gt;&lt;year&gt;2019&lt;/year&gt;&lt;/dates&gt;&lt;accession-num&gt;30699054&lt;/accession-num&gt;&lt;urls&gt;&lt;related-urls&gt;&lt;url&gt;https://www.nejm.org/doi/full/10.1056/NEJMoa1808779&lt;/url&gt;&lt;url&gt;https://www.nejm.org/doi/10.1056/NEJMoa1808779&lt;/url&gt;&lt;/related-urls&gt;&lt;/urls&gt;&lt;electronic-resource-num&gt;10.1056/NEJMoa1808779&lt;/electronic-resource-num&gt;&lt;/record&gt;&lt;/Cite&gt;&lt;/EndNote&gt;</w:instrText>
      </w:r>
      <w:r w:rsidRPr="008461F6">
        <w:rPr>
          <w:color w:val="000000" w:themeColor="text1"/>
        </w:rPr>
        <w:fldChar w:fldCharType="separate"/>
      </w:r>
      <w:r w:rsidR="00D5167D" w:rsidRPr="00D5167D">
        <w:rPr>
          <w:noProof/>
          <w:color w:val="000000" w:themeColor="text1"/>
          <w:vertAlign w:val="superscript"/>
        </w:rPr>
        <w:t>(17)</w:t>
      </w:r>
      <w:r w:rsidRPr="008461F6">
        <w:rPr>
          <w:color w:val="000000" w:themeColor="text1"/>
        </w:rPr>
        <w:fldChar w:fldCharType="end"/>
      </w:r>
      <w:r w:rsidRPr="008461F6">
        <w:rPr>
          <w:color w:val="000000" w:themeColor="text1"/>
        </w:rPr>
        <w:t xml:space="preserve">. Understanding pregnant women’s reasons for continued use would help provide more appropriate support for women who want to quit both vaping and smoking. </w:t>
      </w:r>
    </w:p>
    <w:p w14:paraId="0E53F78B" w14:textId="1A61DCF6" w:rsidR="0065628A" w:rsidRPr="003F3E93" w:rsidRDefault="000D369D" w:rsidP="000A3EAC">
      <w:pPr>
        <w:spacing w:line="480" w:lineRule="auto"/>
        <w:rPr>
          <w:color w:val="FF0000"/>
        </w:rPr>
      </w:pPr>
      <w:r w:rsidRPr="008461F6">
        <w:rPr>
          <w:color w:val="000000" w:themeColor="text1"/>
        </w:rPr>
        <w:t>A majority of vapers believed ECs were safer than smoking during pregnancy</w:t>
      </w:r>
      <w:r w:rsidR="008B7525">
        <w:rPr>
          <w:color w:val="000000" w:themeColor="text1"/>
        </w:rPr>
        <w:t xml:space="preserve">, and </w:t>
      </w:r>
      <w:r w:rsidR="000626F3">
        <w:rPr>
          <w:color w:val="000000" w:themeColor="text1"/>
        </w:rPr>
        <w:t>this didn’t differ</w:t>
      </w:r>
      <w:r w:rsidR="008B7525">
        <w:rPr>
          <w:color w:val="000000" w:themeColor="text1"/>
        </w:rPr>
        <w:t xml:space="preserve"> between dual and exclusive vapers</w:t>
      </w:r>
      <w:r w:rsidR="007A39E1">
        <w:rPr>
          <w:color w:val="000000" w:themeColor="text1"/>
        </w:rPr>
        <w:t xml:space="preserve">, </w:t>
      </w:r>
      <w:r w:rsidR="001465B5">
        <w:rPr>
          <w:color w:val="000000" w:themeColor="text1"/>
        </w:rPr>
        <w:t>therefore</w:t>
      </w:r>
      <w:r w:rsidR="007A39E1">
        <w:rPr>
          <w:color w:val="000000" w:themeColor="text1"/>
        </w:rPr>
        <w:t xml:space="preserve"> </w:t>
      </w:r>
      <w:r w:rsidR="00E03386">
        <w:rPr>
          <w:color w:val="000000" w:themeColor="text1"/>
        </w:rPr>
        <w:t xml:space="preserve">facilitating beliefs </w:t>
      </w:r>
      <w:r w:rsidR="001465B5">
        <w:rPr>
          <w:color w:val="000000" w:themeColor="text1"/>
        </w:rPr>
        <w:t>may be</w:t>
      </w:r>
      <w:r w:rsidR="00E03386">
        <w:rPr>
          <w:color w:val="000000" w:themeColor="text1"/>
        </w:rPr>
        <w:t xml:space="preserve"> important in the uptake of </w:t>
      </w:r>
      <w:r w:rsidR="001465B5">
        <w:rPr>
          <w:color w:val="000000" w:themeColor="text1"/>
        </w:rPr>
        <w:t>vaping</w:t>
      </w:r>
      <w:r w:rsidR="008B7525">
        <w:rPr>
          <w:color w:val="000000" w:themeColor="text1"/>
        </w:rPr>
        <w:t xml:space="preserve">. However, </w:t>
      </w:r>
      <w:r w:rsidR="00B003B2">
        <w:rPr>
          <w:color w:val="000000" w:themeColor="text1"/>
        </w:rPr>
        <w:t xml:space="preserve">both </w:t>
      </w:r>
      <w:r w:rsidRPr="008461F6">
        <w:rPr>
          <w:color w:val="000000" w:themeColor="text1"/>
        </w:rPr>
        <w:t>vapers and smokers were undecided about the harms of using nicotine during pregnancy.</w:t>
      </w:r>
      <w:r>
        <w:rPr>
          <w:color w:val="000000" w:themeColor="text1"/>
        </w:rPr>
        <w:t xml:space="preserve"> </w:t>
      </w:r>
      <w:r>
        <w:rPr>
          <w:rFonts w:eastAsia="Calibri" w:cs="Arial"/>
          <w:iCs/>
          <w:color w:val="000000" w:themeColor="text1"/>
          <w:szCs w:val="20"/>
        </w:rPr>
        <w:t>A</w:t>
      </w:r>
      <w:r w:rsidRPr="008461F6">
        <w:rPr>
          <w:rFonts w:eastAsia="Calibri" w:cs="Arial"/>
          <w:iCs/>
          <w:color w:val="000000" w:themeColor="text1"/>
          <w:szCs w:val="20"/>
        </w:rPr>
        <w:t xml:space="preserve">nimal studies have shown that nicotine </w:t>
      </w:r>
      <w:r>
        <w:rPr>
          <w:rFonts w:eastAsia="Calibri" w:cs="Arial"/>
          <w:iCs/>
          <w:color w:val="000000" w:themeColor="text1"/>
          <w:szCs w:val="20"/>
        </w:rPr>
        <w:t>is associated with detrimental</w:t>
      </w:r>
      <w:r w:rsidRPr="008461F6">
        <w:rPr>
          <w:rFonts w:eastAsia="Calibri" w:cs="Arial"/>
          <w:iCs/>
          <w:color w:val="000000" w:themeColor="text1"/>
          <w:szCs w:val="20"/>
        </w:rPr>
        <w:t xml:space="preserve"> neurological and behavioural effects on the fetus </w:t>
      </w:r>
      <w:r w:rsidRPr="008461F6">
        <w:rPr>
          <w:rFonts w:eastAsia="Calibri" w:cs="Arial"/>
          <w:iCs/>
          <w:color w:val="000000" w:themeColor="text1"/>
          <w:szCs w:val="20"/>
        </w:rPr>
        <w:fldChar w:fldCharType="begin">
          <w:fldData xml:space="preserve">PEVuZE5vdGU+PENpdGU+PEF1dGhvcj5XaWNrc3Ryw7ZtPC9BdXRob3I+PFllYXI+MjAwNzwvWWVh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</w:fldData>
        </w:fldChar>
      </w:r>
      <w:r w:rsidR="00D5167D">
        <w:rPr>
          <w:rFonts w:eastAsia="Calibri" w:cs="Arial"/>
          <w:iCs/>
          <w:color w:val="000000" w:themeColor="text1"/>
          <w:szCs w:val="20"/>
        </w:rPr>
        <w:instrText xml:space="preserve"> ADDIN EN.CITE </w:instrText>
      </w:r>
      <w:r w:rsidR="00D5167D">
        <w:rPr>
          <w:rFonts w:eastAsia="Calibri" w:cs="Arial"/>
          <w:iCs/>
          <w:color w:val="000000" w:themeColor="text1"/>
          <w:szCs w:val="20"/>
        </w:rPr>
        <w:fldChar w:fldCharType="begin">
          <w:fldData xml:space="preserve">PEVuZE5vdGU+PENpdGU+PEF1dGhvcj5XaWNrc3Ryw7ZtPC9BdXRob3I+PFllYXI+MjAwNzwvWWVh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</w:fldData>
        </w:fldChar>
      </w:r>
      <w:r w:rsidR="00D5167D">
        <w:rPr>
          <w:rFonts w:eastAsia="Calibri" w:cs="Arial"/>
          <w:iCs/>
          <w:color w:val="000000" w:themeColor="text1"/>
          <w:szCs w:val="20"/>
        </w:rPr>
        <w:instrText xml:space="preserve"> ADDIN EN.CITE.DATA </w:instrText>
      </w:r>
      <w:r w:rsidR="00D5167D">
        <w:rPr>
          <w:rFonts w:eastAsia="Calibri" w:cs="Arial"/>
          <w:iCs/>
          <w:color w:val="000000" w:themeColor="text1"/>
          <w:szCs w:val="20"/>
        </w:rPr>
      </w:r>
      <w:r w:rsidR="00D5167D">
        <w:rPr>
          <w:rFonts w:eastAsia="Calibri" w:cs="Arial"/>
          <w:iCs/>
          <w:color w:val="000000" w:themeColor="text1"/>
          <w:szCs w:val="20"/>
        </w:rPr>
        <w:fldChar w:fldCharType="end"/>
      </w:r>
      <w:r w:rsidRPr="008461F6">
        <w:rPr>
          <w:rFonts w:eastAsia="Calibri" w:cs="Arial"/>
          <w:iCs/>
          <w:color w:val="000000" w:themeColor="text1"/>
          <w:szCs w:val="20"/>
        </w:rPr>
      </w:r>
      <w:r w:rsidRPr="008461F6">
        <w:rPr>
          <w:rFonts w:eastAsia="Calibri" w:cs="Arial"/>
          <w:iCs/>
          <w:color w:val="000000" w:themeColor="text1"/>
          <w:szCs w:val="20"/>
        </w:rPr>
        <w:fldChar w:fldCharType="separate"/>
      </w:r>
      <w:r w:rsidR="00D5167D" w:rsidRPr="00D5167D">
        <w:rPr>
          <w:rFonts w:eastAsia="Calibri" w:cs="Arial"/>
          <w:iCs/>
          <w:noProof/>
          <w:color w:val="000000" w:themeColor="text1"/>
          <w:szCs w:val="20"/>
          <w:vertAlign w:val="superscript"/>
        </w:rPr>
        <w:t>(25, 52)</w:t>
      </w:r>
      <w:r w:rsidRPr="008461F6">
        <w:rPr>
          <w:rFonts w:eastAsia="Calibri" w:cs="Arial"/>
          <w:iCs/>
          <w:color w:val="000000" w:themeColor="text1"/>
          <w:szCs w:val="20"/>
        </w:rPr>
        <w:fldChar w:fldCharType="end"/>
      </w:r>
      <w:r w:rsidR="003B7233">
        <w:rPr>
          <w:rFonts w:eastAsia="Calibri" w:cs="Arial"/>
          <w:iCs/>
          <w:color w:val="000000" w:themeColor="text1"/>
          <w:szCs w:val="20"/>
        </w:rPr>
        <w:t xml:space="preserve">. The </w:t>
      </w:r>
      <w:r w:rsidR="00B425A8">
        <w:rPr>
          <w:rFonts w:eastAsia="Calibri" w:cs="Arial"/>
          <w:iCs/>
          <w:color w:val="000000" w:themeColor="text1"/>
          <w:szCs w:val="20"/>
        </w:rPr>
        <w:t xml:space="preserve">effects </w:t>
      </w:r>
      <w:r w:rsidR="002F3929">
        <w:rPr>
          <w:rFonts w:eastAsia="Calibri" w:cs="Arial"/>
          <w:iCs/>
          <w:color w:val="000000" w:themeColor="text1"/>
          <w:szCs w:val="20"/>
        </w:rPr>
        <w:t>of</w:t>
      </w:r>
      <w:r w:rsidR="00B425A8">
        <w:rPr>
          <w:rFonts w:eastAsia="Calibri" w:cs="Arial"/>
          <w:iCs/>
          <w:color w:val="000000" w:themeColor="text1"/>
          <w:szCs w:val="20"/>
        </w:rPr>
        <w:t xml:space="preserve"> </w:t>
      </w:r>
      <w:r w:rsidR="007E2021">
        <w:rPr>
          <w:rFonts w:eastAsia="Calibri" w:cs="Arial"/>
          <w:iCs/>
          <w:color w:val="000000" w:themeColor="text1"/>
          <w:szCs w:val="20"/>
        </w:rPr>
        <w:t xml:space="preserve">high dose </w:t>
      </w:r>
      <w:r w:rsidR="00B425A8">
        <w:rPr>
          <w:rFonts w:eastAsia="Calibri" w:cs="Arial"/>
          <w:iCs/>
          <w:color w:val="000000" w:themeColor="text1"/>
          <w:szCs w:val="20"/>
        </w:rPr>
        <w:t xml:space="preserve">nicotine alone </w:t>
      </w:r>
      <w:r w:rsidR="002F3929">
        <w:rPr>
          <w:rFonts w:eastAsia="Calibri" w:cs="Arial"/>
          <w:iCs/>
          <w:color w:val="000000" w:themeColor="text1"/>
          <w:szCs w:val="20"/>
        </w:rPr>
        <w:t xml:space="preserve">in human pregnancy </w:t>
      </w:r>
      <w:r w:rsidR="00B425A8">
        <w:rPr>
          <w:rFonts w:eastAsia="Calibri" w:cs="Arial"/>
          <w:iCs/>
          <w:color w:val="000000" w:themeColor="text1"/>
          <w:szCs w:val="20"/>
        </w:rPr>
        <w:t>is unclear</w:t>
      </w:r>
      <w:r w:rsidR="002F3929">
        <w:rPr>
          <w:rFonts w:eastAsia="Calibri" w:cs="Arial"/>
          <w:iCs/>
          <w:color w:val="000000" w:themeColor="text1"/>
          <w:szCs w:val="20"/>
        </w:rPr>
        <w:t xml:space="preserve"> </w:t>
      </w:r>
      <w:r w:rsidR="00B425A8">
        <w:rPr>
          <w:rFonts w:eastAsia="Calibri" w:cs="Arial"/>
          <w:iCs/>
          <w:color w:val="000000" w:themeColor="text1"/>
          <w:szCs w:val="20"/>
        </w:rPr>
        <w:fldChar w:fldCharType="begin"/>
      </w:r>
      <w:r w:rsidR="00D5167D">
        <w:rPr>
          <w:rFonts w:eastAsia="Calibri" w:cs="Arial"/>
          <w:iCs/>
          <w:color w:val="000000" w:themeColor="text1"/>
          <w:szCs w:val="20"/>
        </w:rPr>
        <w:instrText xml:space="preserve"> ADDIN EN.CITE &lt;EndNote&gt;&lt;Cite&gt;&lt;Author&gt;Wickström&lt;/Author&gt;&lt;Year&gt;2007&lt;/Year&gt;&lt;RecNum&gt;2333&lt;/RecNum&gt;&lt;DisplayText&gt;&lt;style face="superscript"&gt;(25)&lt;/style&gt;&lt;/DisplayText&gt;&lt;record&gt;&lt;rec-number&gt;2333&lt;/rec-number&gt;&lt;foreign-keys&gt;&lt;key app="EN" db-id="vvftexezl5p9skeet96xwtd3rtz0swa90x2a" timestamp="1530008452"&gt;2333&lt;/key&gt;&lt;key app="ENWeb" db-id=""&gt;0&lt;/key&gt;&lt;/foreign-keys&gt;&lt;ref-type name="Journal Article"&gt;17&lt;/ref-type&gt;&lt;contributors&gt;&lt;authors&gt;&lt;author&gt;Wickström, R.&lt;/author&gt;&lt;/authors&gt;&lt;/contributors&gt;&lt;titles&gt;&lt;title&gt;Effects of Nicotine During Pregnancy: Human and Experimental Evidence&lt;/title&gt;&lt;secondary-title&gt;Current Neuropharmacology&lt;/secondary-title&gt;&lt;/titles&gt;&lt;periodical&gt;&lt;full-title&gt;Current Neuropharmacology&lt;/full-title&gt;&lt;abbr-1&gt;Curr Neuropharmacol&lt;/abbr-1&gt;&lt;/periodical&gt;&lt;pages&gt;213-222&lt;/pages&gt;&lt;volume&gt;5&lt;/volume&gt;&lt;dates&gt;&lt;year&gt;2007&lt;/year&gt;&lt;/dates&gt;&lt;urls&gt;&lt;related-urls&gt;&lt;url&gt;https://www.ncbi.nlm.nih.gov/pmc/articles/PMC2656811/pdf/CN-5-213.pdf&lt;/url&gt;&lt;/related-urls&gt;&lt;/urls&gt;&lt;/record&gt;&lt;/Cite&gt;&lt;/EndNote&gt;</w:instrText>
      </w:r>
      <w:r w:rsidR="00B425A8">
        <w:rPr>
          <w:rFonts w:eastAsia="Calibri" w:cs="Arial"/>
          <w:iCs/>
          <w:color w:val="000000" w:themeColor="text1"/>
          <w:szCs w:val="20"/>
        </w:rPr>
        <w:fldChar w:fldCharType="separate"/>
      </w:r>
      <w:r w:rsidR="00D5167D" w:rsidRPr="00D5167D">
        <w:rPr>
          <w:rFonts w:eastAsia="Calibri" w:cs="Arial"/>
          <w:iCs/>
          <w:noProof/>
          <w:color w:val="000000" w:themeColor="text1"/>
          <w:szCs w:val="20"/>
          <w:vertAlign w:val="superscript"/>
        </w:rPr>
        <w:t>(25)</w:t>
      </w:r>
      <w:r w:rsidR="00B425A8">
        <w:rPr>
          <w:rFonts w:eastAsia="Calibri" w:cs="Arial"/>
          <w:iCs/>
          <w:color w:val="000000" w:themeColor="text1"/>
          <w:szCs w:val="20"/>
        </w:rPr>
        <w:fldChar w:fldCharType="end"/>
      </w:r>
      <w:r w:rsidRPr="008461F6">
        <w:rPr>
          <w:rFonts w:eastAsia="Calibri" w:cs="Arial"/>
          <w:iCs/>
          <w:color w:val="000000" w:themeColor="text1"/>
          <w:szCs w:val="20"/>
        </w:rPr>
        <w:t xml:space="preserve">. </w:t>
      </w:r>
      <w:r w:rsidR="007E2021">
        <w:rPr>
          <w:rFonts w:eastAsia="Calibri" w:cs="Arial"/>
          <w:iCs/>
          <w:color w:val="000000" w:themeColor="text1"/>
          <w:szCs w:val="20"/>
        </w:rPr>
        <w:t>However,</w:t>
      </w:r>
      <w:r w:rsidRPr="008461F6">
        <w:rPr>
          <w:rFonts w:eastAsia="Calibri" w:cs="Arial"/>
          <w:iCs/>
          <w:color w:val="000000" w:themeColor="text1"/>
          <w:szCs w:val="20"/>
        </w:rPr>
        <w:t xml:space="preserve"> the short-term</w:t>
      </w:r>
      <w:r>
        <w:rPr>
          <w:rFonts w:eastAsia="Calibri" w:cs="Arial"/>
          <w:iCs/>
          <w:color w:val="000000" w:themeColor="text1"/>
          <w:szCs w:val="20"/>
        </w:rPr>
        <w:t xml:space="preserve"> </w:t>
      </w:r>
      <w:r w:rsidRPr="008461F6">
        <w:rPr>
          <w:rFonts w:eastAsia="Calibri" w:cs="Arial"/>
          <w:iCs/>
          <w:color w:val="000000" w:themeColor="text1"/>
          <w:szCs w:val="20"/>
        </w:rPr>
        <w:fldChar w:fldCharType="begin">
          <w:fldData xml:space="preserve">PEVuZE5vdGU+PENpdGU+PEF1dGhvcj5PZ2J1cm48L0F1dGhvcj48WWVhcj4xOTk5PC9ZZWFyPjxS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</w:fldData>
        </w:fldChar>
      </w:r>
      <w:r w:rsidR="00D5167D">
        <w:rPr>
          <w:rFonts w:eastAsia="Calibri" w:cs="Arial"/>
          <w:iCs/>
          <w:color w:val="000000" w:themeColor="text1"/>
          <w:szCs w:val="20"/>
        </w:rPr>
        <w:instrText xml:space="preserve"> ADDIN EN.CITE </w:instrText>
      </w:r>
      <w:r w:rsidR="00D5167D">
        <w:rPr>
          <w:rFonts w:eastAsia="Calibri" w:cs="Arial"/>
          <w:iCs/>
          <w:color w:val="000000" w:themeColor="text1"/>
          <w:szCs w:val="20"/>
        </w:rPr>
        <w:fldChar w:fldCharType="begin">
          <w:fldData xml:space="preserve">PEVuZE5vdGU+PENpdGU+PEF1dGhvcj5PZ2J1cm48L0F1dGhvcj48WWVhcj4xOTk5PC9ZZWFyPjxS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</w:fldData>
        </w:fldChar>
      </w:r>
      <w:r w:rsidR="00D5167D">
        <w:rPr>
          <w:rFonts w:eastAsia="Calibri" w:cs="Arial"/>
          <w:iCs/>
          <w:color w:val="000000" w:themeColor="text1"/>
          <w:szCs w:val="20"/>
        </w:rPr>
        <w:instrText xml:space="preserve"> ADDIN EN.CITE.DATA </w:instrText>
      </w:r>
      <w:r w:rsidR="00D5167D">
        <w:rPr>
          <w:rFonts w:eastAsia="Calibri" w:cs="Arial"/>
          <w:iCs/>
          <w:color w:val="000000" w:themeColor="text1"/>
          <w:szCs w:val="20"/>
        </w:rPr>
      </w:r>
      <w:r w:rsidR="00D5167D">
        <w:rPr>
          <w:rFonts w:eastAsia="Calibri" w:cs="Arial"/>
          <w:iCs/>
          <w:color w:val="000000" w:themeColor="text1"/>
          <w:szCs w:val="20"/>
        </w:rPr>
        <w:fldChar w:fldCharType="end"/>
      </w:r>
      <w:r w:rsidRPr="008461F6">
        <w:rPr>
          <w:rFonts w:eastAsia="Calibri" w:cs="Arial"/>
          <w:iCs/>
          <w:color w:val="000000" w:themeColor="text1"/>
          <w:szCs w:val="20"/>
        </w:rPr>
      </w:r>
      <w:r w:rsidRPr="008461F6">
        <w:rPr>
          <w:rFonts w:eastAsia="Calibri" w:cs="Arial"/>
          <w:iCs/>
          <w:color w:val="000000" w:themeColor="text1"/>
          <w:szCs w:val="20"/>
        </w:rPr>
        <w:fldChar w:fldCharType="separate"/>
      </w:r>
      <w:r w:rsidR="00D5167D" w:rsidRPr="00D5167D">
        <w:rPr>
          <w:rFonts w:eastAsia="Calibri" w:cs="Arial"/>
          <w:iCs/>
          <w:noProof/>
          <w:color w:val="000000" w:themeColor="text1"/>
          <w:szCs w:val="20"/>
          <w:vertAlign w:val="superscript"/>
        </w:rPr>
        <w:t>(53, 54)</w:t>
      </w:r>
      <w:r w:rsidRPr="008461F6">
        <w:rPr>
          <w:rFonts w:eastAsia="Calibri" w:cs="Arial"/>
          <w:iCs/>
          <w:color w:val="000000" w:themeColor="text1"/>
          <w:szCs w:val="20"/>
        </w:rPr>
        <w:fldChar w:fldCharType="end"/>
      </w:r>
      <w:r w:rsidRPr="008461F6">
        <w:rPr>
          <w:rFonts w:eastAsia="Calibri" w:cs="Arial"/>
          <w:iCs/>
          <w:color w:val="000000" w:themeColor="text1"/>
          <w:szCs w:val="20"/>
        </w:rPr>
        <w:t xml:space="preserve"> </w:t>
      </w:r>
      <w:r>
        <w:rPr>
          <w:rFonts w:eastAsia="Calibri" w:cs="Arial"/>
          <w:iCs/>
          <w:color w:val="000000" w:themeColor="text1"/>
          <w:szCs w:val="20"/>
        </w:rPr>
        <w:t xml:space="preserve">and long-term </w:t>
      </w:r>
      <w:r w:rsidRPr="008461F6">
        <w:rPr>
          <w:rFonts w:eastAsia="Calibri" w:cs="Arial"/>
          <w:iCs/>
          <w:color w:val="000000" w:themeColor="text1"/>
          <w:szCs w:val="20"/>
        </w:rPr>
        <w:t>effects of nicotine exposure</w:t>
      </w:r>
      <w:r>
        <w:rPr>
          <w:rFonts w:eastAsia="Calibri" w:cs="Arial"/>
          <w:iCs/>
          <w:color w:val="000000" w:themeColor="text1"/>
          <w:szCs w:val="20"/>
        </w:rPr>
        <w:t xml:space="preserve"> through NRT</w:t>
      </w:r>
      <w:r w:rsidR="007E2021">
        <w:rPr>
          <w:rFonts w:eastAsia="Calibri" w:cs="Arial"/>
          <w:iCs/>
          <w:color w:val="000000" w:themeColor="text1"/>
          <w:szCs w:val="20"/>
        </w:rPr>
        <w:t xml:space="preserve"> in human pregnancy</w:t>
      </w:r>
      <w:r w:rsidRPr="008461F6">
        <w:rPr>
          <w:rFonts w:eastAsia="Calibri" w:cs="Arial"/>
          <w:iCs/>
          <w:color w:val="000000" w:themeColor="text1"/>
          <w:szCs w:val="20"/>
        </w:rPr>
        <w:t xml:space="preserve"> is not associated with greater risk to the fetus</w:t>
      </w:r>
      <w:r>
        <w:rPr>
          <w:rFonts w:eastAsia="Calibri" w:cs="Arial"/>
          <w:iCs/>
          <w:color w:val="000000" w:themeColor="text1"/>
          <w:szCs w:val="20"/>
        </w:rPr>
        <w:t xml:space="preserve"> </w:t>
      </w:r>
      <w:r w:rsidRPr="008461F6">
        <w:rPr>
          <w:rFonts w:eastAsia="Calibri" w:cs="Arial"/>
          <w:color w:val="000000" w:themeColor="text1"/>
          <w:szCs w:val="20"/>
        </w:rPr>
        <w:fldChar w:fldCharType="begin"/>
      </w:r>
      <w:r w:rsidR="00D5167D">
        <w:rPr>
          <w:rFonts w:eastAsia="Calibri" w:cs="Arial"/>
          <w:color w:val="000000" w:themeColor="text1"/>
          <w:szCs w:val="20"/>
        </w:rPr>
        <w:instrText xml:space="preserve"> ADDIN EN.CITE &lt;EndNote&gt;&lt;Cite&gt;&lt;Author&gt;Coleman&lt;/Author&gt;&lt;Year&gt;2015&lt;/Year&gt;&lt;RecNum&gt;3&lt;/RecNum&gt;&lt;DisplayText&gt;&lt;style face="superscript"&gt;(55)&lt;/style&gt;&lt;/DisplayText&gt;&lt;record&gt;&lt;rec-number&gt;3&lt;/rec-number&gt;&lt;foreign-keys&gt;&lt;key app="EN" db-id="tff5f29x1ffr92exd2l5wfewwdzad0zsxwdf" timestamp="1553868335"&gt;3&lt;/key&gt;&lt;/foreign-keys&gt;&lt;ref-type name="Journal Article"&gt;17&lt;/ref-type&gt;&lt;contributors&gt;&lt;authors&gt;&lt;author&gt;Coleman, T.&lt;/author&gt;&lt;author&gt;Chamberlain, C.&lt;/author&gt;&lt;author&gt;Davey, M. A.&lt;/author&gt;&lt;author&gt;Cooper, S. E.&lt;/author&gt;&lt;author&gt;Leonardi-Bee, J.&lt;/author&gt;&lt;/authors&gt;&lt;/contributors&gt;&lt;auth-address&gt;Division of Primary Care, University of Nottingham, D1411, Medical School, Queen&amp;apos;s Medical Centre, Nottingham, UK, NG7 2UH.&lt;/auth-address&gt;&lt;titles&gt;&lt;title&gt;Pharmacological interventions for promoting smoking cessation during pregnancy&lt;/title&gt;&lt;secondary-title&gt;Cochrane Database Syst Rev&lt;/secondary-title&gt;&lt;/titles&gt;&lt;pages&gt;CD010078&lt;/pages&gt;&lt;number&gt;12&lt;/number&gt;&lt;keywords&gt;&lt;keyword&gt;Bupropion/therapeutic use&lt;/keyword&gt;&lt;keyword&gt;Female&lt;/keyword&gt;&lt;keyword&gt;Humans&lt;/keyword&gt;&lt;keyword&gt;Nicotinic Agonists/therapeutic use&lt;/keyword&gt;&lt;keyword&gt;Pregnancy&lt;/keyword&gt;&lt;keyword&gt;Pregnancy Complications/*drug therapy&lt;/keyword&gt;&lt;keyword&gt;Pregnancy Outcome&lt;/keyword&gt;&lt;keyword&gt;Randomized Controlled Trials as Topic&lt;/keyword&gt;&lt;keyword&gt;Smoking Cessation/*methods&lt;/keyword&gt;&lt;keyword&gt;*Tobacco Use Cessation Products&lt;/keyword&gt;&lt;keyword&gt;Varenicline/therapeutic use&lt;/keyword&gt;&lt;/keywords&gt;&lt;dates&gt;&lt;year&gt;2015&lt;/year&gt;&lt;pub-dates&gt;&lt;date&gt;Dec 22&lt;/date&gt;&lt;/pub-dates&gt;&lt;/dates&gt;&lt;isbn&gt;1469-493X (Electronic)&amp;#xD;1361-6137 (Linking)&lt;/isbn&gt;&lt;accession-num&gt;26690977&lt;/accession-num&gt;&lt;urls&gt;&lt;related-urls&gt;&lt;url&gt;http://www.ncbi.nlm.nih.gov/pubmed/26690977&lt;/url&gt;&lt;/related-urls&gt;&lt;/urls&gt;&lt;electronic-resource-num&gt;10.1002/14651858.CD010078.pub2&lt;/electronic-resource-num&gt;&lt;/record&gt;&lt;/Cite&gt;&lt;/EndNote&gt;</w:instrText>
      </w:r>
      <w:r w:rsidRPr="008461F6">
        <w:rPr>
          <w:rFonts w:eastAsia="Calibri" w:cs="Arial"/>
          <w:color w:val="000000" w:themeColor="text1"/>
          <w:szCs w:val="20"/>
        </w:rPr>
        <w:fldChar w:fldCharType="separate"/>
      </w:r>
      <w:r w:rsidR="00D5167D" w:rsidRPr="00D5167D">
        <w:rPr>
          <w:rFonts w:eastAsia="Calibri" w:cs="Arial"/>
          <w:noProof/>
          <w:color w:val="000000" w:themeColor="text1"/>
          <w:szCs w:val="20"/>
          <w:vertAlign w:val="superscript"/>
        </w:rPr>
        <w:t>(55)</w:t>
      </w:r>
      <w:r w:rsidRPr="008461F6">
        <w:rPr>
          <w:rFonts w:eastAsia="Calibri" w:cs="Arial"/>
          <w:color w:val="000000" w:themeColor="text1"/>
          <w:szCs w:val="20"/>
        </w:rPr>
        <w:fldChar w:fldCharType="end"/>
      </w:r>
      <w:r w:rsidRPr="008461F6">
        <w:rPr>
          <w:rFonts w:eastAsia="Calibri" w:cs="Arial"/>
          <w:color w:val="000000" w:themeColor="text1"/>
          <w:szCs w:val="20"/>
        </w:rPr>
        <w:t xml:space="preserve"> or</w:t>
      </w:r>
      <w:r w:rsidRPr="008461F6">
        <w:rPr>
          <w:rFonts w:eastAsia="Calibri" w:cs="Arial"/>
          <w:iCs/>
          <w:color w:val="000000" w:themeColor="text1"/>
          <w:szCs w:val="20"/>
        </w:rPr>
        <w:t xml:space="preserve"> infant </w:t>
      </w:r>
      <w:r w:rsidRPr="008461F6">
        <w:rPr>
          <w:rFonts w:eastAsia="Calibri" w:cs="Arial"/>
          <w:iCs/>
          <w:color w:val="000000" w:themeColor="text1"/>
          <w:szCs w:val="20"/>
        </w:rPr>
        <w:fldChar w:fldCharType="begin"/>
      </w:r>
      <w:r w:rsidR="00D5167D">
        <w:rPr>
          <w:rFonts w:eastAsia="Calibri" w:cs="Arial"/>
          <w:iCs/>
          <w:color w:val="000000" w:themeColor="text1"/>
          <w:szCs w:val="20"/>
        </w:rPr>
        <w:instrText xml:space="preserve"> ADDIN EN.CITE &lt;EndNote&gt;&lt;Cite&gt;&lt;Author&gt;Cooper&lt;/Author&gt;&lt;Year&gt;2014&lt;/Year&gt;&lt;RecNum&gt;2125&lt;/RecNum&gt;&lt;DisplayText&gt;&lt;style face="superscript"&gt;(56)&lt;/style&gt;&lt;/DisplayText&gt;&lt;record&gt;&lt;rec-number&gt;2125&lt;/rec-number&gt;&lt;foreign-keys&gt;&lt;key app="EN" db-id="vvftexezl5p9skeet96xwtd3rtz0swa90x2a" timestamp="1530007892"&gt;2125&lt;/key&gt;&lt;key app="ENWeb" db-id=""&gt;0&lt;/key&gt;&lt;/foreign-keys&gt;&lt;ref-type name="Journal Article"&gt;17&lt;/ref-type&gt;&lt;contributors&gt;&lt;authors&gt;&lt;author&gt;Cooper, Sue&lt;/author&gt;&lt;author&gt;Taggar, Jaspal&lt;/author&gt;&lt;author&gt;Lewis, Sarah&lt;/author&gt;&lt;author&gt;Marlow, Neil&lt;/author&gt;&lt;author&gt;Dickinson, Anne&lt;/author&gt;&lt;author&gt;Whitemore, Rachel&lt;/author&gt;&lt;author&gt;Coleman, Tim&lt;/author&gt;&lt;/authors&gt;&lt;/contributors&gt;&lt;titles&gt;&lt;title&gt;Effect of nicotine patches in pregnancy on infant and maternal outcomes at 2 years: follow-up from the randomised, double-blind, placebo-controlled SNAP trial&lt;/title&gt;&lt;secondary-title&gt;The Lancet Respiratory Medicine&lt;/secondary-title&gt;&lt;/titles&gt;&lt;periodical&gt;&lt;full-title&gt;The Lancet Respiratory Medicine&lt;/full-title&gt;&lt;abbr-1&gt;Lancet Respir. Med&lt;/abbr-1&gt;&lt;/periodical&gt;&lt;pages&gt;728-737&lt;/pages&gt;&lt;volume&gt;2&lt;/volume&gt;&lt;number&gt;9&lt;/number&gt;&lt;dates&gt;&lt;year&gt;2014&lt;/year&gt;&lt;/dates&gt;&lt;isbn&gt;2213-2600&lt;/isbn&gt;&lt;urls&gt;&lt;related-urls&gt;&lt;url&gt;http://www.sciencedirect.com/science/article/pii/S2213260014701572&lt;/url&gt;&lt;url&gt;http://ac.els-cdn.com/S2213260014701572/1-s2.0-S2213260014701572-main.pdf?_tid=660e3592-47c3-11e4-8e8e-00000aacb35e&amp;amp;acdnat=1411986708_84d1115ad5f6d3b1e596dd5bbdb91738&lt;/url&gt;&lt;/related-urls&gt;&lt;/urls&gt;&lt;electronic-resource-num&gt;http://dx.doi.org/10.1016/S2213-2600(14)70157-2&lt;/electronic-resource-num&gt;&lt;/record&gt;&lt;/Cite&gt;&lt;/EndNote&gt;</w:instrText>
      </w:r>
      <w:r w:rsidRPr="008461F6">
        <w:rPr>
          <w:rFonts w:eastAsia="Calibri" w:cs="Arial"/>
          <w:iCs/>
          <w:color w:val="000000" w:themeColor="text1"/>
          <w:szCs w:val="20"/>
        </w:rPr>
        <w:fldChar w:fldCharType="separate"/>
      </w:r>
      <w:r w:rsidR="00D5167D" w:rsidRPr="00D5167D">
        <w:rPr>
          <w:rFonts w:eastAsia="Calibri" w:cs="Arial"/>
          <w:iCs/>
          <w:noProof/>
          <w:color w:val="000000" w:themeColor="text1"/>
          <w:szCs w:val="20"/>
          <w:vertAlign w:val="superscript"/>
        </w:rPr>
        <w:t>(56)</w:t>
      </w:r>
      <w:r w:rsidRPr="008461F6">
        <w:rPr>
          <w:rFonts w:eastAsia="Calibri" w:cs="Arial"/>
          <w:color w:val="000000" w:themeColor="text1"/>
          <w:szCs w:val="20"/>
        </w:rPr>
        <w:fldChar w:fldCharType="end"/>
      </w:r>
      <w:r>
        <w:rPr>
          <w:rFonts w:eastAsia="Calibri" w:cs="Arial"/>
          <w:iCs/>
          <w:color w:val="000000" w:themeColor="text1"/>
          <w:szCs w:val="20"/>
        </w:rPr>
        <w:t xml:space="preserve">. </w:t>
      </w:r>
      <w:r w:rsidRPr="008461F6">
        <w:rPr>
          <w:rFonts w:eastAsia="Calibri" w:cs="Arial"/>
          <w:iCs/>
          <w:color w:val="000000" w:themeColor="text1"/>
          <w:szCs w:val="20"/>
        </w:rPr>
        <w:t>Perinatal exposure to ECs in animals</w:t>
      </w:r>
      <w:r>
        <w:rPr>
          <w:rFonts w:eastAsia="Calibri" w:cs="Arial"/>
          <w:iCs/>
          <w:color w:val="000000" w:themeColor="text1"/>
          <w:szCs w:val="20"/>
        </w:rPr>
        <w:t xml:space="preserve"> </w:t>
      </w:r>
      <w:r w:rsidRPr="008461F6">
        <w:rPr>
          <w:rFonts w:eastAsia="Calibri" w:cs="Arial"/>
          <w:iCs/>
          <w:color w:val="000000" w:themeColor="text1"/>
          <w:szCs w:val="20"/>
        </w:rPr>
        <w:fldChar w:fldCharType="begin">
          <w:fldData xml:space="preserve">PEVuZE5vdGU+PENpdGU+PEF1dGhvcj5XaGl0dGluZ3RvbjwvQXV0aG9yPjxZZWFyPjIwMTg8L1ll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</w:fldData>
        </w:fldChar>
      </w:r>
      <w:r w:rsidR="00D5167D">
        <w:rPr>
          <w:rFonts w:eastAsia="Calibri" w:cs="Arial"/>
          <w:iCs/>
          <w:color w:val="000000" w:themeColor="text1"/>
          <w:szCs w:val="20"/>
        </w:rPr>
        <w:instrText xml:space="preserve"> ADDIN EN.CITE </w:instrText>
      </w:r>
      <w:r w:rsidR="00D5167D">
        <w:rPr>
          <w:rFonts w:eastAsia="Calibri" w:cs="Arial"/>
          <w:iCs/>
          <w:color w:val="000000" w:themeColor="text1"/>
          <w:szCs w:val="20"/>
        </w:rPr>
        <w:fldChar w:fldCharType="begin">
          <w:fldData xml:space="preserve">PEVuZE5vdGU+PENpdGU+PEF1dGhvcj5XaGl0dGluZ3RvbjwvQXV0aG9yPjxZZWFyPjIwMTg8L1ll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</w:fldData>
        </w:fldChar>
      </w:r>
      <w:r w:rsidR="00D5167D">
        <w:rPr>
          <w:rFonts w:eastAsia="Calibri" w:cs="Arial"/>
          <w:iCs/>
          <w:color w:val="000000" w:themeColor="text1"/>
          <w:szCs w:val="20"/>
        </w:rPr>
        <w:instrText xml:space="preserve"> ADDIN EN.CITE.DATA </w:instrText>
      </w:r>
      <w:r w:rsidR="00D5167D">
        <w:rPr>
          <w:rFonts w:eastAsia="Calibri" w:cs="Arial"/>
          <w:iCs/>
          <w:color w:val="000000" w:themeColor="text1"/>
          <w:szCs w:val="20"/>
        </w:rPr>
      </w:r>
      <w:r w:rsidR="00D5167D">
        <w:rPr>
          <w:rFonts w:eastAsia="Calibri" w:cs="Arial"/>
          <w:iCs/>
          <w:color w:val="000000" w:themeColor="text1"/>
          <w:szCs w:val="20"/>
        </w:rPr>
        <w:fldChar w:fldCharType="end"/>
      </w:r>
      <w:r w:rsidRPr="008461F6">
        <w:rPr>
          <w:rFonts w:eastAsia="Calibri" w:cs="Arial"/>
          <w:iCs/>
          <w:color w:val="000000" w:themeColor="text1"/>
          <w:szCs w:val="20"/>
        </w:rPr>
      </w:r>
      <w:r w:rsidRPr="008461F6">
        <w:rPr>
          <w:rFonts w:eastAsia="Calibri" w:cs="Arial"/>
          <w:iCs/>
          <w:color w:val="000000" w:themeColor="text1"/>
          <w:szCs w:val="20"/>
        </w:rPr>
        <w:fldChar w:fldCharType="separate"/>
      </w:r>
      <w:r w:rsidR="00D5167D" w:rsidRPr="00D5167D">
        <w:rPr>
          <w:rFonts w:eastAsia="Calibri" w:cs="Arial"/>
          <w:iCs/>
          <w:noProof/>
          <w:color w:val="000000" w:themeColor="text1"/>
          <w:szCs w:val="20"/>
          <w:vertAlign w:val="superscript"/>
        </w:rPr>
        <w:t>(23)</w:t>
      </w:r>
      <w:r w:rsidRPr="008461F6">
        <w:rPr>
          <w:rFonts w:eastAsia="Calibri" w:cs="Arial"/>
          <w:iCs/>
          <w:color w:val="000000" w:themeColor="text1"/>
          <w:szCs w:val="20"/>
        </w:rPr>
        <w:fldChar w:fldCharType="end"/>
      </w:r>
      <w:r w:rsidRPr="008461F6">
        <w:rPr>
          <w:rFonts w:eastAsia="Calibri" w:cs="Arial"/>
          <w:iCs/>
          <w:color w:val="000000" w:themeColor="text1"/>
          <w:szCs w:val="20"/>
        </w:rPr>
        <w:t xml:space="preserve"> is potentially detrimental</w:t>
      </w:r>
      <w:r>
        <w:rPr>
          <w:rFonts w:eastAsia="Calibri" w:cs="Arial"/>
          <w:iCs/>
          <w:color w:val="000000" w:themeColor="text1"/>
          <w:szCs w:val="20"/>
        </w:rPr>
        <w:t xml:space="preserve"> </w:t>
      </w:r>
      <w:r w:rsidRPr="008461F6">
        <w:rPr>
          <w:rFonts w:eastAsia="Calibri" w:cs="Arial"/>
          <w:iCs/>
          <w:color w:val="000000" w:themeColor="text1"/>
          <w:szCs w:val="20"/>
        </w:rPr>
        <w:t xml:space="preserve">and </w:t>
      </w:r>
      <w:r>
        <w:rPr>
          <w:rFonts w:eastAsia="Calibri" w:cs="Arial"/>
          <w:iCs/>
          <w:color w:val="000000" w:themeColor="text1"/>
          <w:szCs w:val="20"/>
        </w:rPr>
        <w:t xml:space="preserve">there are mixed reviews about their safety in </w:t>
      </w:r>
      <w:r w:rsidRPr="008461F6">
        <w:rPr>
          <w:rFonts w:eastAsia="Calibri" w:cs="Arial"/>
          <w:iCs/>
          <w:color w:val="000000" w:themeColor="text1"/>
          <w:szCs w:val="20"/>
        </w:rPr>
        <w:t>human</w:t>
      </w:r>
      <w:r>
        <w:rPr>
          <w:rFonts w:eastAsia="Calibri" w:cs="Arial"/>
          <w:iCs/>
          <w:color w:val="000000" w:themeColor="text1"/>
          <w:szCs w:val="20"/>
        </w:rPr>
        <w:t xml:space="preserve"> studies </w:t>
      </w:r>
      <w:r w:rsidRPr="008461F6">
        <w:rPr>
          <w:rFonts w:eastAsia="Calibri" w:cs="Arial"/>
          <w:iCs/>
          <w:color w:val="000000" w:themeColor="text1"/>
          <w:szCs w:val="20"/>
        </w:rPr>
        <w:fldChar w:fldCharType="begin">
          <w:fldData xml:space="preserve">PEVuZE5vdGU+PENpdGU+PEF1dGhvcj5DYXJkZW5hczwvQXV0aG9yPjxZZWFyPjIwMTk8L1llYXI+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</w:fldData>
        </w:fldChar>
      </w:r>
      <w:r w:rsidR="00D5167D">
        <w:rPr>
          <w:rFonts w:eastAsia="Calibri" w:cs="Arial"/>
          <w:iCs/>
          <w:color w:val="000000" w:themeColor="text1"/>
          <w:szCs w:val="20"/>
        </w:rPr>
        <w:instrText xml:space="preserve"> ADDIN EN.CITE </w:instrText>
      </w:r>
      <w:r w:rsidR="00D5167D">
        <w:rPr>
          <w:rFonts w:eastAsia="Calibri" w:cs="Arial"/>
          <w:iCs/>
          <w:color w:val="000000" w:themeColor="text1"/>
          <w:szCs w:val="20"/>
        </w:rPr>
        <w:fldChar w:fldCharType="begin">
          <w:fldData xml:space="preserve">PEVuZE5vdGU+PENpdGU+PEF1dGhvcj5DYXJkZW5hczwvQXV0aG9yPjxZZWFyPjIwMTk8L1llYXI+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</w:fldData>
        </w:fldChar>
      </w:r>
      <w:r w:rsidR="00D5167D">
        <w:rPr>
          <w:rFonts w:eastAsia="Calibri" w:cs="Arial"/>
          <w:iCs/>
          <w:color w:val="000000" w:themeColor="text1"/>
          <w:szCs w:val="20"/>
        </w:rPr>
        <w:instrText xml:space="preserve"> ADDIN EN.CITE.DATA </w:instrText>
      </w:r>
      <w:r w:rsidR="00D5167D">
        <w:rPr>
          <w:rFonts w:eastAsia="Calibri" w:cs="Arial"/>
          <w:iCs/>
          <w:color w:val="000000" w:themeColor="text1"/>
          <w:szCs w:val="20"/>
        </w:rPr>
      </w:r>
      <w:r w:rsidR="00D5167D">
        <w:rPr>
          <w:rFonts w:eastAsia="Calibri" w:cs="Arial"/>
          <w:iCs/>
          <w:color w:val="000000" w:themeColor="text1"/>
          <w:szCs w:val="20"/>
        </w:rPr>
        <w:fldChar w:fldCharType="end"/>
      </w:r>
      <w:r w:rsidRPr="008461F6">
        <w:rPr>
          <w:rFonts w:eastAsia="Calibri" w:cs="Arial"/>
          <w:iCs/>
          <w:color w:val="000000" w:themeColor="text1"/>
          <w:szCs w:val="20"/>
        </w:rPr>
      </w:r>
      <w:r w:rsidRPr="008461F6">
        <w:rPr>
          <w:rFonts w:eastAsia="Calibri" w:cs="Arial"/>
          <w:iCs/>
          <w:color w:val="000000" w:themeColor="text1"/>
          <w:szCs w:val="20"/>
        </w:rPr>
        <w:fldChar w:fldCharType="separate"/>
      </w:r>
      <w:r w:rsidR="00D5167D" w:rsidRPr="00D5167D">
        <w:rPr>
          <w:rFonts w:eastAsia="Calibri" w:cs="Arial"/>
          <w:iCs/>
          <w:noProof/>
          <w:color w:val="000000" w:themeColor="text1"/>
          <w:szCs w:val="20"/>
          <w:vertAlign w:val="superscript"/>
        </w:rPr>
        <w:t>(26-29)</w:t>
      </w:r>
      <w:r w:rsidRPr="008461F6">
        <w:rPr>
          <w:rFonts w:eastAsia="Calibri" w:cs="Arial"/>
          <w:iCs/>
          <w:color w:val="000000" w:themeColor="text1"/>
          <w:szCs w:val="20"/>
        </w:rPr>
        <w:fldChar w:fldCharType="end"/>
      </w:r>
      <w:r w:rsidRPr="008461F6">
        <w:rPr>
          <w:rFonts w:eastAsia="Calibri" w:cs="Arial"/>
          <w:iCs/>
          <w:color w:val="000000" w:themeColor="text1"/>
          <w:szCs w:val="20"/>
        </w:rPr>
        <w:t>, but data is very limited.</w:t>
      </w:r>
      <w:r w:rsidRPr="003023AB">
        <w:rPr>
          <w:rFonts w:eastAsia="Calibri" w:cs="Arial"/>
          <w:iCs/>
          <w:color w:val="000000" w:themeColor="text1"/>
          <w:szCs w:val="20"/>
        </w:rPr>
        <w:t xml:space="preserve"> </w:t>
      </w:r>
      <w:r w:rsidR="008C43EC">
        <w:rPr>
          <w:rFonts w:eastAsia="Calibri" w:cs="Arial"/>
          <w:iCs/>
          <w:color w:val="000000" w:themeColor="text1"/>
          <w:szCs w:val="20"/>
        </w:rPr>
        <w:t>However, s</w:t>
      </w:r>
      <w:r>
        <w:rPr>
          <w:rFonts w:eastAsia="Calibri" w:cs="Arial"/>
          <w:iCs/>
          <w:color w:val="000000" w:themeColor="text1"/>
          <w:szCs w:val="20"/>
        </w:rPr>
        <w:t xml:space="preserve">imilar to NRT, </w:t>
      </w:r>
      <w:r w:rsidRPr="008461F6">
        <w:rPr>
          <w:rFonts w:eastAsia="Calibri" w:cs="Arial"/>
          <w:iCs/>
          <w:color w:val="000000" w:themeColor="text1"/>
          <w:szCs w:val="20"/>
        </w:rPr>
        <w:t xml:space="preserve">ECs have no products of combustion </w:t>
      </w:r>
      <w:r>
        <w:rPr>
          <w:rFonts w:eastAsia="Calibri" w:cs="Arial"/>
          <w:iCs/>
          <w:color w:val="000000" w:themeColor="text1"/>
          <w:szCs w:val="20"/>
        </w:rPr>
        <w:t>and</w:t>
      </w:r>
      <w:r w:rsidRPr="008461F6">
        <w:rPr>
          <w:rFonts w:eastAsia="Calibri" w:cs="Arial"/>
          <w:iCs/>
          <w:color w:val="000000" w:themeColor="text1"/>
          <w:szCs w:val="20"/>
        </w:rPr>
        <w:t xml:space="preserve"> this may prevent most tobacco related harms</w:t>
      </w:r>
      <w:r>
        <w:rPr>
          <w:rFonts w:eastAsia="Calibri" w:cs="Arial"/>
          <w:iCs/>
          <w:color w:val="000000" w:themeColor="text1"/>
          <w:szCs w:val="20"/>
        </w:rPr>
        <w:t xml:space="preserve"> </w:t>
      </w:r>
      <w:r w:rsidRPr="008461F6">
        <w:rPr>
          <w:rFonts w:eastAsia="Calibri" w:cs="Arial"/>
          <w:iCs/>
          <w:color w:val="000000" w:themeColor="text1"/>
          <w:szCs w:val="20"/>
        </w:rPr>
        <w:fldChar w:fldCharType="begin"/>
      </w:r>
      <w:r w:rsidR="00D5167D">
        <w:rPr>
          <w:rFonts w:eastAsia="Calibri" w:cs="Arial"/>
          <w:iCs/>
          <w:color w:val="000000" w:themeColor="text1"/>
          <w:szCs w:val="20"/>
        </w:rPr>
        <w:instrText xml:space="preserve"> ADDIN EN.CITE &lt;EndNote&gt;&lt;Cite&gt;&lt;Author&gt;Dejmek&lt;/Author&gt;&lt;Year&gt;2000&lt;/Year&gt;&lt;RecNum&gt;390&lt;/RecNum&gt;&lt;DisplayText&gt;&lt;style face="superscript"&gt;(30)&lt;/style&gt;&lt;/DisplayText&gt;&lt;record&gt;&lt;rec-number&gt;390&lt;/rec-number&gt;&lt;foreign-keys&gt;&lt;key app="EN" db-id="vvftexezl5p9skeet96xwtd3rtz0swa90x2a" timestamp="1530005863"&gt;390&lt;/key&gt;&lt;key app="ENWeb" db-id=""&gt;0&lt;/key&gt;&lt;/foreign-keys&gt;&lt;ref-type name="Journal Article"&gt;17&lt;/ref-type&gt;&lt;contributors&gt;&lt;authors&gt;&lt;author&gt;Dejmek, J.&lt;/author&gt;&lt;author&gt;Solansky, I.&lt;/author&gt;&lt;author&gt;Benes, I.&lt;/author&gt;&lt;author&gt;Lenicek, J.&lt;/author&gt;&lt;author&gt;Sram, R. J.&lt;/author&gt;&lt;/authors&gt;&lt;/contributors&gt;&lt;titles&gt;&lt;title&gt;The impact of polycyclic aromatic hydrocarbons and fine particles on pregnancy outcome&lt;/title&gt;&lt;secondary-title&gt;Environmental Health Perspectives&lt;/secondary-title&gt;&lt;/titles&gt;&lt;periodical&gt;&lt;full-title&gt;Environmental Health Perspectives&lt;/full-title&gt;&lt;abbr-1&gt;Environ Health Perspect&lt;/abbr-1&gt;&lt;/periodical&gt;&lt;pages&gt;1159-1164&lt;/pages&gt;&lt;volume&gt;108&lt;/volume&gt;&lt;number&gt;12&lt;/number&gt;&lt;reprint-edition&gt;NOT IN FILE&lt;/reprint-edition&gt;&lt;keywords&gt;&lt;keyword&gt;Medical&lt;/keyword&gt;&lt;keyword&gt;Medical Records&lt;/keyword&gt;&lt;keyword&gt;Models&lt;/keyword&gt;&lt;keyword&gt;observation&lt;/keyword&gt;&lt;keyword&gt;Odds Ratio&lt;/keyword&gt;&lt;keyword&gt;outcome&lt;/keyword&gt;&lt;keyword&gt;pregnancy&lt;/keyword&gt;&lt;keyword&gt;Questionnaires&lt;/keyword&gt;&lt;keyword&gt;records&lt;/keyword&gt;&lt;keyword&gt;risk&lt;/keyword&gt;&lt;keyword&gt;Role&lt;/keyword&gt;&lt;/keywords&gt;&lt;dates&gt;&lt;year&gt;2000&lt;/year&gt;&lt;/dates&gt;&lt;urls&gt;&lt;related-urls&gt;&lt;url&gt;http://www.ncbi.nlm.nih.gov/pmc/articles/PMC1240197/pdf/ehp0108-001159.pdf&lt;/url&gt;&lt;/related-urls&gt;&lt;/urls&gt;&lt;/record&gt;&lt;/Cite&gt;&lt;/EndNote&gt;</w:instrText>
      </w:r>
      <w:r w:rsidRPr="008461F6">
        <w:rPr>
          <w:rFonts w:eastAsia="Calibri" w:cs="Arial"/>
          <w:iCs/>
          <w:color w:val="000000" w:themeColor="text1"/>
          <w:szCs w:val="20"/>
        </w:rPr>
        <w:fldChar w:fldCharType="separate"/>
      </w:r>
      <w:r w:rsidR="00D5167D" w:rsidRPr="00D5167D">
        <w:rPr>
          <w:rFonts w:eastAsia="Calibri" w:cs="Arial"/>
          <w:iCs/>
          <w:noProof/>
          <w:color w:val="000000" w:themeColor="text1"/>
          <w:szCs w:val="20"/>
          <w:vertAlign w:val="superscript"/>
        </w:rPr>
        <w:t>(30)</w:t>
      </w:r>
      <w:r w:rsidRPr="008461F6">
        <w:rPr>
          <w:rFonts w:eastAsia="Calibri" w:cs="Arial"/>
          <w:iCs/>
          <w:color w:val="000000" w:themeColor="text1"/>
          <w:szCs w:val="20"/>
        </w:rPr>
        <w:fldChar w:fldCharType="end"/>
      </w:r>
      <w:r w:rsidRPr="008461F6">
        <w:rPr>
          <w:rFonts w:eastAsia="Calibri" w:cs="Arial"/>
          <w:iCs/>
          <w:color w:val="000000" w:themeColor="text1"/>
          <w:szCs w:val="20"/>
        </w:rPr>
        <w:t xml:space="preserve"> if successfully used to quit.</w:t>
      </w:r>
      <w:r w:rsidR="003F3E93">
        <w:rPr>
          <w:rFonts w:eastAsia="Calibri" w:cs="Arial"/>
          <w:iCs/>
          <w:color w:val="000000" w:themeColor="text1"/>
          <w:szCs w:val="20"/>
        </w:rPr>
        <w:t xml:space="preserve"> </w:t>
      </w:r>
      <w:r w:rsidR="003F3E93">
        <w:rPr>
          <w:rFonts w:eastAsia="Calibri" w:cs="Arial"/>
          <w:iCs/>
          <w:color w:val="FF0000"/>
          <w:szCs w:val="20"/>
        </w:rPr>
        <w:t xml:space="preserve">In order for women to make informed decisions about </w:t>
      </w:r>
      <w:r w:rsidR="009B5C74">
        <w:rPr>
          <w:rFonts w:eastAsia="Calibri" w:cs="Arial"/>
          <w:iCs/>
          <w:color w:val="FF0000"/>
          <w:szCs w:val="20"/>
        </w:rPr>
        <w:t>using</w:t>
      </w:r>
      <w:r w:rsidR="003F3E93">
        <w:rPr>
          <w:rFonts w:eastAsia="Calibri" w:cs="Arial"/>
          <w:iCs/>
          <w:color w:val="FF0000"/>
          <w:szCs w:val="20"/>
        </w:rPr>
        <w:t xml:space="preserve"> ECs to stop smoking</w:t>
      </w:r>
      <w:r w:rsidR="00B90977">
        <w:rPr>
          <w:rFonts w:eastAsia="Calibri" w:cs="Arial"/>
          <w:iCs/>
          <w:color w:val="FF0000"/>
          <w:szCs w:val="20"/>
        </w:rPr>
        <w:t xml:space="preserve">, clinicians and health care providers should supply women with the latest evidence. </w:t>
      </w:r>
    </w:p>
    <w:p w14:paraId="2061FE6E" w14:textId="77777777" w:rsidR="00242190" w:rsidRPr="008461F6" w:rsidRDefault="00242190" w:rsidP="000A3EAC">
      <w:pPr>
        <w:pStyle w:val="Heading1"/>
        <w:spacing w:line="480" w:lineRule="auto"/>
      </w:pPr>
      <w:r w:rsidRPr="008461F6">
        <w:t>Conclusion</w:t>
      </w:r>
    </w:p>
    <w:p w14:paraId="1DD9B2CF" w14:textId="29483E27" w:rsidR="001C01AD" w:rsidRPr="008461F6" w:rsidRDefault="007E7DFD" w:rsidP="000A3EAC">
      <w:pPr>
        <w:spacing w:line="480" w:lineRule="auto"/>
        <w:rPr>
          <w:color w:val="000000" w:themeColor="text1"/>
        </w:rPr>
      </w:pPr>
      <w:r>
        <w:rPr>
          <w:color w:val="000000" w:themeColor="text1"/>
        </w:rPr>
        <w:t>Our findings suggest</w:t>
      </w:r>
      <w:r w:rsidR="00A47CD7">
        <w:rPr>
          <w:color w:val="000000" w:themeColor="text1"/>
        </w:rPr>
        <w:t xml:space="preserve"> that in England and Scotland,</w:t>
      </w:r>
      <w:r>
        <w:rPr>
          <w:color w:val="000000" w:themeColor="text1"/>
        </w:rPr>
        <w:t xml:space="preserve"> o</w:t>
      </w:r>
      <w:r w:rsidR="00323C23">
        <w:rPr>
          <w:color w:val="000000" w:themeColor="text1"/>
        </w:rPr>
        <w:t>ne in twenty women use e-cigarettes</w:t>
      </w:r>
      <w:r w:rsidR="00C272B7" w:rsidRPr="008461F6">
        <w:rPr>
          <w:color w:val="000000" w:themeColor="text1"/>
        </w:rPr>
        <w:t xml:space="preserve"> </w:t>
      </w:r>
      <w:r w:rsidR="004E186C">
        <w:rPr>
          <w:color w:val="000000" w:themeColor="text1"/>
        </w:rPr>
        <w:t>in pregnancy,</w:t>
      </w:r>
      <w:r w:rsidR="00323C23">
        <w:rPr>
          <w:color w:val="000000" w:themeColor="text1"/>
        </w:rPr>
        <w:t xml:space="preserve"> most of </w:t>
      </w:r>
      <w:r w:rsidR="004B4051">
        <w:rPr>
          <w:color w:val="000000" w:themeColor="text1"/>
        </w:rPr>
        <w:t>whom</w:t>
      </w:r>
      <w:r w:rsidR="00606429">
        <w:rPr>
          <w:color w:val="000000" w:themeColor="text1"/>
        </w:rPr>
        <w:t xml:space="preserve"> smoke</w:t>
      </w:r>
      <w:r w:rsidR="00323C23" w:rsidRPr="008461F6">
        <w:rPr>
          <w:color w:val="000000" w:themeColor="text1"/>
        </w:rPr>
        <w:t xml:space="preserve"> concurrently</w:t>
      </w:r>
      <w:r w:rsidR="004E186C">
        <w:rPr>
          <w:color w:val="000000" w:themeColor="text1"/>
        </w:rPr>
        <w:t>.</w:t>
      </w:r>
      <w:r w:rsidR="00323C23">
        <w:rPr>
          <w:color w:val="000000" w:themeColor="text1"/>
        </w:rPr>
        <w:t xml:space="preserve"> </w:t>
      </w:r>
      <w:bookmarkStart w:id="1" w:name="_Hlk39208246"/>
      <w:r w:rsidR="00606429">
        <w:rPr>
          <w:color w:val="000000" w:themeColor="text1"/>
        </w:rPr>
        <w:t xml:space="preserve">Among </w:t>
      </w:r>
      <w:r w:rsidR="00E700C8">
        <w:rPr>
          <w:color w:val="000000" w:themeColor="text1"/>
        </w:rPr>
        <w:t>women who smoke in pregnancy or did so shortly before conception around 16% are vaping</w:t>
      </w:r>
      <w:bookmarkEnd w:id="1"/>
      <w:r w:rsidR="00035286" w:rsidRPr="008461F6">
        <w:rPr>
          <w:color w:val="000000" w:themeColor="text1"/>
        </w:rPr>
        <w:t>.</w:t>
      </w:r>
      <w:r w:rsidR="00C46C09" w:rsidRPr="00C46C09">
        <w:rPr>
          <w:color w:val="000000" w:themeColor="text1"/>
        </w:rPr>
        <w:t xml:space="preserve"> </w:t>
      </w:r>
      <w:r w:rsidR="00C46C09" w:rsidRPr="008461F6">
        <w:rPr>
          <w:color w:val="000000" w:themeColor="text1"/>
        </w:rPr>
        <w:t xml:space="preserve">Currently the </w:t>
      </w:r>
      <w:r w:rsidR="002F5A16" w:rsidRPr="009F260B">
        <w:rPr>
          <w:color w:val="FF0000"/>
        </w:rPr>
        <w:t xml:space="preserve">UK </w:t>
      </w:r>
      <w:r w:rsidR="00C46C09" w:rsidRPr="008461F6">
        <w:rPr>
          <w:color w:val="000000" w:themeColor="text1"/>
        </w:rPr>
        <w:t xml:space="preserve">NHS supports pregnant smokers to stop smoking; our findings show </w:t>
      </w:r>
      <w:r w:rsidR="005A6829">
        <w:rPr>
          <w:color w:val="000000" w:themeColor="text1"/>
        </w:rPr>
        <w:t>that c</w:t>
      </w:r>
      <w:r w:rsidR="00323C23">
        <w:rPr>
          <w:color w:val="000000" w:themeColor="text1"/>
        </w:rPr>
        <w:t xml:space="preserve">linicians need to be aware of the frequency with which they are likely to encounter pregnant women who </w:t>
      </w:r>
      <w:r w:rsidR="00D91E94">
        <w:rPr>
          <w:color w:val="000000" w:themeColor="text1"/>
        </w:rPr>
        <w:t>vape</w:t>
      </w:r>
      <w:r w:rsidR="0082794B">
        <w:rPr>
          <w:color w:val="000000" w:themeColor="text1"/>
        </w:rPr>
        <w:t xml:space="preserve">. </w:t>
      </w:r>
      <w:r w:rsidR="006320E1">
        <w:rPr>
          <w:color w:val="000000" w:themeColor="text1"/>
        </w:rPr>
        <w:t>Pregnant d</w:t>
      </w:r>
      <w:r w:rsidR="004C51F7">
        <w:rPr>
          <w:color w:val="000000" w:themeColor="text1"/>
        </w:rPr>
        <w:t>ual users</w:t>
      </w:r>
      <w:r w:rsidR="00D4137D">
        <w:rPr>
          <w:color w:val="000000" w:themeColor="text1"/>
        </w:rPr>
        <w:t xml:space="preserve"> are more motivated towards stopping smoking than women who only smoke</w:t>
      </w:r>
      <w:r w:rsidR="004C6A40">
        <w:rPr>
          <w:color w:val="000000" w:themeColor="text1"/>
        </w:rPr>
        <w:t xml:space="preserve">. </w:t>
      </w:r>
      <w:r w:rsidR="008A4AF3">
        <w:rPr>
          <w:color w:val="FF0000"/>
        </w:rPr>
        <w:t>C</w:t>
      </w:r>
      <w:r w:rsidR="008A4AF3" w:rsidRPr="008A4AF3">
        <w:rPr>
          <w:color w:val="FF0000"/>
        </w:rPr>
        <w:t xml:space="preserve">linicians </w:t>
      </w:r>
      <w:r w:rsidR="00342802">
        <w:rPr>
          <w:color w:val="FF0000"/>
        </w:rPr>
        <w:t xml:space="preserve">may consider </w:t>
      </w:r>
      <w:r w:rsidR="008A4AF3" w:rsidRPr="008A4AF3">
        <w:rPr>
          <w:color w:val="FF0000"/>
        </w:rPr>
        <w:t>encourag</w:t>
      </w:r>
      <w:r w:rsidR="00342802">
        <w:rPr>
          <w:color w:val="FF0000"/>
        </w:rPr>
        <w:t>ing</w:t>
      </w:r>
      <w:r w:rsidR="008A4AF3" w:rsidRPr="008A4AF3">
        <w:rPr>
          <w:color w:val="FF0000"/>
        </w:rPr>
        <w:t xml:space="preserve"> smokers </w:t>
      </w:r>
      <w:r w:rsidR="00516818">
        <w:rPr>
          <w:color w:val="FF0000"/>
        </w:rPr>
        <w:t xml:space="preserve">who have </w:t>
      </w:r>
      <w:r w:rsidR="00516818">
        <w:rPr>
          <w:color w:val="FF0000"/>
        </w:rPr>
        <w:lastRenderedPageBreak/>
        <w:t>unsuccessfully tried stopping</w:t>
      </w:r>
      <w:r w:rsidR="000C7264">
        <w:rPr>
          <w:color w:val="FF0000"/>
        </w:rPr>
        <w:t>,</w:t>
      </w:r>
      <w:r w:rsidR="00516818">
        <w:rPr>
          <w:color w:val="FF0000"/>
        </w:rPr>
        <w:t xml:space="preserve"> </w:t>
      </w:r>
      <w:r w:rsidR="008A4AF3" w:rsidRPr="008A4AF3">
        <w:rPr>
          <w:color w:val="FF0000"/>
        </w:rPr>
        <w:t>to consider vaping as a step towards stopping smoking</w:t>
      </w:r>
      <w:r w:rsidR="00EA161D">
        <w:rPr>
          <w:color w:val="000000" w:themeColor="text1"/>
        </w:rPr>
        <w:t>;</w:t>
      </w:r>
      <w:r w:rsidR="003C5763">
        <w:rPr>
          <w:color w:val="000000" w:themeColor="text1"/>
        </w:rPr>
        <w:t xml:space="preserve"> </w:t>
      </w:r>
      <w:r w:rsidR="002B36BB">
        <w:rPr>
          <w:color w:val="000000" w:themeColor="text1"/>
        </w:rPr>
        <w:t>u</w:t>
      </w:r>
      <w:r w:rsidR="00F72F62">
        <w:rPr>
          <w:color w:val="000000" w:themeColor="text1"/>
        </w:rPr>
        <w:t>nderstand</w:t>
      </w:r>
      <w:r w:rsidR="003C5763">
        <w:rPr>
          <w:color w:val="000000" w:themeColor="text1"/>
        </w:rPr>
        <w:t>ing</w:t>
      </w:r>
      <w:r w:rsidR="00F72F62">
        <w:rPr>
          <w:color w:val="000000" w:themeColor="text1"/>
        </w:rPr>
        <w:t xml:space="preserve"> the characteristics of</w:t>
      </w:r>
      <w:r w:rsidR="002B36BB">
        <w:rPr>
          <w:color w:val="000000" w:themeColor="text1"/>
        </w:rPr>
        <w:t xml:space="preserve"> pregnant</w:t>
      </w:r>
      <w:r w:rsidR="00F72F62">
        <w:rPr>
          <w:color w:val="000000" w:themeColor="text1"/>
        </w:rPr>
        <w:t xml:space="preserve"> vapers and reasons for vaping</w:t>
      </w:r>
      <w:r w:rsidR="003C5763">
        <w:rPr>
          <w:color w:val="000000" w:themeColor="text1"/>
        </w:rPr>
        <w:t xml:space="preserve"> may help</w:t>
      </w:r>
      <w:r w:rsidR="008E3697">
        <w:rPr>
          <w:color w:val="000000" w:themeColor="text1"/>
        </w:rPr>
        <w:t xml:space="preserve"> with this</w:t>
      </w:r>
      <w:r w:rsidR="00F72F62">
        <w:rPr>
          <w:color w:val="000000" w:themeColor="text1"/>
        </w:rPr>
        <w:t>.</w:t>
      </w:r>
    </w:p>
    <w:p w14:paraId="25361CF5" w14:textId="43AD64FF" w:rsidR="007D56D8" w:rsidRPr="008461F6" w:rsidRDefault="007D56D8" w:rsidP="00001112">
      <w:pPr>
        <w:spacing w:line="360" w:lineRule="auto"/>
        <w:rPr>
          <w:color w:val="000000" w:themeColor="text1"/>
        </w:rPr>
      </w:pPr>
    </w:p>
    <w:p w14:paraId="41C45C74" w14:textId="29256FCE" w:rsidR="00465534" w:rsidRPr="00465534" w:rsidRDefault="00BD3431" w:rsidP="00465534">
      <w:pPr>
        <w:rPr>
          <w:rFonts w:asciiTheme="minorHAnsi" w:hAnsiTheme="minorHAnsi"/>
          <w:sz w:val="22"/>
        </w:rPr>
      </w:pPr>
      <w:r w:rsidRPr="008461F6">
        <w:rPr>
          <w:b/>
          <w:i/>
          <w:color w:val="000000" w:themeColor="text1"/>
          <w:u w:val="single"/>
        </w:rPr>
        <w:t xml:space="preserve">Acknowledgements: </w:t>
      </w:r>
      <w:r w:rsidRPr="008461F6">
        <w:rPr>
          <w:color w:val="000000" w:themeColor="text1"/>
        </w:rPr>
        <w:t>The authors would like to thank all participants and staff at the NHS hospitals who were involved in this study. James Brimicombe, from the University of Cambridge, for developing the study database and the following administrative staff at the University of Nottingham: Rebekah Howell, Katarzyna Kowalewska, Tom Coleman-Haynes, Karen Daykin, Rachel Whitemore, Miranda Clark, Anne Dickinson and Darren Kinahan-Goodwin.</w:t>
      </w:r>
      <w:r w:rsidR="00BD1F3D" w:rsidRPr="00BD1F3D">
        <w:rPr>
          <w:color w:val="000000" w:themeColor="text1"/>
        </w:rPr>
        <w:t xml:space="preserve"> </w:t>
      </w:r>
      <w:r w:rsidR="00BD1F3D">
        <w:rPr>
          <w:color w:val="000000" w:themeColor="text1"/>
        </w:rPr>
        <w:t xml:space="preserve">Tim Coleman </w:t>
      </w:r>
      <w:r w:rsidR="00465534" w:rsidRPr="00465534">
        <w:rPr>
          <w:rFonts w:asciiTheme="minorHAnsi" w:hAnsiTheme="minorHAnsi"/>
          <w:iCs/>
          <w:sz w:val="22"/>
        </w:rPr>
        <w:t xml:space="preserve">is a National Institute for Health Research (NIHR) Senior Investigator. </w:t>
      </w:r>
      <w:r w:rsidR="00465534" w:rsidRPr="00465534">
        <w:rPr>
          <w:rFonts w:asciiTheme="minorHAnsi" w:hAnsiTheme="minorHAnsi"/>
          <w:sz w:val="22"/>
        </w:rPr>
        <w:t>The views expressed are those of the author(s) and not necessarily those of the NIHR or the Department of Health and Social Care.</w:t>
      </w:r>
    </w:p>
    <w:p w14:paraId="6CB3C990" w14:textId="251BB2D9" w:rsidR="00BD3431" w:rsidRDefault="00BD1F3D" w:rsidP="00BD3431">
      <w:pPr>
        <w:spacing w:line="360" w:lineRule="auto"/>
        <w:rPr>
          <w:color w:val="000000" w:themeColor="text1"/>
        </w:rPr>
      </w:pPr>
      <w:r>
        <w:rPr>
          <w:color w:val="000000" w:themeColor="text1"/>
        </w:rPr>
        <w:t xml:space="preserve">  </w:t>
      </w:r>
    </w:p>
    <w:p w14:paraId="7873FEC9" w14:textId="5647CF17" w:rsidR="00A271D3" w:rsidRDefault="00A271D3" w:rsidP="00A271D3">
      <w:pPr>
        <w:spacing w:line="360" w:lineRule="auto"/>
        <w:rPr>
          <w:color w:val="000000" w:themeColor="text1"/>
        </w:rPr>
      </w:pPr>
      <w:r>
        <w:rPr>
          <w:b/>
          <w:i/>
          <w:color w:val="000000" w:themeColor="text1"/>
          <w:u w:val="single"/>
        </w:rPr>
        <w:t>Disclosure</w:t>
      </w:r>
      <w:r w:rsidRPr="008461F6">
        <w:rPr>
          <w:b/>
          <w:i/>
          <w:color w:val="000000" w:themeColor="text1"/>
          <w:u w:val="single"/>
        </w:rPr>
        <w:t xml:space="preserve"> of interests</w:t>
      </w:r>
      <w:r w:rsidRPr="008461F6">
        <w:rPr>
          <w:color w:val="000000" w:themeColor="text1"/>
        </w:rPr>
        <w:t>: Dr Hayden McRobbie has in the past 3 years received honoraria for speaking at smoking cessation meetings and attending advisory board meetings that have been organised by Pfizer. He has no relationships with the manufacturers of vaping products.</w:t>
      </w:r>
      <w:r w:rsidR="00962503" w:rsidRPr="00962503">
        <w:t xml:space="preserve"> </w:t>
      </w:r>
      <w:r w:rsidR="00962503" w:rsidRPr="00962503">
        <w:rPr>
          <w:color w:val="000000" w:themeColor="text1"/>
        </w:rPr>
        <w:t>The remaining authors have no disclosures of interest to declare.</w:t>
      </w:r>
    </w:p>
    <w:p w14:paraId="15BEA6CE" w14:textId="1256BB0F" w:rsidR="00A271D3" w:rsidRDefault="00A271D3" w:rsidP="00A271D3">
      <w:pPr>
        <w:spacing w:line="360" w:lineRule="auto"/>
        <w:rPr>
          <w:b/>
          <w:bCs/>
          <w:i/>
          <w:iCs/>
          <w:color w:val="000000" w:themeColor="text1"/>
          <w:u w:val="single"/>
        </w:rPr>
      </w:pPr>
      <w:r w:rsidRPr="00A271D3">
        <w:rPr>
          <w:b/>
          <w:bCs/>
          <w:i/>
          <w:iCs/>
          <w:color w:val="000000" w:themeColor="text1"/>
          <w:u w:val="single"/>
        </w:rPr>
        <w:t xml:space="preserve">Contribution to authorship </w:t>
      </w:r>
    </w:p>
    <w:p w14:paraId="2452F303" w14:textId="58BA7FC2" w:rsidR="00A271D3" w:rsidRDefault="007B65BD" w:rsidP="00A271D3">
      <w:pPr>
        <w:spacing w:line="360" w:lineRule="auto"/>
        <w:rPr>
          <w:color w:val="000000" w:themeColor="text1"/>
        </w:rPr>
      </w:pPr>
      <w:r>
        <w:rPr>
          <w:color w:val="000000" w:themeColor="text1"/>
        </w:rPr>
        <w:t xml:space="preserve">The study was designed by </w:t>
      </w:r>
      <w:r w:rsidR="006A4647">
        <w:rPr>
          <w:color w:val="000000" w:themeColor="text1"/>
        </w:rPr>
        <w:t xml:space="preserve">SC, </w:t>
      </w:r>
      <w:r w:rsidR="002C69A7">
        <w:rPr>
          <w:color w:val="000000" w:themeColor="text1"/>
        </w:rPr>
        <w:t xml:space="preserve">SL, TC, LB, LS, HM, MU, </w:t>
      </w:r>
      <w:r w:rsidR="008C0D5D">
        <w:rPr>
          <w:color w:val="000000" w:themeColor="text1"/>
        </w:rPr>
        <w:t xml:space="preserve">FN, </w:t>
      </w:r>
      <w:r w:rsidR="002C69A7">
        <w:rPr>
          <w:color w:val="000000" w:themeColor="text1"/>
        </w:rPr>
        <w:t>SO</w:t>
      </w:r>
      <w:r w:rsidR="00A53388">
        <w:rPr>
          <w:color w:val="000000" w:themeColor="text1"/>
        </w:rPr>
        <w:t>, KB. KB</w:t>
      </w:r>
      <w:r w:rsidR="005F5275">
        <w:rPr>
          <w:color w:val="000000" w:themeColor="text1"/>
        </w:rPr>
        <w:t xml:space="preserve">, </w:t>
      </w:r>
      <w:r w:rsidR="00A53388">
        <w:rPr>
          <w:color w:val="000000" w:themeColor="text1"/>
        </w:rPr>
        <w:t>LP</w:t>
      </w:r>
      <w:r w:rsidR="005F5275">
        <w:rPr>
          <w:color w:val="000000" w:themeColor="text1"/>
        </w:rPr>
        <w:t xml:space="preserve"> and SC</w:t>
      </w:r>
      <w:r w:rsidR="00A53388">
        <w:rPr>
          <w:color w:val="000000" w:themeColor="text1"/>
        </w:rPr>
        <w:t xml:space="preserve"> </w:t>
      </w:r>
      <w:r w:rsidR="003774EC">
        <w:rPr>
          <w:color w:val="000000" w:themeColor="text1"/>
        </w:rPr>
        <w:t>were involved in</w:t>
      </w:r>
      <w:r w:rsidR="005F5275">
        <w:rPr>
          <w:color w:val="000000" w:themeColor="text1"/>
        </w:rPr>
        <w:t xml:space="preserve"> planning and</w:t>
      </w:r>
      <w:r w:rsidR="003774EC">
        <w:rPr>
          <w:color w:val="000000" w:themeColor="text1"/>
        </w:rPr>
        <w:t xml:space="preserve"> managing the data collection.  </w:t>
      </w:r>
      <w:r w:rsidR="00EE01B7">
        <w:rPr>
          <w:color w:val="000000" w:themeColor="text1"/>
        </w:rPr>
        <w:t>SL, SC</w:t>
      </w:r>
      <w:r w:rsidR="004C4775">
        <w:rPr>
          <w:color w:val="000000" w:themeColor="text1"/>
        </w:rPr>
        <w:t xml:space="preserve">, </w:t>
      </w:r>
      <w:r w:rsidR="00EE01B7">
        <w:rPr>
          <w:color w:val="000000" w:themeColor="text1"/>
        </w:rPr>
        <w:t>KB</w:t>
      </w:r>
      <w:r w:rsidR="004C4775">
        <w:rPr>
          <w:color w:val="000000" w:themeColor="text1"/>
        </w:rPr>
        <w:t>, AK</w:t>
      </w:r>
      <w:r w:rsidR="00237FE8">
        <w:rPr>
          <w:color w:val="000000" w:themeColor="text1"/>
        </w:rPr>
        <w:t xml:space="preserve"> (medical student)</w:t>
      </w:r>
      <w:r w:rsidR="00EE01B7">
        <w:rPr>
          <w:color w:val="000000" w:themeColor="text1"/>
        </w:rPr>
        <w:t xml:space="preserve"> </w:t>
      </w:r>
      <w:r w:rsidR="00803EBF">
        <w:rPr>
          <w:color w:val="000000" w:themeColor="text1"/>
        </w:rPr>
        <w:t>were involved in</w:t>
      </w:r>
      <w:r w:rsidR="00EE01B7">
        <w:rPr>
          <w:color w:val="000000" w:themeColor="text1"/>
        </w:rPr>
        <w:t xml:space="preserve"> in the statistical analysis. </w:t>
      </w:r>
      <w:r w:rsidR="009E6A9C">
        <w:rPr>
          <w:color w:val="000000" w:themeColor="text1"/>
        </w:rPr>
        <w:t xml:space="preserve">KB wrote the manuscript with support and critical review from all authors. </w:t>
      </w:r>
    </w:p>
    <w:p w14:paraId="6647E781" w14:textId="47197672" w:rsidR="00D85C79" w:rsidRPr="00A271D3" w:rsidRDefault="00D85C79" w:rsidP="00A271D3">
      <w:pPr>
        <w:spacing w:line="360" w:lineRule="auto"/>
        <w:rPr>
          <w:color w:val="000000" w:themeColor="text1"/>
        </w:rPr>
      </w:pPr>
      <w:r w:rsidRPr="00D85C79">
        <w:rPr>
          <w:b/>
          <w:bCs/>
          <w:i/>
          <w:iCs/>
          <w:color w:val="000000" w:themeColor="text1"/>
          <w:u w:val="single"/>
        </w:rPr>
        <w:t>Ethical approval</w:t>
      </w:r>
      <w:r>
        <w:rPr>
          <w:color w:val="000000" w:themeColor="text1"/>
        </w:rPr>
        <w:t xml:space="preserve">: </w:t>
      </w:r>
      <w:r w:rsidRPr="00D85C79">
        <w:rPr>
          <w:color w:val="000000" w:themeColor="text1"/>
        </w:rPr>
        <w:t xml:space="preserve">Ethical approval was </w:t>
      </w:r>
      <w:r w:rsidR="00150301">
        <w:rPr>
          <w:color w:val="000000" w:themeColor="text1"/>
        </w:rPr>
        <w:t>granted</w:t>
      </w:r>
      <w:r w:rsidRPr="00D85C79">
        <w:rPr>
          <w:color w:val="000000" w:themeColor="text1"/>
        </w:rPr>
        <w:t xml:space="preserve"> by the South West Frenchay Research Ethics Committee</w:t>
      </w:r>
      <w:r w:rsidR="00052369">
        <w:rPr>
          <w:color w:val="000000" w:themeColor="text1"/>
        </w:rPr>
        <w:t xml:space="preserve"> </w:t>
      </w:r>
      <w:r w:rsidR="00363279">
        <w:rPr>
          <w:color w:val="000000" w:themeColor="text1"/>
        </w:rPr>
        <w:t xml:space="preserve">on the </w:t>
      </w:r>
      <w:r w:rsidR="00363279" w:rsidRPr="00363279">
        <w:rPr>
          <w:color w:val="000000" w:themeColor="text1"/>
        </w:rPr>
        <w:t>16/05/17</w:t>
      </w:r>
      <w:r w:rsidR="00DB187B">
        <w:rPr>
          <w:color w:val="000000" w:themeColor="text1"/>
        </w:rPr>
        <w:t xml:space="preserve"> (</w:t>
      </w:r>
      <w:r w:rsidR="00036FB9">
        <w:rPr>
          <w:color w:val="000000" w:themeColor="text1"/>
        </w:rPr>
        <w:t xml:space="preserve">study no. </w:t>
      </w:r>
      <w:r w:rsidR="00ED17CE" w:rsidRPr="00ED17CE">
        <w:rPr>
          <w:color w:val="000000" w:themeColor="text1"/>
        </w:rPr>
        <w:t>17/SW/0095</w:t>
      </w:r>
      <w:r w:rsidR="00DB187B">
        <w:rPr>
          <w:color w:val="000000" w:themeColor="text1"/>
        </w:rPr>
        <w:t>)</w:t>
      </w:r>
      <w:r w:rsidR="005B2D64">
        <w:rPr>
          <w:color w:val="000000" w:themeColor="text1"/>
        </w:rPr>
        <w:t xml:space="preserve">. </w:t>
      </w:r>
    </w:p>
    <w:p w14:paraId="2021BFDD" w14:textId="7E6DF4A4" w:rsidR="00A271D3" w:rsidRDefault="00235F0B" w:rsidP="00A271D3">
      <w:pPr>
        <w:spacing w:line="360" w:lineRule="auto"/>
        <w:rPr>
          <w:color w:val="000000" w:themeColor="text1"/>
        </w:rPr>
      </w:pPr>
      <w:r w:rsidRPr="008461F6">
        <w:rPr>
          <w:b/>
          <w:i/>
          <w:color w:val="000000" w:themeColor="text1"/>
          <w:u w:val="single"/>
        </w:rPr>
        <w:t xml:space="preserve">Funding: </w:t>
      </w:r>
      <w:r w:rsidRPr="008461F6">
        <w:rPr>
          <w:color w:val="000000" w:themeColor="text1"/>
        </w:rPr>
        <w:t>This work was funded by Cancer Research UK, Tobacco Advisory Group Project (Grant number C53479/A22733).</w:t>
      </w:r>
    </w:p>
    <w:p w14:paraId="3EFF0E87" w14:textId="77777777" w:rsidR="002A2CA5" w:rsidRPr="008461F6" w:rsidRDefault="002A2CA5" w:rsidP="00BD7E80">
      <w:pPr>
        <w:spacing w:line="360" w:lineRule="auto"/>
        <w:rPr>
          <w:color w:val="000000" w:themeColor="text1"/>
        </w:rPr>
      </w:pPr>
    </w:p>
    <w:p w14:paraId="59DD1F0B" w14:textId="77777777" w:rsidR="00131EF7" w:rsidRPr="008461F6" w:rsidRDefault="00131EF7" w:rsidP="00BD7E80">
      <w:pPr>
        <w:spacing w:line="360" w:lineRule="auto"/>
        <w:rPr>
          <w:b/>
          <w:i/>
          <w:color w:val="000000" w:themeColor="text1"/>
          <w:u w:val="single"/>
        </w:rPr>
      </w:pPr>
      <w:r w:rsidRPr="008461F6">
        <w:rPr>
          <w:b/>
          <w:i/>
          <w:color w:val="000000" w:themeColor="text1"/>
          <w:u w:val="single"/>
        </w:rPr>
        <w:t xml:space="preserve">References </w:t>
      </w:r>
    </w:p>
    <w:p w14:paraId="3F4CB567" w14:textId="77777777" w:rsidR="00D65F82" w:rsidRPr="00D65F82" w:rsidRDefault="00442E63" w:rsidP="00D65F82">
      <w:pPr>
        <w:pStyle w:val="EndNoteBibliography"/>
        <w:spacing w:after="0"/>
      </w:pPr>
      <w:r w:rsidRPr="008461F6">
        <w:rPr>
          <w:color w:val="000000" w:themeColor="text1"/>
        </w:rPr>
        <w:fldChar w:fldCharType="begin"/>
      </w:r>
      <w:r w:rsidRPr="008461F6">
        <w:rPr>
          <w:color w:val="000000" w:themeColor="text1"/>
        </w:rPr>
        <w:instrText xml:space="preserve"> ADDIN EN.REFLIST </w:instrText>
      </w:r>
      <w:r w:rsidRPr="008461F6">
        <w:rPr>
          <w:color w:val="000000" w:themeColor="text1"/>
        </w:rPr>
        <w:fldChar w:fldCharType="separate"/>
      </w:r>
      <w:r w:rsidR="00D65F82" w:rsidRPr="00D65F82">
        <w:t>1.</w:t>
      </w:r>
      <w:r w:rsidR="00D65F82" w:rsidRPr="00D65F82">
        <w:tab/>
        <w:t>Gluckman PD, Hanson MA, Cooper C, Thornburg KL. Effect of in utero and early-life conditions on adult health and disease. NEnglJMed. 2008;359(1):61-73.</w:t>
      </w:r>
    </w:p>
    <w:p w14:paraId="57ECE74A" w14:textId="77777777" w:rsidR="00D65F82" w:rsidRPr="00D65F82" w:rsidRDefault="00D65F82" w:rsidP="00D65F82">
      <w:pPr>
        <w:pStyle w:val="EndNoteBibliography"/>
        <w:spacing w:after="0"/>
      </w:pPr>
      <w:r w:rsidRPr="00D65F82">
        <w:t>2.</w:t>
      </w:r>
      <w:r w:rsidRPr="00D65F82">
        <w:tab/>
        <w:t>Cnattingius S. The epidemiology of smoking during pregnancy: smoking prevalence, maternal characteristics, and pregnancy outcomes. Nicotine Tob Res 2004;6(S2):S125-S40.</w:t>
      </w:r>
    </w:p>
    <w:p w14:paraId="261C6610" w14:textId="77777777" w:rsidR="00D65F82" w:rsidRPr="00D65F82" w:rsidRDefault="00D65F82" w:rsidP="00D65F82">
      <w:pPr>
        <w:pStyle w:val="EndNoteBibliography"/>
        <w:spacing w:after="0"/>
      </w:pPr>
      <w:r w:rsidRPr="00D65F82">
        <w:t>3.</w:t>
      </w:r>
      <w:r w:rsidRPr="00D65F82">
        <w:tab/>
        <w:t>Delpisheh A, Kelly Y, Rizwan S, Attia E, Drammond S, Brabin BJ. Population attributable risk for adverse pregnancy outcomes related to smoking in adolescents and adults. Public Health. 2007;121(11):861-8.</w:t>
      </w:r>
    </w:p>
    <w:p w14:paraId="2D177A35" w14:textId="77777777" w:rsidR="00D65F82" w:rsidRPr="00D65F82" w:rsidRDefault="00D65F82" w:rsidP="00D65F82">
      <w:pPr>
        <w:pStyle w:val="EndNoteBibliography"/>
        <w:spacing w:after="0"/>
      </w:pPr>
      <w:r w:rsidRPr="00D65F82">
        <w:lastRenderedPageBreak/>
        <w:t>4.</w:t>
      </w:r>
      <w:r w:rsidRPr="00D65F82">
        <w:tab/>
        <w:t>Clifford A, Lang L, Chen R. Effects of maternal cigarette smoking during pregnancy on cognitive parameters of children and young adults: A literature review. Neurotoxicol Teratol. 2012;34(6):560-70.</w:t>
      </w:r>
    </w:p>
    <w:p w14:paraId="136C0C70" w14:textId="77777777" w:rsidR="00D65F82" w:rsidRPr="00D65F82" w:rsidRDefault="00D65F82" w:rsidP="00D65F82">
      <w:pPr>
        <w:pStyle w:val="EndNoteBibliography"/>
        <w:spacing w:after="0"/>
      </w:pPr>
      <w:r w:rsidRPr="00D65F82">
        <w:t>5.</w:t>
      </w:r>
      <w:r w:rsidRPr="00D65F82">
        <w:tab/>
        <w:t>Lange S, Probst C, Rehm J, Popova S. National, regional, and global prevalence of smoking during pregnancy in the general population: a systematic review and meta-analysis. Lancet Glob Health. 2018;6(7):e769-e76.</w:t>
      </w:r>
    </w:p>
    <w:p w14:paraId="15E7A168" w14:textId="77777777" w:rsidR="00D65F82" w:rsidRPr="00D65F82" w:rsidRDefault="00D65F82" w:rsidP="00D65F82">
      <w:pPr>
        <w:pStyle w:val="EndNoteBibliography"/>
        <w:spacing w:after="0"/>
      </w:pPr>
      <w:r w:rsidRPr="00D65F82">
        <w:t>6.</w:t>
      </w:r>
      <w:r w:rsidRPr="00D65F82">
        <w:tab/>
        <w:t>McAndrew F, Thompson J, Fellows L, Large A, Speed M, Renfrew MJ. Infant Feeding Survey 2010: Health and Social Care Information Centre. 2012.</w:t>
      </w:r>
    </w:p>
    <w:p w14:paraId="7DF000FC" w14:textId="77777777" w:rsidR="00D65F82" w:rsidRPr="00D65F82" w:rsidRDefault="00D65F82" w:rsidP="00D65F82">
      <w:pPr>
        <w:pStyle w:val="EndNoteBibliography"/>
        <w:spacing w:after="0"/>
      </w:pPr>
      <w:r w:rsidRPr="00D65F82">
        <w:t>7.</w:t>
      </w:r>
      <w:r w:rsidRPr="00D65F82">
        <w:tab/>
        <w:t>Health &amp; Social Care Information Centre. Statistics on Smoking. England. 2018.</w:t>
      </w:r>
    </w:p>
    <w:p w14:paraId="39C2E333" w14:textId="77777777" w:rsidR="00D65F82" w:rsidRPr="00D65F82" w:rsidRDefault="00D65F82" w:rsidP="00D65F82">
      <w:pPr>
        <w:pStyle w:val="EndNoteBibliography"/>
        <w:spacing w:after="0"/>
      </w:pPr>
      <w:r w:rsidRPr="00D65F82">
        <w:t>8.</w:t>
      </w:r>
      <w:r w:rsidRPr="00D65F82">
        <w:tab/>
        <w:t>Hajek P, Stead Lindsay F, West R, Jarvis M, Hartmann-Boyce J, Lancaster T. Relapse prevention interventions for smoking cessation. Cochrane Database of Systematic Reviews. 2013(8):CD003999.</w:t>
      </w:r>
    </w:p>
    <w:p w14:paraId="13A296EB" w14:textId="77777777" w:rsidR="00D65F82" w:rsidRPr="00D65F82" w:rsidRDefault="00D65F82" w:rsidP="00D65F82">
      <w:pPr>
        <w:pStyle w:val="EndNoteBibliography"/>
        <w:spacing w:after="0"/>
      </w:pPr>
      <w:r w:rsidRPr="00D65F82">
        <w:t>9.</w:t>
      </w:r>
      <w:r w:rsidRPr="00D65F82">
        <w:tab/>
        <w:t>McBride CM, Pirie PL, Curry SJ. Postpartum relapse to smoking: a prospective study. Health Educ Res. 1992;7(3):381-90.</w:t>
      </w:r>
    </w:p>
    <w:p w14:paraId="554BBF38" w14:textId="77777777" w:rsidR="00D65F82" w:rsidRPr="00D65F82" w:rsidRDefault="00D65F82" w:rsidP="00D65F82">
      <w:pPr>
        <w:pStyle w:val="EndNoteBibliography"/>
        <w:spacing w:after="0"/>
      </w:pPr>
      <w:r w:rsidRPr="00D65F82">
        <w:t>10.</w:t>
      </w:r>
      <w:r w:rsidRPr="00D65F82">
        <w:tab/>
        <w:t>Fingerhut LA, Kleinman JC, Kendrick JS. Smoking before, during, and after pregnancy. Am J Public Health. 1990;80(5):541-4.</w:t>
      </w:r>
    </w:p>
    <w:p w14:paraId="37968348" w14:textId="77777777" w:rsidR="00D65F82" w:rsidRPr="00D65F82" w:rsidRDefault="00D65F82" w:rsidP="00D65F82">
      <w:pPr>
        <w:pStyle w:val="EndNoteBibliography"/>
        <w:spacing w:after="0"/>
      </w:pPr>
      <w:r w:rsidRPr="00D65F82">
        <w:t>11.</w:t>
      </w:r>
      <w:r w:rsidRPr="00D65F82">
        <w:tab/>
        <w:t>McNeill A, Brose L, Calder R, Bauld L, Robson D. Vaping in England: an evidence update including mental health and pregnancy, March 2020: a report commissioned by Public Health England. London: Public Health England; 2020.</w:t>
      </w:r>
    </w:p>
    <w:p w14:paraId="6BD8326C" w14:textId="77777777" w:rsidR="00D65F82" w:rsidRPr="00D65F82" w:rsidRDefault="00D65F82" w:rsidP="00D65F82">
      <w:pPr>
        <w:pStyle w:val="EndNoteBibliography"/>
        <w:spacing w:after="0"/>
      </w:pPr>
      <w:r w:rsidRPr="00D65F82">
        <w:t>12.</w:t>
      </w:r>
      <w:r w:rsidRPr="00D65F82">
        <w:tab/>
        <w:t>Gravely S, Fong GT, Cummings KM, Yan M, Quah ACK, Borland R, et al. Awareness, Trial, and Current Use of Electronic Cigarettes in 10 Countries: Findings from the ITC Project. Int J Environ Res Public Health. 2014;11(11):11691.</w:t>
      </w:r>
    </w:p>
    <w:p w14:paraId="60AE7731" w14:textId="77777777" w:rsidR="00D65F82" w:rsidRPr="00D65F82" w:rsidRDefault="00D65F82" w:rsidP="00D65F82">
      <w:pPr>
        <w:pStyle w:val="EndNoteBibliography"/>
        <w:spacing w:after="0"/>
      </w:pPr>
      <w:r w:rsidRPr="00D65F82">
        <w:t>13.</w:t>
      </w:r>
      <w:r w:rsidRPr="00D65F82">
        <w:tab/>
        <w:t>Filippidis FT, Laverty AA, Gerovasili V, Vardavas CI. Two-year trends and predictors of e-cigarette use in 27 European Union member states. Tob Control. 2016.</w:t>
      </w:r>
    </w:p>
    <w:p w14:paraId="34B63933" w14:textId="77777777" w:rsidR="00D65F82" w:rsidRPr="00D65F82" w:rsidRDefault="00D65F82" w:rsidP="00D65F82">
      <w:pPr>
        <w:pStyle w:val="EndNoteBibliography"/>
        <w:spacing w:after="0"/>
      </w:pPr>
      <w:r w:rsidRPr="00D65F82">
        <w:t>14.</w:t>
      </w:r>
      <w:r w:rsidRPr="00D65F82">
        <w:tab/>
        <w:t>Mirbolouk M, Charkhchi P, Kianoush S, Uddin SMI, Orimoloye OA, Jaber R, et al. Prevalence and Distribution of E-Cigarette Use Among U.S. Adults: Behavioral Risk Factor Surveillance System, 2016. Ann Intern Med. 2018;169(7):429-38.</w:t>
      </w:r>
    </w:p>
    <w:p w14:paraId="3F884C5D" w14:textId="6793E05D" w:rsidR="00D65F82" w:rsidRPr="00D65F82" w:rsidRDefault="00D65F82" w:rsidP="00D65F82">
      <w:pPr>
        <w:pStyle w:val="EndNoteBibliography"/>
        <w:spacing w:after="0"/>
      </w:pPr>
      <w:r w:rsidRPr="00D65F82">
        <w:t>15.</w:t>
      </w:r>
      <w:r w:rsidRPr="00D65F82">
        <w:tab/>
        <w:t xml:space="preserve">West R, Brown J, Beard E. Smoking Toolkit study: Trends in electronic cigarette use in England- latest trends: Smoking in England; 2019 [Available from: </w:t>
      </w:r>
      <w:hyperlink r:id="rId12" w:history="1">
        <w:r w:rsidRPr="00D65F82">
          <w:rPr>
            <w:rStyle w:val="Hyperlink"/>
          </w:rPr>
          <w:t>http://www.smokinginengland.info/</w:t>
        </w:r>
      </w:hyperlink>
      <w:r w:rsidRPr="00D65F82">
        <w:t>.</w:t>
      </w:r>
    </w:p>
    <w:p w14:paraId="2F11A3C6" w14:textId="32B6D951" w:rsidR="00D65F82" w:rsidRPr="00D65F82" w:rsidRDefault="00D65F82" w:rsidP="00D65F82">
      <w:pPr>
        <w:pStyle w:val="EndNoteBibliography"/>
        <w:spacing w:after="0"/>
      </w:pPr>
      <w:r w:rsidRPr="00D65F82">
        <w:t>16.</w:t>
      </w:r>
      <w:r w:rsidRPr="00D65F82">
        <w:tab/>
        <w:t xml:space="preserve">Action on Smoking and Health (ASH). Use of e-cigarettes (vaporisers) among adults in Great Britain 2019 [Available from: </w:t>
      </w:r>
      <w:hyperlink r:id="rId13" w:history="1">
        <w:r w:rsidRPr="00D65F82">
          <w:rPr>
            <w:rStyle w:val="Hyperlink"/>
          </w:rPr>
          <w:t>https://ash.org.uk/wp-content/uploads/2019/09/Use-of-e-cigarettes-among-adults-2019.pdf</w:t>
        </w:r>
      </w:hyperlink>
      <w:r w:rsidRPr="00D65F82">
        <w:t>.</w:t>
      </w:r>
    </w:p>
    <w:p w14:paraId="715B84E6" w14:textId="77777777" w:rsidR="00D65F82" w:rsidRPr="00D65F82" w:rsidRDefault="00D65F82" w:rsidP="00D65F82">
      <w:pPr>
        <w:pStyle w:val="EndNoteBibliography"/>
        <w:spacing w:after="0"/>
      </w:pPr>
      <w:r w:rsidRPr="00D65F82">
        <w:t>17.</w:t>
      </w:r>
      <w:r w:rsidRPr="00D65F82">
        <w:tab/>
        <w:t>Hajek P, Phillips-Waller A, Przulj D, Pesola F, Myers Smith K, Bisal N, et al. A Randomized Trial of E-Cigarettes versus Nicotine-Replacement Therapy. NEnglJMed. 2019;0(0):null.</w:t>
      </w:r>
    </w:p>
    <w:p w14:paraId="109AEEAE" w14:textId="77777777" w:rsidR="00D65F82" w:rsidRPr="00D65F82" w:rsidRDefault="00D65F82" w:rsidP="00D65F82">
      <w:pPr>
        <w:pStyle w:val="EndNoteBibliography"/>
        <w:spacing w:after="0"/>
      </w:pPr>
      <w:r w:rsidRPr="00D65F82">
        <w:t>18.</w:t>
      </w:r>
      <w:r w:rsidRPr="00D65F82">
        <w:tab/>
        <w:t>Britton J, Arnott D, McNeill A, Hopkinson N. Nicotine without smoke—putting electronic cigarettes in context. BMJ. 2016;353.</w:t>
      </w:r>
    </w:p>
    <w:p w14:paraId="235EFA4E" w14:textId="77777777" w:rsidR="00D65F82" w:rsidRPr="00D65F82" w:rsidRDefault="00D65F82" w:rsidP="00D65F82">
      <w:pPr>
        <w:pStyle w:val="EndNoteBibliography"/>
        <w:spacing w:after="0"/>
      </w:pPr>
      <w:r w:rsidRPr="00D65F82">
        <w:t>19.</w:t>
      </w:r>
      <w:r w:rsidRPr="00D65F82">
        <w:tab/>
        <w:t>Shahab L, Goniewicz ML, Blount BC, Brown J, McNeill A, Alwis U, et al. Nicotine, carcinogen, and toxin exposure in long-term e-cigarette and nicotine replacement therapy users: A cross-sectional study. Ann Intern Med. 2017;166(6):390-400.</w:t>
      </w:r>
    </w:p>
    <w:p w14:paraId="0A39AC51" w14:textId="77777777" w:rsidR="00D65F82" w:rsidRPr="00D65F82" w:rsidRDefault="00D65F82" w:rsidP="00D65F82">
      <w:pPr>
        <w:pStyle w:val="EndNoteBibliography"/>
        <w:spacing w:after="0"/>
      </w:pPr>
      <w:r w:rsidRPr="00D65F82">
        <w:t>20.</w:t>
      </w:r>
      <w:r w:rsidRPr="00D65F82">
        <w:tab/>
        <w:t>Kapaya M, Denise V. D’Angelo, Tong VT, England L, Ruffo N, Cox S, et al. Use of Electronic Vapor Products Before, During, and After Pregnancy Among Women with a Recent Live Birth — Oklahoma and Texas, 2015. MMWR Morb Mortal Wkly Rep. 2019;68:189-94.</w:t>
      </w:r>
    </w:p>
    <w:p w14:paraId="367C07B6" w14:textId="77777777" w:rsidR="00D65F82" w:rsidRPr="00D65F82" w:rsidRDefault="00D65F82" w:rsidP="00D65F82">
      <w:pPr>
        <w:pStyle w:val="EndNoteBibliography"/>
        <w:spacing w:after="0"/>
      </w:pPr>
      <w:r w:rsidRPr="00D65F82">
        <w:t>21.</w:t>
      </w:r>
      <w:r w:rsidRPr="00D65F82">
        <w:tab/>
        <w:t>Mark KS, Farquhar B, Chisolm MS, Coleman-Cowger VH, Terplan M. Knowledge, Attitudes, and Practice of Electronic Cigarette Use Among Pregnant Women. J Addict Med. 2015;9(4):266-72.</w:t>
      </w:r>
    </w:p>
    <w:p w14:paraId="63068D86" w14:textId="77777777" w:rsidR="00D65F82" w:rsidRPr="00D65F82" w:rsidRDefault="00D65F82" w:rsidP="00D65F82">
      <w:pPr>
        <w:pStyle w:val="EndNoteBibliography"/>
        <w:spacing w:after="0"/>
      </w:pPr>
      <w:r w:rsidRPr="00D65F82">
        <w:t>22.</w:t>
      </w:r>
      <w:r w:rsidRPr="00D65F82">
        <w:tab/>
        <w:t>Liu B, Xu G, Rong S, Santillan DA, Santillan MK, Snetselaar LG, et al. National Estimates of e-Cigarette Use Among Pregnant and Nonpregnant Women of Reproductive Age in the United States, 2014-2017e-Cigarette Use Among US Women of Reproductive Age, 2014-2017Letters. 2019.</w:t>
      </w:r>
    </w:p>
    <w:p w14:paraId="64367ABF" w14:textId="77777777" w:rsidR="00D65F82" w:rsidRPr="00D65F82" w:rsidRDefault="00D65F82" w:rsidP="00D65F82">
      <w:pPr>
        <w:pStyle w:val="EndNoteBibliography"/>
        <w:spacing w:after="0"/>
      </w:pPr>
      <w:r w:rsidRPr="00D65F82">
        <w:t>23.</w:t>
      </w:r>
      <w:r w:rsidRPr="00D65F82">
        <w:tab/>
        <w:t>Whittington JR, Simmons PM, Phillips AM, Gammill SK, Cen R, Magann EF, et al. The Use of Electronic Cigarettes in Pregnancy: A Review of the Literature. Obstet Gynecol Surv. 2018;73(9):544-9.</w:t>
      </w:r>
    </w:p>
    <w:p w14:paraId="2AD6CD92" w14:textId="77777777" w:rsidR="00D65F82" w:rsidRPr="00D65F82" w:rsidRDefault="00D65F82" w:rsidP="00D65F82">
      <w:pPr>
        <w:pStyle w:val="EndNoteBibliography"/>
        <w:spacing w:after="0"/>
      </w:pPr>
      <w:r w:rsidRPr="00D65F82">
        <w:t>24.</w:t>
      </w:r>
      <w:r w:rsidRPr="00D65F82">
        <w:tab/>
        <w:t xml:space="preserve">Cooper S, Orton S, Campbell K, Ussher M, Coleman-Haynes N, Whitemore R, et al. Attitudes to E-Cigarettes and Cessation Support for Pregnant Women from English </w:t>
      </w:r>
      <w:r w:rsidRPr="00D65F82">
        <w:lastRenderedPageBreak/>
        <w:t>Stop Smoking Services: A Mixed Methods Study. Int J Environ Res Public Health. 2019;16(1):110.</w:t>
      </w:r>
    </w:p>
    <w:p w14:paraId="472EEA04" w14:textId="77777777" w:rsidR="00D65F82" w:rsidRPr="00D65F82" w:rsidRDefault="00D65F82" w:rsidP="00D65F82">
      <w:pPr>
        <w:pStyle w:val="EndNoteBibliography"/>
        <w:spacing w:after="0"/>
      </w:pPr>
      <w:r w:rsidRPr="00D65F82">
        <w:t>25.</w:t>
      </w:r>
      <w:r w:rsidRPr="00D65F82">
        <w:tab/>
        <w:t>Wickström R. Effects of Nicotine During Pregnancy: Human and Experimental Evidence. Curr Neuropharmacol. 2007;5:213-22.</w:t>
      </w:r>
    </w:p>
    <w:p w14:paraId="42809D7A" w14:textId="77777777" w:rsidR="00D65F82" w:rsidRPr="00D65F82" w:rsidRDefault="00D65F82" w:rsidP="00D65F82">
      <w:pPr>
        <w:pStyle w:val="EndNoteBibliography"/>
        <w:spacing w:after="0"/>
      </w:pPr>
      <w:r w:rsidRPr="00D65F82">
        <w:t>26.</w:t>
      </w:r>
      <w:r w:rsidRPr="00D65F82">
        <w:tab/>
        <w:t>Cardenas VM, Cen R, Clemens MM, Moody HL, Ekanem US, Policherla A, et al. Use of Electronic Nicotine Delivery Systems (ENDS) by pregnant women I: Risk of small-for-gestational-age birth. Tob Induc Dis. 2019;17:44.</w:t>
      </w:r>
    </w:p>
    <w:p w14:paraId="307CBF7F" w14:textId="77777777" w:rsidR="00D65F82" w:rsidRPr="00D65F82" w:rsidRDefault="00D65F82" w:rsidP="00D65F82">
      <w:pPr>
        <w:pStyle w:val="EndNoteBibliography"/>
        <w:spacing w:after="0"/>
      </w:pPr>
      <w:r w:rsidRPr="00D65F82">
        <w:t>27.</w:t>
      </w:r>
      <w:r w:rsidRPr="00D65F82">
        <w:tab/>
        <w:t>Gillen S, Saltzman D. Antenatal exposure to e-cigarette vapor as a possible etiology to total colonic necrotizing enterocolitits: A case report. J Pediatr Surg Case Rep. 2014;Volume 2(12):536-7.</w:t>
      </w:r>
    </w:p>
    <w:p w14:paraId="25C2CE37" w14:textId="77777777" w:rsidR="00D65F82" w:rsidRPr="00D65F82" w:rsidRDefault="00D65F82" w:rsidP="00D65F82">
      <w:pPr>
        <w:pStyle w:val="EndNoteBibliography"/>
        <w:spacing w:after="0"/>
      </w:pPr>
      <w:r w:rsidRPr="00D65F82">
        <w:t>28.</w:t>
      </w:r>
      <w:r w:rsidRPr="00D65F82">
        <w:tab/>
        <w:t>Clemens MM, Cardenas VM, Fischbach LA, Cen R, Siegel ER, Eswaran H, et al. Use of electronic nicotine delivery systems by pregnant women II: Hair biomarkers for exposures to nicotine and tobacco-specific nitrosamines. Tob Induc Dis. 2019;17:50.</w:t>
      </w:r>
    </w:p>
    <w:p w14:paraId="3CD94801" w14:textId="77777777" w:rsidR="00D65F82" w:rsidRPr="00D65F82" w:rsidRDefault="00D65F82" w:rsidP="00D65F82">
      <w:pPr>
        <w:pStyle w:val="EndNoteBibliography"/>
        <w:spacing w:after="0"/>
      </w:pPr>
      <w:r w:rsidRPr="00D65F82">
        <w:t>29.</w:t>
      </w:r>
      <w:r w:rsidRPr="00D65F82">
        <w:tab/>
        <w:t>McDonnell B, Dicker P, Regan C. Electronic cigarettes and obstetric outcomes: a prospective observational study. BJOG: An International Journal of Obstetrics &amp; Gynaecology. 2020.</w:t>
      </w:r>
    </w:p>
    <w:p w14:paraId="528225D4" w14:textId="77777777" w:rsidR="00D65F82" w:rsidRPr="00D65F82" w:rsidRDefault="00D65F82" w:rsidP="00D65F82">
      <w:pPr>
        <w:pStyle w:val="EndNoteBibliography"/>
        <w:spacing w:after="0"/>
      </w:pPr>
      <w:r w:rsidRPr="00D65F82">
        <w:t>30.</w:t>
      </w:r>
      <w:r w:rsidRPr="00D65F82">
        <w:tab/>
        <w:t>Dejmek J, Solansky I, Benes I, Lenicek J, Sram RJ. The impact of polycyclic aromatic hydrocarbons and fine particles on pregnancy outcome. Environ Health Perspect. 2000;108(12):1159-64.</w:t>
      </w:r>
    </w:p>
    <w:p w14:paraId="6F4175D5" w14:textId="0FE30BE7" w:rsidR="00D65F82" w:rsidRPr="00D65F82" w:rsidRDefault="00D65F82" w:rsidP="00D65F82">
      <w:pPr>
        <w:pStyle w:val="EndNoteBibliography"/>
        <w:spacing w:after="0"/>
      </w:pPr>
      <w:r w:rsidRPr="00D65F82">
        <w:t>31.</w:t>
      </w:r>
      <w:r w:rsidRPr="00D65F82">
        <w:tab/>
        <w:t xml:space="preserve">Burtles S. Pregnancy Trial of E-cigarettes and Patches (PREP): NHS Health Research Authority 2017 [Available from: </w:t>
      </w:r>
      <w:hyperlink r:id="rId14" w:history="1">
        <w:r w:rsidRPr="00D65F82">
          <w:rPr>
            <w:rStyle w:val="Hyperlink"/>
          </w:rPr>
          <w:t>https://www.hra.nhs.uk/planning-and-improving-research/application-summaries/research-summaries/pregnancy-trial-of-e-cigarettes-and-patches-prep/</w:t>
        </w:r>
      </w:hyperlink>
      <w:r w:rsidRPr="00D65F82">
        <w:t>.</w:t>
      </w:r>
    </w:p>
    <w:p w14:paraId="3C6D3CC1" w14:textId="77777777" w:rsidR="00D65F82" w:rsidRPr="00D65F82" w:rsidRDefault="00D65F82" w:rsidP="00D65F82">
      <w:pPr>
        <w:pStyle w:val="EndNoteBibliography"/>
        <w:spacing w:after="0"/>
      </w:pPr>
      <w:r w:rsidRPr="00D65F82">
        <w:t>32.</w:t>
      </w:r>
      <w:r w:rsidRPr="00D65F82">
        <w:tab/>
        <w:t>Smoking in Pregnancy Challenge Group. Use of electronic cigarettes before, during and after pregnancy. A guide for maternity and other healthcare professionals.; 2019.</w:t>
      </w:r>
    </w:p>
    <w:p w14:paraId="043C8A96" w14:textId="77777777" w:rsidR="00D65F82" w:rsidRPr="00D65F82" w:rsidRDefault="00D65F82" w:rsidP="00D65F82">
      <w:pPr>
        <w:pStyle w:val="EndNoteBibliography"/>
        <w:spacing w:after="0"/>
      </w:pPr>
      <w:r w:rsidRPr="00D65F82">
        <w:t>33.</w:t>
      </w:r>
      <w:r w:rsidRPr="00D65F82">
        <w:tab/>
        <w:t>von Elm E, Altman DG, Egger M, Pocock SJ, Gøtzsche PC, Vandenbroucke JP. The Strengthening the Reporting of Observational Studies in Epidemiology (STROBE) statement: guidelines for reporting observational studies. The Lancet. 2007;370(9596):1453-7.</w:t>
      </w:r>
    </w:p>
    <w:p w14:paraId="79FDCF2B" w14:textId="77777777" w:rsidR="00D65F82" w:rsidRPr="00D65F82" w:rsidRDefault="00D65F82" w:rsidP="00D65F82">
      <w:pPr>
        <w:pStyle w:val="EndNoteBibliography"/>
        <w:spacing w:after="0"/>
      </w:pPr>
      <w:r w:rsidRPr="00D65F82">
        <w:t>34.</w:t>
      </w:r>
      <w:r w:rsidRPr="00D65F82">
        <w:tab/>
        <w:t>Des Jarlais DC, Lyles C, Crepaz N, Group T. Improving the reporting quality of nonrandomized evaluations of behavioral and public health interventions: the TREND statement. Am J Public Health. 2004;94(3):361-6.</w:t>
      </w:r>
    </w:p>
    <w:p w14:paraId="027D6342" w14:textId="0CA3831A" w:rsidR="00D65F82" w:rsidRPr="00D65F82" w:rsidRDefault="00D65F82" w:rsidP="00D65F82">
      <w:pPr>
        <w:pStyle w:val="EndNoteBibliography"/>
        <w:spacing w:after="0"/>
      </w:pPr>
      <w:r w:rsidRPr="00D65F82">
        <w:t>35.</w:t>
      </w:r>
      <w:r w:rsidRPr="00D65F82">
        <w:tab/>
        <w:t xml:space="preserve">Cooper S, Bowker K, Lewis S, Ussher M, Coleman T, Orton S, et al. Attitudes to and use of electronic cigarettes: a multi-centre longitudinal cohort survey of smokers, recent ex-smokers and vapers during pregnancy and postpartum. (Pregnancy Lifestyle Survey 2017) </w:t>
      </w:r>
      <w:hyperlink r:id="rId15" w:history="1">
        <w:r w:rsidRPr="00D65F82">
          <w:rPr>
            <w:rStyle w:val="Hyperlink"/>
          </w:rPr>
          <w:t>https://osf.io/3cxen/</w:t>
        </w:r>
      </w:hyperlink>
      <w:r w:rsidRPr="00D65F82">
        <w:t>: OSF; 2019 [Study protocol].</w:t>
      </w:r>
    </w:p>
    <w:p w14:paraId="6603E923" w14:textId="63077053" w:rsidR="00D65F82" w:rsidRPr="00D65F82" w:rsidRDefault="00D65F82" w:rsidP="00D65F82">
      <w:pPr>
        <w:pStyle w:val="EndNoteBibliography"/>
        <w:spacing w:after="0"/>
      </w:pPr>
      <w:r w:rsidRPr="00D65F82">
        <w:t>36.</w:t>
      </w:r>
      <w:r w:rsidRPr="00D65F82">
        <w:tab/>
        <w:t xml:space="preserve">Research Registry. Attitudes to and use of electronic cigarettes: a multi-centre longitudinal cohort survey of smokers, recent ex-smokers and vapers during pregnancy and postpartum. Reference 4917 Research registry 2019 [Available from:  </w:t>
      </w:r>
      <w:hyperlink r:id="rId16" w:history="1">
        <w:r w:rsidRPr="00D65F82">
          <w:rPr>
            <w:rStyle w:val="Hyperlink"/>
          </w:rPr>
          <w:t>https://www.researchregistry.com</w:t>
        </w:r>
      </w:hyperlink>
      <w:r w:rsidRPr="00D65F82">
        <w:t>.</w:t>
      </w:r>
    </w:p>
    <w:p w14:paraId="146B867F" w14:textId="77777777" w:rsidR="00D65F82" w:rsidRPr="00D65F82" w:rsidRDefault="00D65F82" w:rsidP="00D65F82">
      <w:pPr>
        <w:pStyle w:val="EndNoteBibliography"/>
        <w:spacing w:after="0"/>
      </w:pPr>
      <w:r w:rsidRPr="00D65F82">
        <w:t>37.</w:t>
      </w:r>
      <w:r w:rsidRPr="00D65F82">
        <w:tab/>
        <w:t>Bowker K, Orton S, Cooper S, Naughton F, Whitemore R, Lewis S, et al. Views on and experiences of electronic cigarettes: a qualitative study of women who are pregnant or have recently given birth. BMC Pregnancy Child. 2018;18(1):233.</w:t>
      </w:r>
    </w:p>
    <w:p w14:paraId="57D33A9B" w14:textId="77777777" w:rsidR="00D65F82" w:rsidRPr="00D65F82" w:rsidRDefault="00D65F82" w:rsidP="00D65F82">
      <w:pPr>
        <w:pStyle w:val="EndNoteBibliography"/>
        <w:spacing w:after="0"/>
      </w:pPr>
      <w:r w:rsidRPr="00D65F82">
        <w:t>38.</w:t>
      </w:r>
      <w:r w:rsidRPr="00D65F82">
        <w:tab/>
        <w:t>Pearson JL, Hitchman SC, Brose LS, Bauld L, Glasser AM, Villanti AC, et al. Recommended core items to assess e-cigarette use in population-based surveys. Tob Control. 2017.</w:t>
      </w:r>
    </w:p>
    <w:p w14:paraId="65103C04" w14:textId="77777777" w:rsidR="00D65F82" w:rsidRPr="00D65F82" w:rsidRDefault="00D65F82" w:rsidP="00D65F82">
      <w:pPr>
        <w:pStyle w:val="EndNoteBibliography"/>
        <w:spacing w:after="0"/>
      </w:pPr>
      <w:r w:rsidRPr="00D65F82">
        <w:t>39.</w:t>
      </w:r>
      <w:r w:rsidRPr="00D65F82">
        <w:tab/>
        <w:t>Heatherton TF, Kozlowski LT, Frecker RC, Rickert W, Robinson J. Measuring the heaviness of smoking: using self-reported time to the first cigarette of the day and number of cigarettes smoked per day. Br J Addict. 1989;84(7):791-9.</w:t>
      </w:r>
    </w:p>
    <w:p w14:paraId="0BA4600F" w14:textId="77777777" w:rsidR="00D65F82" w:rsidRPr="00D65F82" w:rsidRDefault="00D65F82" w:rsidP="00D65F82">
      <w:pPr>
        <w:pStyle w:val="EndNoteBibliography"/>
        <w:spacing w:after="0"/>
      </w:pPr>
      <w:r w:rsidRPr="00D65F82">
        <w:t>40.</w:t>
      </w:r>
      <w:r w:rsidRPr="00D65F82">
        <w:tab/>
        <w:t>Heatherton TF, Kozlowski LT, Frecker RC, Fagerstrom KO. The Fagerstrom Test for Nicotine Dependence: a revision of the Fagerstrom Tolerance Questionnaire. Br J Addict. 1991;86(9):1119-27.</w:t>
      </w:r>
    </w:p>
    <w:p w14:paraId="1DB82EC8" w14:textId="77777777" w:rsidR="00D65F82" w:rsidRPr="00D65F82" w:rsidRDefault="00D65F82" w:rsidP="00D65F82">
      <w:pPr>
        <w:pStyle w:val="EndNoteBibliography"/>
        <w:spacing w:after="0"/>
      </w:pPr>
      <w:r w:rsidRPr="00D65F82">
        <w:t>41.</w:t>
      </w:r>
      <w:r w:rsidRPr="00D65F82">
        <w:tab/>
        <w:t>Husten CG. How should we define light or intermittent smoking? Does it matter? Nicotine Tob Res. 2009;11(2):111-21.</w:t>
      </w:r>
    </w:p>
    <w:p w14:paraId="403066AD" w14:textId="77777777" w:rsidR="00D65F82" w:rsidRPr="00D65F82" w:rsidRDefault="00D65F82" w:rsidP="00D65F82">
      <w:pPr>
        <w:pStyle w:val="EndNoteBibliography"/>
        <w:spacing w:after="0"/>
      </w:pPr>
      <w:r w:rsidRPr="00D65F82">
        <w:lastRenderedPageBreak/>
        <w:t>42.</w:t>
      </w:r>
      <w:r w:rsidRPr="00D65F82">
        <w:tab/>
        <w:t>Orton S, Bowker K, Cooper S, Naughton F, Ussher M, Pickett KE, et al. Longitudinal cohort survey of women's smoking behaviour and attitudes in pregnancy: study methods and baseline data. BMJ Open. 2014;4(5):e004915.</w:t>
      </w:r>
    </w:p>
    <w:p w14:paraId="216AEF62" w14:textId="77777777" w:rsidR="00D65F82" w:rsidRPr="00D65F82" w:rsidRDefault="00D65F82" w:rsidP="00D65F82">
      <w:pPr>
        <w:pStyle w:val="EndNoteBibliography"/>
        <w:spacing w:after="0"/>
      </w:pPr>
      <w:r w:rsidRPr="00D65F82">
        <w:t>43.</w:t>
      </w:r>
      <w:r w:rsidRPr="00D65F82">
        <w:tab/>
        <w:t>Pickett KE, Wood C, Adamson J, DeSouza L, Wakschlag LS. Meaningful differences in maternal smoking behaviour during pregnancy: implications for infant behavioural vulnerability. J Epidemiol Community Health. 2008;62(4):318-24.</w:t>
      </w:r>
    </w:p>
    <w:p w14:paraId="07BE10AE" w14:textId="7CAD4080" w:rsidR="00D65F82" w:rsidRPr="00D65F82" w:rsidRDefault="00D65F82" w:rsidP="00D65F82">
      <w:pPr>
        <w:pStyle w:val="EndNoteBibliography"/>
        <w:spacing w:after="0"/>
      </w:pPr>
      <w:r w:rsidRPr="00D65F82">
        <w:t>44.</w:t>
      </w:r>
      <w:r w:rsidRPr="00D65F82">
        <w:tab/>
        <w:t xml:space="preserve">National institute for Health Research. Clinical Research Network NIHR; 2020 [Available from: </w:t>
      </w:r>
      <w:hyperlink r:id="rId17" w:history="1">
        <w:r w:rsidRPr="00D65F82">
          <w:rPr>
            <w:rStyle w:val="Hyperlink"/>
          </w:rPr>
          <w:t>https://www.nihr.ac.uk/explore-nihr/support/clinical-research-network.htm</w:t>
        </w:r>
      </w:hyperlink>
      <w:r w:rsidRPr="00D65F82">
        <w:t>.</w:t>
      </w:r>
    </w:p>
    <w:p w14:paraId="0B955D60" w14:textId="77777777" w:rsidR="00D65F82" w:rsidRPr="00D65F82" w:rsidRDefault="00D65F82" w:rsidP="00D65F82">
      <w:pPr>
        <w:pStyle w:val="EndNoteBibliography"/>
        <w:spacing w:after="0"/>
      </w:pPr>
      <w:r w:rsidRPr="00D65F82">
        <w:t>45.</w:t>
      </w:r>
      <w:r w:rsidRPr="00D65F82">
        <w:tab/>
        <w:t>Dex S, Joshi H. Millennium Cohort Study First Survey: a user’s guide to initial findings: Centre for Longitudinal Studies, Institute of Education, University of London; 2004.</w:t>
      </w:r>
    </w:p>
    <w:p w14:paraId="39E23458" w14:textId="77777777" w:rsidR="00D65F82" w:rsidRPr="00D65F82" w:rsidRDefault="00D65F82" w:rsidP="00D65F82">
      <w:pPr>
        <w:pStyle w:val="EndNoteBibliography"/>
        <w:spacing w:after="0"/>
      </w:pPr>
      <w:r w:rsidRPr="00D65F82">
        <w:t>46.</w:t>
      </w:r>
      <w:r w:rsidRPr="00D65F82">
        <w:tab/>
        <w:t>McHugh A. Implementing the fetal anomaly scan coverage KPI: a progress report. Public Health England; 2018.</w:t>
      </w:r>
    </w:p>
    <w:p w14:paraId="0515ED95" w14:textId="77777777" w:rsidR="00D65F82" w:rsidRPr="00D65F82" w:rsidRDefault="00D65F82" w:rsidP="00D65F82">
      <w:pPr>
        <w:pStyle w:val="EndNoteBibliography"/>
        <w:spacing w:after="0"/>
      </w:pPr>
      <w:r w:rsidRPr="00D65F82">
        <w:t>47.</w:t>
      </w:r>
      <w:r w:rsidRPr="00D65F82">
        <w:tab/>
        <w:t>Shipton D, Tappin DM, Vadiveloo T, Crossley JA, Aitken DA, Chalmers J. Reliability of self reported smoking status by pregnant women for estimating smoking prevalence: a retrospective, cross sectional study. BMJ. 2009;339:b4347.</w:t>
      </w:r>
    </w:p>
    <w:p w14:paraId="3473FF77" w14:textId="77777777" w:rsidR="00D65F82" w:rsidRPr="00D65F82" w:rsidRDefault="00D65F82" w:rsidP="00D65F82">
      <w:pPr>
        <w:pStyle w:val="EndNoteBibliography"/>
        <w:spacing w:after="0"/>
      </w:pPr>
      <w:r w:rsidRPr="00D65F82">
        <w:t>48.</w:t>
      </w:r>
      <w:r w:rsidRPr="00D65F82">
        <w:tab/>
        <w:t>Dhalwani NN, Szatkowski L, Coleman T, Fiaschi L, Tata LJ. Prescribing of nicotine replacement therapy in and around pregnancy: a population-based study using primary care data. J R Coll Gen Pract. 2014;64(626):e554-60.</w:t>
      </w:r>
    </w:p>
    <w:p w14:paraId="75D43B67" w14:textId="77777777" w:rsidR="00D65F82" w:rsidRPr="00D65F82" w:rsidRDefault="00D65F82" w:rsidP="00D65F82">
      <w:pPr>
        <w:pStyle w:val="EndNoteBibliography"/>
        <w:spacing w:after="0"/>
      </w:pPr>
      <w:r w:rsidRPr="00D65F82">
        <w:t>49.</w:t>
      </w:r>
      <w:r w:rsidRPr="00D65F82">
        <w:tab/>
        <w:t>Kurti AN, Redner R, Lopez AA, Keith DR, Villanti AC, Stanton CA, et al. Tobacco and nicotine delivery product use in a national sample of pregnant women. Preventive Medicine. 2017;104:50-6.</w:t>
      </w:r>
    </w:p>
    <w:p w14:paraId="7F2FB371" w14:textId="77777777" w:rsidR="00D65F82" w:rsidRPr="00D65F82" w:rsidRDefault="00D65F82" w:rsidP="00D65F82">
      <w:pPr>
        <w:pStyle w:val="EndNoteBibliography"/>
        <w:spacing w:after="0"/>
      </w:pPr>
      <w:r w:rsidRPr="00D65F82">
        <w:t>50.</w:t>
      </w:r>
      <w:r w:rsidRPr="00D65F82">
        <w:tab/>
        <w:t>Robertson L, Hoek J, Blank ML, Richards R, Ling P, Popova L. Dual use of electronic nicotine delivery systems (ENDS) and smoked tobacco: a qualitative analysis. Tob Control. 2019;28(1):13-9.</w:t>
      </w:r>
    </w:p>
    <w:p w14:paraId="63317AAD" w14:textId="77777777" w:rsidR="00D65F82" w:rsidRPr="00D65F82" w:rsidRDefault="00D65F82" w:rsidP="00D65F82">
      <w:pPr>
        <w:pStyle w:val="EndNoteBibliography"/>
        <w:spacing w:after="0"/>
      </w:pPr>
      <w:r w:rsidRPr="00D65F82">
        <w:t>51.</w:t>
      </w:r>
      <w:r w:rsidRPr="00D65F82">
        <w:tab/>
        <w:t>McRobbie H, Phillips A, Goniewicz ML, Smith KM, Knight-West O, Przulj D, et al. Effects of Switching to Electronic Cigarettes with and without Concurrent Smoking on Exposure to Nicotine, Carbon Monoxide, and Acrolein. Cancer Prev Res (Phila). 2015;8(9):873-8.</w:t>
      </w:r>
    </w:p>
    <w:p w14:paraId="4CF9F1BA" w14:textId="77777777" w:rsidR="00D65F82" w:rsidRPr="00D65F82" w:rsidRDefault="00D65F82" w:rsidP="00D65F82">
      <w:pPr>
        <w:pStyle w:val="EndNoteBibliography"/>
        <w:spacing w:after="0"/>
      </w:pPr>
      <w:r w:rsidRPr="00D65F82">
        <w:t>52.</w:t>
      </w:r>
      <w:r w:rsidRPr="00D65F82">
        <w:tab/>
        <w:t>Ginzel KH, Maritz GS, Marks DF, Neuberger M, Pauly JR, Polito JR, et al. Critical review: nicotine for the fetus, the infant and the adolescent?. [Review] [78 refs]. J Health Psychol. 2007;12(2):215-24.</w:t>
      </w:r>
    </w:p>
    <w:p w14:paraId="4B3E13AB" w14:textId="77777777" w:rsidR="00D65F82" w:rsidRPr="00D65F82" w:rsidRDefault="00D65F82" w:rsidP="00D65F82">
      <w:pPr>
        <w:pStyle w:val="EndNoteBibliography"/>
        <w:spacing w:after="0"/>
      </w:pPr>
      <w:r w:rsidRPr="00D65F82">
        <w:t>53.</w:t>
      </w:r>
      <w:r w:rsidRPr="00D65F82">
        <w:tab/>
        <w:t>Ogburn PL, Jr., Hurt RD, Croghan IT, Schroeder DR, Ramin KD, Offord KP, et al. Nicotine patch use in pregnant smokers: nicotine and cotinine levels and fetal effects. Am J Obstet Gynecol. 1999;181(3):736-43.</w:t>
      </w:r>
    </w:p>
    <w:p w14:paraId="28C209AB" w14:textId="77777777" w:rsidR="00D65F82" w:rsidRPr="00D65F82" w:rsidRDefault="00D65F82" w:rsidP="00D65F82">
      <w:pPr>
        <w:pStyle w:val="EndNoteBibliography"/>
        <w:spacing w:after="0"/>
      </w:pPr>
      <w:r w:rsidRPr="00D65F82">
        <w:t>54.</w:t>
      </w:r>
      <w:r w:rsidRPr="00D65F82">
        <w:tab/>
        <w:t>Wright LN, Thorp JM, Jr., Kuller JA, Shrewsbury RP, Ananth C, Hartmann K. Transdermal nicotine replacement in pregnancy: Maternal pharmacokinetics and fetal effects. Am J Obstet Gynecol. 1997;176(5):1090-4.</w:t>
      </w:r>
    </w:p>
    <w:p w14:paraId="3962E92D" w14:textId="77777777" w:rsidR="00D65F82" w:rsidRPr="00D65F82" w:rsidRDefault="00D65F82" w:rsidP="00D65F82">
      <w:pPr>
        <w:pStyle w:val="EndNoteBibliography"/>
        <w:spacing w:after="0"/>
      </w:pPr>
      <w:r w:rsidRPr="00D65F82">
        <w:t>55.</w:t>
      </w:r>
      <w:r w:rsidRPr="00D65F82">
        <w:tab/>
        <w:t>Coleman T, Chamberlain C, Davey MA, Cooper SE, Leonardi-Bee J. Pharmacological interventions for promoting smoking cessation during pregnancy. Cochrane Database Syst Rev. 2015(12):CD010078.</w:t>
      </w:r>
    </w:p>
    <w:p w14:paraId="1343BE4B" w14:textId="77777777" w:rsidR="00D65F82" w:rsidRPr="00D65F82" w:rsidRDefault="00D65F82" w:rsidP="00D65F82">
      <w:pPr>
        <w:pStyle w:val="EndNoteBibliography"/>
      </w:pPr>
      <w:r w:rsidRPr="00D65F82">
        <w:t>56.</w:t>
      </w:r>
      <w:r w:rsidRPr="00D65F82">
        <w:tab/>
        <w:t>Cooper S, Taggar J, Lewis S, Marlow N, Dickinson A, Whitemore R, et al. Effect of nicotine patches in pregnancy on infant and maternal outcomes at 2 years: follow-up from the randomised, double-blind, placebo-controlled SNAP trial. Lancet Respir Med. 2014;2(9):728-37.</w:t>
      </w:r>
    </w:p>
    <w:p w14:paraId="73F5E8B5" w14:textId="43B85FE5" w:rsidR="007B2BDB" w:rsidRPr="008461F6" w:rsidRDefault="00442E63" w:rsidP="006E1D59">
      <w:pPr>
        <w:rPr>
          <w:color w:val="000000" w:themeColor="text1"/>
        </w:rPr>
        <w:sectPr w:rsidR="007B2BDB" w:rsidRPr="008461F6" w:rsidSect="00095591">
          <w:footerReference w:type="default" r:id="rId18"/>
          <w:pgSz w:w="11906" w:h="16838"/>
          <w:pgMar w:top="1440" w:right="1440" w:bottom="1440" w:left="1440" w:header="709" w:footer="709" w:gutter="0"/>
          <w:lnNumType w:countBy="1" w:restart="continuous"/>
          <w:cols w:space="708"/>
          <w:docGrid w:linePitch="360"/>
        </w:sectPr>
      </w:pPr>
      <w:r w:rsidRPr="008461F6">
        <w:rPr>
          <w:color w:val="000000" w:themeColor="text1"/>
        </w:rPr>
        <w:fldChar w:fldCharType="end"/>
      </w:r>
    </w:p>
    <w:p w14:paraId="4847E60F" w14:textId="7549436D" w:rsidR="006E1D59" w:rsidRDefault="00F415F1" w:rsidP="006E1D59">
      <w:pPr>
        <w:rPr>
          <w:b/>
          <w:i/>
          <w:iCs/>
          <w:color w:val="000000" w:themeColor="text1"/>
        </w:rPr>
      </w:pPr>
      <w:r w:rsidRPr="006976D8">
        <w:rPr>
          <w:b/>
          <w:i/>
          <w:iCs/>
          <w:color w:val="000000" w:themeColor="text1"/>
        </w:rPr>
        <w:lastRenderedPageBreak/>
        <w:t xml:space="preserve">Table and </w:t>
      </w:r>
      <w:r w:rsidR="006976D8" w:rsidRPr="006976D8">
        <w:rPr>
          <w:b/>
          <w:i/>
          <w:iCs/>
          <w:color w:val="000000" w:themeColor="text1"/>
        </w:rPr>
        <w:t xml:space="preserve">Figures Caption List </w:t>
      </w:r>
    </w:p>
    <w:p w14:paraId="16ACA310" w14:textId="62C6435D" w:rsidR="006976D8" w:rsidRDefault="00031346" w:rsidP="00031346">
      <w:pPr>
        <w:pStyle w:val="ListParagraph"/>
        <w:numPr>
          <w:ilvl w:val="0"/>
          <w:numId w:val="8"/>
        </w:numPr>
        <w:rPr>
          <w:bCs/>
          <w:color w:val="000000" w:themeColor="text1"/>
        </w:rPr>
      </w:pPr>
      <w:r>
        <w:rPr>
          <w:bCs/>
          <w:color w:val="000000" w:themeColor="text1"/>
        </w:rPr>
        <w:t>Table 1</w:t>
      </w:r>
      <w:r w:rsidR="00621870">
        <w:rPr>
          <w:bCs/>
          <w:color w:val="000000" w:themeColor="text1"/>
        </w:rPr>
        <w:t>.</w:t>
      </w:r>
      <w:r>
        <w:rPr>
          <w:bCs/>
          <w:color w:val="000000" w:themeColor="text1"/>
        </w:rPr>
        <w:t xml:space="preserve"> </w:t>
      </w:r>
      <w:r w:rsidR="00622C18" w:rsidRPr="00622C18">
        <w:rPr>
          <w:bCs/>
          <w:color w:val="000000" w:themeColor="text1"/>
        </w:rPr>
        <w:t>Prevalence of vaping and smoking amongst all pregnant women.</w:t>
      </w:r>
    </w:p>
    <w:p w14:paraId="46CFEC76" w14:textId="16010767" w:rsidR="00622C18" w:rsidRDefault="00622C18" w:rsidP="00031346">
      <w:pPr>
        <w:pStyle w:val="ListParagraph"/>
        <w:numPr>
          <w:ilvl w:val="0"/>
          <w:numId w:val="8"/>
        </w:numPr>
        <w:rPr>
          <w:bCs/>
          <w:color w:val="000000" w:themeColor="text1"/>
        </w:rPr>
      </w:pPr>
      <w:r>
        <w:rPr>
          <w:bCs/>
          <w:color w:val="000000" w:themeColor="text1"/>
        </w:rPr>
        <w:t>Table 2</w:t>
      </w:r>
      <w:r w:rsidR="00090D95" w:rsidRPr="00090D95">
        <w:rPr>
          <w:bCs/>
          <w:color w:val="000000" w:themeColor="text1"/>
        </w:rPr>
        <w:t>. Sociodemographic characteristics; comparisons between pregnant vapers and exclusive smokers, and between exclusive vapers and dual users.</w:t>
      </w:r>
    </w:p>
    <w:p w14:paraId="50F800AF" w14:textId="3D553723" w:rsidR="00090D95" w:rsidRDefault="008F02E7" w:rsidP="00031346">
      <w:pPr>
        <w:pStyle w:val="ListParagraph"/>
        <w:numPr>
          <w:ilvl w:val="0"/>
          <w:numId w:val="8"/>
        </w:numPr>
        <w:rPr>
          <w:bCs/>
          <w:color w:val="000000" w:themeColor="text1"/>
        </w:rPr>
      </w:pPr>
      <w:r w:rsidRPr="008F02E7">
        <w:rPr>
          <w:bCs/>
          <w:color w:val="000000" w:themeColor="text1"/>
        </w:rPr>
        <w:t>Table 3</w:t>
      </w:r>
      <w:r w:rsidR="00621870">
        <w:rPr>
          <w:bCs/>
          <w:color w:val="000000" w:themeColor="text1"/>
        </w:rPr>
        <w:t>.</w:t>
      </w:r>
      <w:r w:rsidRPr="008F02E7">
        <w:rPr>
          <w:bCs/>
          <w:color w:val="000000" w:themeColor="text1"/>
        </w:rPr>
        <w:t xml:space="preserve"> Smoking and vaping behaviour; comparisons between pregnant vapers and exclusive smokers, and between exclusive vapers and dual users.</w:t>
      </w:r>
    </w:p>
    <w:p w14:paraId="718B0084" w14:textId="3162EB19" w:rsidR="008F02E7" w:rsidRDefault="006916A7" w:rsidP="00031346">
      <w:pPr>
        <w:pStyle w:val="ListParagraph"/>
        <w:numPr>
          <w:ilvl w:val="0"/>
          <w:numId w:val="8"/>
        </w:numPr>
        <w:rPr>
          <w:bCs/>
          <w:color w:val="000000" w:themeColor="text1"/>
        </w:rPr>
      </w:pPr>
      <w:r>
        <w:rPr>
          <w:bCs/>
          <w:color w:val="000000" w:themeColor="text1"/>
        </w:rPr>
        <w:t>Table 4</w:t>
      </w:r>
      <w:r w:rsidR="00621870">
        <w:rPr>
          <w:bCs/>
          <w:color w:val="000000" w:themeColor="text1"/>
        </w:rPr>
        <w:t>.</w:t>
      </w:r>
      <w:r>
        <w:rPr>
          <w:bCs/>
          <w:color w:val="000000" w:themeColor="text1"/>
        </w:rPr>
        <w:t xml:space="preserve"> </w:t>
      </w:r>
      <w:r w:rsidRPr="006916A7">
        <w:rPr>
          <w:bCs/>
          <w:color w:val="000000" w:themeColor="text1"/>
        </w:rPr>
        <w:t>Attitudes towards e-cigarettes (EC) use in pregnancy; comparisons between pregnant vapers and exclusive smokers.</w:t>
      </w:r>
    </w:p>
    <w:p w14:paraId="5EF43ED9" w14:textId="0A1C8F0F" w:rsidR="006916A7" w:rsidRDefault="00F808AE" w:rsidP="00031346">
      <w:pPr>
        <w:pStyle w:val="ListParagraph"/>
        <w:numPr>
          <w:ilvl w:val="0"/>
          <w:numId w:val="8"/>
        </w:numPr>
        <w:rPr>
          <w:bCs/>
          <w:color w:val="000000" w:themeColor="text1"/>
        </w:rPr>
      </w:pPr>
      <w:r>
        <w:rPr>
          <w:bCs/>
          <w:color w:val="000000" w:themeColor="text1"/>
        </w:rPr>
        <w:t>Supplementary</w:t>
      </w:r>
      <w:r w:rsidR="000B493D">
        <w:rPr>
          <w:bCs/>
          <w:color w:val="000000" w:themeColor="text1"/>
        </w:rPr>
        <w:t xml:space="preserve"> </w:t>
      </w:r>
      <w:r w:rsidR="00EB4CB4">
        <w:rPr>
          <w:bCs/>
          <w:color w:val="000000" w:themeColor="text1"/>
        </w:rPr>
        <w:t xml:space="preserve">Figure </w:t>
      </w:r>
      <w:r w:rsidR="0015301B">
        <w:rPr>
          <w:bCs/>
          <w:color w:val="000000" w:themeColor="text1"/>
        </w:rPr>
        <w:t>S1</w:t>
      </w:r>
      <w:r w:rsidR="00621870">
        <w:rPr>
          <w:bCs/>
          <w:color w:val="000000" w:themeColor="text1"/>
        </w:rPr>
        <w:t>.</w:t>
      </w:r>
      <w:r>
        <w:rPr>
          <w:bCs/>
          <w:color w:val="000000" w:themeColor="text1"/>
        </w:rPr>
        <w:t xml:space="preserve"> Flowchart</w:t>
      </w:r>
      <w:r w:rsidR="0015301B">
        <w:rPr>
          <w:bCs/>
          <w:color w:val="000000" w:themeColor="text1"/>
        </w:rPr>
        <w:t>,</w:t>
      </w:r>
      <w:r w:rsidR="00FC675C" w:rsidRPr="00FC675C">
        <w:t xml:space="preserve"> </w:t>
      </w:r>
      <w:r w:rsidR="00FC675C" w:rsidRPr="00FC675C">
        <w:rPr>
          <w:bCs/>
          <w:color w:val="000000" w:themeColor="text1"/>
        </w:rPr>
        <w:t>consort flow diagram of recruitment</w:t>
      </w:r>
    </w:p>
    <w:p w14:paraId="67B50C87" w14:textId="613B67BB" w:rsidR="00FC675C" w:rsidRDefault="00A22B7F" w:rsidP="00031346">
      <w:pPr>
        <w:pStyle w:val="ListParagraph"/>
        <w:numPr>
          <w:ilvl w:val="0"/>
          <w:numId w:val="8"/>
        </w:numPr>
        <w:rPr>
          <w:bCs/>
          <w:color w:val="000000" w:themeColor="text1"/>
        </w:rPr>
      </w:pPr>
      <w:r>
        <w:rPr>
          <w:bCs/>
          <w:color w:val="000000" w:themeColor="text1"/>
        </w:rPr>
        <w:t>Supplementary</w:t>
      </w:r>
      <w:r w:rsidR="00FC675C">
        <w:rPr>
          <w:bCs/>
          <w:color w:val="000000" w:themeColor="text1"/>
        </w:rPr>
        <w:t xml:space="preserve"> </w:t>
      </w:r>
      <w:r w:rsidR="00BA3D79">
        <w:rPr>
          <w:bCs/>
          <w:color w:val="000000" w:themeColor="text1"/>
        </w:rPr>
        <w:t>Figure</w:t>
      </w:r>
      <w:r w:rsidR="00FC675C">
        <w:rPr>
          <w:bCs/>
          <w:color w:val="000000" w:themeColor="text1"/>
        </w:rPr>
        <w:t xml:space="preserve"> </w:t>
      </w:r>
      <w:r w:rsidR="00CB2E58">
        <w:rPr>
          <w:bCs/>
          <w:color w:val="FF0000"/>
        </w:rPr>
        <w:t xml:space="preserve">Appendix </w:t>
      </w:r>
      <w:r w:rsidR="003A2BC5">
        <w:rPr>
          <w:bCs/>
          <w:color w:val="FF0000"/>
        </w:rPr>
        <w:t>S</w:t>
      </w:r>
      <w:r w:rsidR="00CB2E58">
        <w:rPr>
          <w:bCs/>
          <w:color w:val="FF0000"/>
        </w:rPr>
        <w:t>1</w:t>
      </w:r>
      <w:r w:rsidR="00621870">
        <w:rPr>
          <w:bCs/>
          <w:color w:val="000000" w:themeColor="text1"/>
        </w:rPr>
        <w:t>.</w:t>
      </w:r>
      <w:r>
        <w:rPr>
          <w:bCs/>
          <w:color w:val="000000" w:themeColor="text1"/>
        </w:rPr>
        <w:t xml:space="preserve"> </w:t>
      </w:r>
      <w:r w:rsidR="00D4270F">
        <w:rPr>
          <w:bCs/>
          <w:color w:val="000000" w:themeColor="text1"/>
        </w:rPr>
        <w:t>Screening and full s</w:t>
      </w:r>
      <w:r>
        <w:rPr>
          <w:bCs/>
          <w:color w:val="000000" w:themeColor="text1"/>
        </w:rPr>
        <w:t xml:space="preserve">urvey </w:t>
      </w:r>
    </w:p>
    <w:p w14:paraId="2050530E" w14:textId="4FCC7328" w:rsidR="00AA71C5" w:rsidRPr="009B17A4" w:rsidRDefault="009B17A4" w:rsidP="00031346">
      <w:pPr>
        <w:pStyle w:val="ListParagraph"/>
        <w:numPr>
          <w:ilvl w:val="0"/>
          <w:numId w:val="8"/>
        </w:numPr>
        <w:rPr>
          <w:bCs/>
          <w:color w:val="FF0000"/>
        </w:rPr>
      </w:pPr>
      <w:r w:rsidRPr="009B17A4">
        <w:rPr>
          <w:bCs/>
          <w:color w:val="FF0000"/>
        </w:rPr>
        <w:t>Supplementary Table S1</w:t>
      </w:r>
      <w:r w:rsidR="00621870">
        <w:rPr>
          <w:bCs/>
          <w:color w:val="FF0000"/>
        </w:rPr>
        <w:t>.</w:t>
      </w:r>
      <w:r w:rsidRPr="009B17A4">
        <w:rPr>
          <w:bCs/>
          <w:color w:val="FF0000"/>
        </w:rPr>
        <w:t xml:space="preserve"> </w:t>
      </w:r>
      <w:r w:rsidR="00701D27">
        <w:rPr>
          <w:bCs/>
          <w:color w:val="FF0000"/>
        </w:rPr>
        <w:t>P</w:t>
      </w:r>
      <w:r w:rsidR="001B79E7" w:rsidRPr="001B79E7">
        <w:rPr>
          <w:bCs/>
          <w:color w:val="FF0000"/>
        </w:rPr>
        <w:t xml:space="preserve">atient </w:t>
      </w:r>
      <w:r w:rsidR="00701D27">
        <w:rPr>
          <w:bCs/>
          <w:color w:val="FF0000"/>
        </w:rPr>
        <w:t>P</w:t>
      </w:r>
      <w:r w:rsidR="001B79E7" w:rsidRPr="001B79E7">
        <w:rPr>
          <w:bCs/>
          <w:color w:val="FF0000"/>
        </w:rPr>
        <w:t xml:space="preserve">ublic </w:t>
      </w:r>
      <w:r w:rsidR="00701D27">
        <w:rPr>
          <w:bCs/>
          <w:color w:val="FF0000"/>
        </w:rPr>
        <w:t>I</w:t>
      </w:r>
      <w:r w:rsidR="001B79E7" w:rsidRPr="001B79E7">
        <w:rPr>
          <w:bCs/>
          <w:color w:val="FF0000"/>
        </w:rPr>
        <w:t>nvolvement</w:t>
      </w:r>
      <w:r w:rsidR="00701D27" w:rsidRPr="00701D27">
        <w:rPr>
          <w:bCs/>
          <w:color w:val="FF0000"/>
        </w:rPr>
        <w:t xml:space="preserve"> </w:t>
      </w:r>
      <w:r w:rsidR="00701D27">
        <w:rPr>
          <w:bCs/>
          <w:color w:val="FF0000"/>
        </w:rPr>
        <w:t>(</w:t>
      </w:r>
      <w:r w:rsidR="00701D27" w:rsidRPr="001B79E7">
        <w:rPr>
          <w:bCs/>
          <w:color w:val="FF0000"/>
        </w:rPr>
        <w:t>GRIPP2-SF</w:t>
      </w:r>
      <w:r w:rsidR="00701D27">
        <w:rPr>
          <w:bCs/>
          <w:color w:val="FF0000"/>
        </w:rPr>
        <w:t>)</w:t>
      </w:r>
    </w:p>
    <w:p w14:paraId="5F6E90E0" w14:textId="0A8796F7" w:rsidR="00A22B7F" w:rsidRDefault="007E0E3D" w:rsidP="00031346">
      <w:pPr>
        <w:pStyle w:val="ListParagraph"/>
        <w:numPr>
          <w:ilvl w:val="0"/>
          <w:numId w:val="8"/>
        </w:numPr>
        <w:rPr>
          <w:bCs/>
          <w:color w:val="000000" w:themeColor="text1"/>
        </w:rPr>
      </w:pPr>
      <w:r>
        <w:rPr>
          <w:bCs/>
          <w:color w:val="000000" w:themeColor="text1"/>
        </w:rPr>
        <w:t xml:space="preserve">Supplementary </w:t>
      </w:r>
      <w:r w:rsidR="00EB4CB4">
        <w:rPr>
          <w:bCs/>
          <w:color w:val="000000" w:themeColor="text1"/>
        </w:rPr>
        <w:t xml:space="preserve">Table </w:t>
      </w:r>
      <w:r w:rsidR="00EB4CB4" w:rsidRPr="00AA71C5">
        <w:rPr>
          <w:bCs/>
          <w:color w:val="FF0000"/>
        </w:rPr>
        <w:t>S</w:t>
      </w:r>
      <w:r w:rsidR="00AA71C5" w:rsidRPr="00AA71C5">
        <w:rPr>
          <w:bCs/>
          <w:color w:val="FF0000"/>
        </w:rPr>
        <w:t>2</w:t>
      </w:r>
      <w:r w:rsidR="00621870">
        <w:rPr>
          <w:bCs/>
          <w:color w:val="000000" w:themeColor="text1"/>
        </w:rPr>
        <w:t>.</w:t>
      </w:r>
      <w:r>
        <w:rPr>
          <w:bCs/>
          <w:color w:val="000000" w:themeColor="text1"/>
        </w:rPr>
        <w:t xml:space="preserve"> </w:t>
      </w:r>
      <w:r w:rsidR="00636B42" w:rsidRPr="00636B42">
        <w:rPr>
          <w:bCs/>
          <w:color w:val="000000" w:themeColor="text1"/>
        </w:rPr>
        <w:t>Smoking and vaping among all pregnant women who answered the screening the survey</w:t>
      </w:r>
    </w:p>
    <w:p w14:paraId="29B85AF9" w14:textId="5A03E7BA" w:rsidR="00636B42" w:rsidRPr="00636B42" w:rsidRDefault="00636B42" w:rsidP="00636B42">
      <w:pPr>
        <w:rPr>
          <w:bCs/>
          <w:color w:val="000000" w:themeColor="text1"/>
        </w:rPr>
      </w:pPr>
    </w:p>
    <w:sectPr w:rsidR="00636B42" w:rsidRPr="00636B42" w:rsidSect="001D71F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77C6F" w14:textId="77777777" w:rsidR="00A37BD6" w:rsidRDefault="00A37BD6" w:rsidP="002B456A">
      <w:pPr>
        <w:spacing w:after="0" w:line="240" w:lineRule="auto"/>
      </w:pPr>
      <w:r>
        <w:separator/>
      </w:r>
    </w:p>
  </w:endnote>
  <w:endnote w:type="continuationSeparator" w:id="0">
    <w:p w14:paraId="543FCD77" w14:textId="77777777" w:rsidR="00A37BD6" w:rsidRDefault="00A37BD6" w:rsidP="002B456A">
      <w:pPr>
        <w:spacing w:after="0" w:line="240" w:lineRule="auto"/>
      </w:pPr>
      <w:r>
        <w:continuationSeparator/>
      </w:r>
    </w:p>
  </w:endnote>
  <w:endnote w:type="continuationNotice" w:id="1">
    <w:p w14:paraId="3713070A" w14:textId="77777777" w:rsidR="00A37BD6" w:rsidRDefault="00A37B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544097"/>
      <w:docPartObj>
        <w:docPartGallery w:val="Page Numbers (Bottom of Page)"/>
        <w:docPartUnique/>
      </w:docPartObj>
    </w:sdtPr>
    <w:sdtEndPr>
      <w:rPr>
        <w:noProof/>
      </w:rPr>
    </w:sdtEndPr>
    <w:sdtContent>
      <w:p w14:paraId="658EFED1" w14:textId="267B03DD" w:rsidR="00504382" w:rsidRDefault="00504382">
        <w:pPr>
          <w:pStyle w:val="Footer"/>
        </w:pPr>
        <w:r>
          <w:fldChar w:fldCharType="begin"/>
        </w:r>
        <w:r>
          <w:instrText xml:space="preserve"> PAGE   \* MERGEFORMAT </w:instrText>
        </w:r>
        <w:r>
          <w:fldChar w:fldCharType="separate"/>
        </w:r>
        <w:r w:rsidR="00786531">
          <w:rPr>
            <w:noProof/>
          </w:rPr>
          <w:t>17</w:t>
        </w:r>
        <w:r>
          <w:rPr>
            <w:noProof/>
          </w:rPr>
          <w:fldChar w:fldCharType="end"/>
        </w:r>
      </w:p>
    </w:sdtContent>
  </w:sdt>
  <w:p w14:paraId="04A147F2" w14:textId="77777777" w:rsidR="00504382" w:rsidRDefault="005043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BF570F" w14:textId="77777777" w:rsidR="00A37BD6" w:rsidRDefault="00A37BD6" w:rsidP="002B456A">
      <w:pPr>
        <w:spacing w:after="0" w:line="240" w:lineRule="auto"/>
      </w:pPr>
      <w:r>
        <w:separator/>
      </w:r>
    </w:p>
  </w:footnote>
  <w:footnote w:type="continuationSeparator" w:id="0">
    <w:p w14:paraId="0E14825C" w14:textId="77777777" w:rsidR="00A37BD6" w:rsidRDefault="00A37BD6" w:rsidP="002B456A">
      <w:pPr>
        <w:spacing w:after="0" w:line="240" w:lineRule="auto"/>
      </w:pPr>
      <w:r>
        <w:continuationSeparator/>
      </w:r>
    </w:p>
  </w:footnote>
  <w:footnote w:type="continuationNotice" w:id="1">
    <w:p w14:paraId="106D3CB3" w14:textId="77777777" w:rsidR="00A37BD6" w:rsidRDefault="00A37BD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A422D9"/>
    <w:multiLevelType w:val="hybridMultilevel"/>
    <w:tmpl w:val="28FC936E"/>
    <w:lvl w:ilvl="0" w:tplc="2418252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F56B7B"/>
    <w:multiLevelType w:val="hybridMultilevel"/>
    <w:tmpl w:val="53509D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5474C7"/>
    <w:multiLevelType w:val="hybridMultilevel"/>
    <w:tmpl w:val="23C48FDC"/>
    <w:lvl w:ilvl="0" w:tplc="CDC21BE2">
      <w:start w:val="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951159"/>
    <w:multiLevelType w:val="hybridMultilevel"/>
    <w:tmpl w:val="8B4A3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46740"/>
    <w:multiLevelType w:val="hybridMultilevel"/>
    <w:tmpl w:val="B0588DC6"/>
    <w:lvl w:ilvl="0" w:tplc="8B6E6A6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76B4251"/>
    <w:multiLevelType w:val="hybridMultilevel"/>
    <w:tmpl w:val="8070CA8E"/>
    <w:lvl w:ilvl="0" w:tplc="093A74A0">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AF23B1"/>
    <w:multiLevelType w:val="hybridMultilevel"/>
    <w:tmpl w:val="5F88388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665169"/>
    <w:multiLevelType w:val="hybridMultilevel"/>
    <w:tmpl w:val="FAFE78DE"/>
    <w:lvl w:ilvl="0" w:tplc="61EE46D0">
      <w:start w:val="27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2"/>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cript&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ftexezl5p9skeet96xwtd3rtz0swa90x2a&quot;&gt;sue.cooper@nottingham.ac.uk&lt;record-ids&gt;&lt;item&gt;390&lt;/item&gt;&lt;item&gt;539&lt;/item&gt;&lt;item&gt;543&lt;/item&gt;&lt;item&gt;637&lt;/item&gt;&lt;item&gt;638&lt;/item&gt;&lt;item&gt;1074&lt;/item&gt;&lt;item&gt;1540&lt;/item&gt;&lt;item&gt;1584&lt;/item&gt;&lt;item&gt;1672&lt;/item&gt;&lt;item&gt;1796&lt;/item&gt;&lt;item&gt;1892&lt;/item&gt;&lt;item&gt;1893&lt;/item&gt;&lt;item&gt;1894&lt;/item&gt;&lt;item&gt;1895&lt;/item&gt;&lt;item&gt;1901&lt;/item&gt;&lt;item&gt;1933&lt;/item&gt;&lt;item&gt;1953&lt;/item&gt;&lt;item&gt;2003&lt;/item&gt;&lt;item&gt;2025&lt;/item&gt;&lt;item&gt;2125&lt;/item&gt;&lt;item&gt;2138&lt;/item&gt;&lt;item&gt;2140&lt;/item&gt;&lt;item&gt;2202&lt;/item&gt;&lt;item&gt;2204&lt;/item&gt;&lt;item&gt;2254&lt;/item&gt;&lt;item&gt;2304&lt;/item&gt;&lt;item&gt;2321&lt;/item&gt;&lt;item&gt;2325&lt;/item&gt;&lt;item&gt;2333&lt;/item&gt;&lt;item&gt;2348&lt;/item&gt;&lt;item&gt;2426&lt;/item&gt;&lt;item&gt;2430&lt;/item&gt;&lt;item&gt;2443&lt;/item&gt;&lt;item&gt;2444&lt;/item&gt;&lt;item&gt;2445&lt;/item&gt;&lt;item&gt;2473&lt;/item&gt;&lt;item&gt;2483&lt;/item&gt;&lt;item&gt;2490&lt;/item&gt;&lt;item&gt;2495&lt;/item&gt;&lt;item&gt;2509&lt;/item&gt;&lt;item&gt;2510&lt;/item&gt;&lt;item&gt;2543&lt;/item&gt;&lt;item&gt;2544&lt;/item&gt;&lt;item&gt;2545&lt;/item&gt;&lt;item&gt;2614&lt;/item&gt;&lt;item&gt;2618&lt;/item&gt;&lt;item&gt;2630&lt;/item&gt;&lt;item&gt;2681&lt;/item&gt;&lt;item&gt;2682&lt;/item&gt;&lt;item&gt;2683&lt;/item&gt;&lt;item&gt;2685&lt;/item&gt;&lt;item&gt;2701&lt;/item&gt;&lt;item&gt;2711&lt;/item&gt;&lt;item&gt;2726&lt;/item&gt;&lt;item&gt;2727&lt;/item&gt;&lt;/record-ids&gt;&lt;/item&gt;&lt;/Libraries&gt;"/>
  </w:docVars>
  <w:rsids>
    <w:rsidRoot w:val="00442E63"/>
    <w:rsid w:val="00000D96"/>
    <w:rsid w:val="00001112"/>
    <w:rsid w:val="00001718"/>
    <w:rsid w:val="0000191A"/>
    <w:rsid w:val="00001A25"/>
    <w:rsid w:val="00001F22"/>
    <w:rsid w:val="0000279E"/>
    <w:rsid w:val="0000350A"/>
    <w:rsid w:val="00003970"/>
    <w:rsid w:val="00005302"/>
    <w:rsid w:val="000053FB"/>
    <w:rsid w:val="00005B4F"/>
    <w:rsid w:val="00005F5A"/>
    <w:rsid w:val="00006693"/>
    <w:rsid w:val="000067CA"/>
    <w:rsid w:val="00006E27"/>
    <w:rsid w:val="000072D7"/>
    <w:rsid w:val="00007C79"/>
    <w:rsid w:val="00007CC7"/>
    <w:rsid w:val="00010CBF"/>
    <w:rsid w:val="00011E8D"/>
    <w:rsid w:val="00011EE9"/>
    <w:rsid w:val="000123C5"/>
    <w:rsid w:val="000124C3"/>
    <w:rsid w:val="00012926"/>
    <w:rsid w:val="0001299A"/>
    <w:rsid w:val="0001368E"/>
    <w:rsid w:val="00013862"/>
    <w:rsid w:val="0001429A"/>
    <w:rsid w:val="000142F3"/>
    <w:rsid w:val="000147AE"/>
    <w:rsid w:val="000152E8"/>
    <w:rsid w:val="00016557"/>
    <w:rsid w:val="00016715"/>
    <w:rsid w:val="00017063"/>
    <w:rsid w:val="00017774"/>
    <w:rsid w:val="00017923"/>
    <w:rsid w:val="000203F3"/>
    <w:rsid w:val="00020D77"/>
    <w:rsid w:val="0002197B"/>
    <w:rsid w:val="00022727"/>
    <w:rsid w:val="000236CD"/>
    <w:rsid w:val="0002370E"/>
    <w:rsid w:val="000248FC"/>
    <w:rsid w:val="000254F0"/>
    <w:rsid w:val="00025685"/>
    <w:rsid w:val="000257CB"/>
    <w:rsid w:val="00026261"/>
    <w:rsid w:val="00026B02"/>
    <w:rsid w:val="00026E05"/>
    <w:rsid w:val="0002727E"/>
    <w:rsid w:val="0002733A"/>
    <w:rsid w:val="0002793C"/>
    <w:rsid w:val="0002794F"/>
    <w:rsid w:val="00030F06"/>
    <w:rsid w:val="00031346"/>
    <w:rsid w:val="0003259B"/>
    <w:rsid w:val="00032751"/>
    <w:rsid w:val="00032A08"/>
    <w:rsid w:val="00032EC6"/>
    <w:rsid w:val="000330FC"/>
    <w:rsid w:val="00033CA5"/>
    <w:rsid w:val="00033F6E"/>
    <w:rsid w:val="000343B3"/>
    <w:rsid w:val="0003449A"/>
    <w:rsid w:val="000344A0"/>
    <w:rsid w:val="0003462B"/>
    <w:rsid w:val="000346B6"/>
    <w:rsid w:val="00034E05"/>
    <w:rsid w:val="00035063"/>
    <w:rsid w:val="00035286"/>
    <w:rsid w:val="0003593D"/>
    <w:rsid w:val="00036320"/>
    <w:rsid w:val="00036414"/>
    <w:rsid w:val="0003660F"/>
    <w:rsid w:val="000369C9"/>
    <w:rsid w:val="00036FB9"/>
    <w:rsid w:val="0004062A"/>
    <w:rsid w:val="00041038"/>
    <w:rsid w:val="00041567"/>
    <w:rsid w:val="00042108"/>
    <w:rsid w:val="0004251C"/>
    <w:rsid w:val="0004487B"/>
    <w:rsid w:val="00044B36"/>
    <w:rsid w:val="00045698"/>
    <w:rsid w:val="000461D4"/>
    <w:rsid w:val="000474AA"/>
    <w:rsid w:val="0004762D"/>
    <w:rsid w:val="00047AD7"/>
    <w:rsid w:val="0005067C"/>
    <w:rsid w:val="00050C05"/>
    <w:rsid w:val="00050D1D"/>
    <w:rsid w:val="00050DF8"/>
    <w:rsid w:val="0005140A"/>
    <w:rsid w:val="0005226A"/>
    <w:rsid w:val="00052369"/>
    <w:rsid w:val="00053A08"/>
    <w:rsid w:val="00054145"/>
    <w:rsid w:val="00054F0A"/>
    <w:rsid w:val="000556E2"/>
    <w:rsid w:val="00055933"/>
    <w:rsid w:val="0005599A"/>
    <w:rsid w:val="00055B47"/>
    <w:rsid w:val="00055D09"/>
    <w:rsid w:val="00055DDA"/>
    <w:rsid w:val="00055F42"/>
    <w:rsid w:val="00056A42"/>
    <w:rsid w:val="00057281"/>
    <w:rsid w:val="0005737B"/>
    <w:rsid w:val="00057380"/>
    <w:rsid w:val="00057D4F"/>
    <w:rsid w:val="00060709"/>
    <w:rsid w:val="000608C8"/>
    <w:rsid w:val="0006097B"/>
    <w:rsid w:val="0006099D"/>
    <w:rsid w:val="0006110A"/>
    <w:rsid w:val="00061574"/>
    <w:rsid w:val="00061689"/>
    <w:rsid w:val="00061772"/>
    <w:rsid w:val="000626F3"/>
    <w:rsid w:val="00062A3C"/>
    <w:rsid w:val="00062C36"/>
    <w:rsid w:val="00062C4E"/>
    <w:rsid w:val="00062D56"/>
    <w:rsid w:val="0006308C"/>
    <w:rsid w:val="000637A2"/>
    <w:rsid w:val="00063AFB"/>
    <w:rsid w:val="00063B71"/>
    <w:rsid w:val="00063B89"/>
    <w:rsid w:val="00064B0C"/>
    <w:rsid w:val="0006537D"/>
    <w:rsid w:val="0006563E"/>
    <w:rsid w:val="00065668"/>
    <w:rsid w:val="000660F9"/>
    <w:rsid w:val="000666B1"/>
    <w:rsid w:val="00066993"/>
    <w:rsid w:val="00066D80"/>
    <w:rsid w:val="000671B4"/>
    <w:rsid w:val="00067237"/>
    <w:rsid w:val="00067596"/>
    <w:rsid w:val="00067890"/>
    <w:rsid w:val="00067E14"/>
    <w:rsid w:val="0007029F"/>
    <w:rsid w:val="0007053F"/>
    <w:rsid w:val="00070864"/>
    <w:rsid w:val="00071194"/>
    <w:rsid w:val="000713D1"/>
    <w:rsid w:val="0007140E"/>
    <w:rsid w:val="0007142C"/>
    <w:rsid w:val="000718D3"/>
    <w:rsid w:val="00072041"/>
    <w:rsid w:val="000720B7"/>
    <w:rsid w:val="000721F4"/>
    <w:rsid w:val="000728C2"/>
    <w:rsid w:val="00073526"/>
    <w:rsid w:val="00073942"/>
    <w:rsid w:val="000740BB"/>
    <w:rsid w:val="0007444B"/>
    <w:rsid w:val="00076301"/>
    <w:rsid w:val="000768EE"/>
    <w:rsid w:val="00076A51"/>
    <w:rsid w:val="00076AB6"/>
    <w:rsid w:val="00077D6D"/>
    <w:rsid w:val="00080706"/>
    <w:rsid w:val="00081C7F"/>
    <w:rsid w:val="0008233C"/>
    <w:rsid w:val="00082CA6"/>
    <w:rsid w:val="00083200"/>
    <w:rsid w:val="00083658"/>
    <w:rsid w:val="0008435C"/>
    <w:rsid w:val="00086205"/>
    <w:rsid w:val="000865E0"/>
    <w:rsid w:val="000878C9"/>
    <w:rsid w:val="00090378"/>
    <w:rsid w:val="000903E6"/>
    <w:rsid w:val="000903FF"/>
    <w:rsid w:val="00090549"/>
    <w:rsid w:val="00090AA7"/>
    <w:rsid w:val="00090D95"/>
    <w:rsid w:val="000910FB"/>
    <w:rsid w:val="000914BC"/>
    <w:rsid w:val="000917DB"/>
    <w:rsid w:val="00091D23"/>
    <w:rsid w:val="00091DCE"/>
    <w:rsid w:val="00091E62"/>
    <w:rsid w:val="0009223E"/>
    <w:rsid w:val="0009285E"/>
    <w:rsid w:val="000934C4"/>
    <w:rsid w:val="00093A01"/>
    <w:rsid w:val="000946D5"/>
    <w:rsid w:val="0009498C"/>
    <w:rsid w:val="00094DAB"/>
    <w:rsid w:val="00095591"/>
    <w:rsid w:val="00095880"/>
    <w:rsid w:val="00095C51"/>
    <w:rsid w:val="00095F47"/>
    <w:rsid w:val="00095FA3"/>
    <w:rsid w:val="0009654F"/>
    <w:rsid w:val="000968D4"/>
    <w:rsid w:val="00096F4E"/>
    <w:rsid w:val="0009725A"/>
    <w:rsid w:val="0009766F"/>
    <w:rsid w:val="000A03FC"/>
    <w:rsid w:val="000A06AA"/>
    <w:rsid w:val="000A12D4"/>
    <w:rsid w:val="000A1BC7"/>
    <w:rsid w:val="000A2A27"/>
    <w:rsid w:val="000A2A66"/>
    <w:rsid w:val="000A2EF2"/>
    <w:rsid w:val="000A3EAC"/>
    <w:rsid w:val="000A4288"/>
    <w:rsid w:val="000A4C29"/>
    <w:rsid w:val="000A52E4"/>
    <w:rsid w:val="000A5B56"/>
    <w:rsid w:val="000A6083"/>
    <w:rsid w:val="000A69D2"/>
    <w:rsid w:val="000B121B"/>
    <w:rsid w:val="000B1B42"/>
    <w:rsid w:val="000B2236"/>
    <w:rsid w:val="000B2F9A"/>
    <w:rsid w:val="000B31AA"/>
    <w:rsid w:val="000B3591"/>
    <w:rsid w:val="000B3F72"/>
    <w:rsid w:val="000B4072"/>
    <w:rsid w:val="000B45A3"/>
    <w:rsid w:val="000B47BA"/>
    <w:rsid w:val="000B493D"/>
    <w:rsid w:val="000B51B1"/>
    <w:rsid w:val="000B5541"/>
    <w:rsid w:val="000B5F2F"/>
    <w:rsid w:val="000B6C7E"/>
    <w:rsid w:val="000B6EB4"/>
    <w:rsid w:val="000C00CD"/>
    <w:rsid w:val="000C01DA"/>
    <w:rsid w:val="000C0357"/>
    <w:rsid w:val="000C0523"/>
    <w:rsid w:val="000C1059"/>
    <w:rsid w:val="000C12B6"/>
    <w:rsid w:val="000C149E"/>
    <w:rsid w:val="000C1791"/>
    <w:rsid w:val="000C1A6A"/>
    <w:rsid w:val="000C1B03"/>
    <w:rsid w:val="000C2C6F"/>
    <w:rsid w:val="000C3814"/>
    <w:rsid w:val="000C3E23"/>
    <w:rsid w:val="000C532A"/>
    <w:rsid w:val="000C7264"/>
    <w:rsid w:val="000C7348"/>
    <w:rsid w:val="000C742A"/>
    <w:rsid w:val="000C7ADD"/>
    <w:rsid w:val="000C7BA2"/>
    <w:rsid w:val="000D00DA"/>
    <w:rsid w:val="000D0E48"/>
    <w:rsid w:val="000D1398"/>
    <w:rsid w:val="000D268D"/>
    <w:rsid w:val="000D2A1A"/>
    <w:rsid w:val="000D2BF6"/>
    <w:rsid w:val="000D369D"/>
    <w:rsid w:val="000D4094"/>
    <w:rsid w:val="000D4FB3"/>
    <w:rsid w:val="000D6061"/>
    <w:rsid w:val="000D6244"/>
    <w:rsid w:val="000D718B"/>
    <w:rsid w:val="000D7FB9"/>
    <w:rsid w:val="000E0551"/>
    <w:rsid w:val="000E0BE0"/>
    <w:rsid w:val="000E18A4"/>
    <w:rsid w:val="000E221F"/>
    <w:rsid w:val="000E311C"/>
    <w:rsid w:val="000E36F5"/>
    <w:rsid w:val="000E409D"/>
    <w:rsid w:val="000E45AC"/>
    <w:rsid w:val="000E534A"/>
    <w:rsid w:val="000E5BA9"/>
    <w:rsid w:val="000E5FDC"/>
    <w:rsid w:val="000E6607"/>
    <w:rsid w:val="000E675D"/>
    <w:rsid w:val="000E6BB4"/>
    <w:rsid w:val="000E6C37"/>
    <w:rsid w:val="000E7619"/>
    <w:rsid w:val="000E7A0A"/>
    <w:rsid w:val="000E7ADE"/>
    <w:rsid w:val="000F084D"/>
    <w:rsid w:val="000F0D00"/>
    <w:rsid w:val="000F0DE4"/>
    <w:rsid w:val="000F1894"/>
    <w:rsid w:val="000F19ED"/>
    <w:rsid w:val="000F240F"/>
    <w:rsid w:val="000F2E60"/>
    <w:rsid w:val="000F300D"/>
    <w:rsid w:val="000F30EA"/>
    <w:rsid w:val="000F38A0"/>
    <w:rsid w:val="000F44AD"/>
    <w:rsid w:val="000F489B"/>
    <w:rsid w:val="000F4A7A"/>
    <w:rsid w:val="000F4DE9"/>
    <w:rsid w:val="000F53F7"/>
    <w:rsid w:val="000F5F30"/>
    <w:rsid w:val="000F611F"/>
    <w:rsid w:val="000F6C49"/>
    <w:rsid w:val="000F7333"/>
    <w:rsid w:val="00100838"/>
    <w:rsid w:val="0010100C"/>
    <w:rsid w:val="001010C0"/>
    <w:rsid w:val="00101271"/>
    <w:rsid w:val="00101381"/>
    <w:rsid w:val="00101541"/>
    <w:rsid w:val="00101617"/>
    <w:rsid w:val="001025E0"/>
    <w:rsid w:val="00102720"/>
    <w:rsid w:val="001034A3"/>
    <w:rsid w:val="0010379F"/>
    <w:rsid w:val="001055A1"/>
    <w:rsid w:val="0010618F"/>
    <w:rsid w:val="00106D23"/>
    <w:rsid w:val="00107302"/>
    <w:rsid w:val="00107B03"/>
    <w:rsid w:val="00107BA7"/>
    <w:rsid w:val="00110844"/>
    <w:rsid w:val="0011091E"/>
    <w:rsid w:val="0011154C"/>
    <w:rsid w:val="00111AB7"/>
    <w:rsid w:val="00112335"/>
    <w:rsid w:val="001123A3"/>
    <w:rsid w:val="001124AD"/>
    <w:rsid w:val="00112CCB"/>
    <w:rsid w:val="001130D6"/>
    <w:rsid w:val="00113E55"/>
    <w:rsid w:val="00114FB7"/>
    <w:rsid w:val="00115115"/>
    <w:rsid w:val="00115257"/>
    <w:rsid w:val="001166A4"/>
    <w:rsid w:val="00116F4B"/>
    <w:rsid w:val="00117676"/>
    <w:rsid w:val="00117E47"/>
    <w:rsid w:val="00117FC0"/>
    <w:rsid w:val="001200A3"/>
    <w:rsid w:val="001200D7"/>
    <w:rsid w:val="00120C3C"/>
    <w:rsid w:val="00120F8D"/>
    <w:rsid w:val="0012125F"/>
    <w:rsid w:val="0012130E"/>
    <w:rsid w:val="001218CB"/>
    <w:rsid w:val="00121D7D"/>
    <w:rsid w:val="00121E4F"/>
    <w:rsid w:val="00122034"/>
    <w:rsid w:val="001225A9"/>
    <w:rsid w:val="00122F23"/>
    <w:rsid w:val="00122FF7"/>
    <w:rsid w:val="001234D1"/>
    <w:rsid w:val="001235F6"/>
    <w:rsid w:val="00125032"/>
    <w:rsid w:val="00127413"/>
    <w:rsid w:val="00127624"/>
    <w:rsid w:val="0012784C"/>
    <w:rsid w:val="0013017A"/>
    <w:rsid w:val="00131056"/>
    <w:rsid w:val="0013133D"/>
    <w:rsid w:val="001315E4"/>
    <w:rsid w:val="00131CFF"/>
    <w:rsid w:val="00131EF7"/>
    <w:rsid w:val="00132D6D"/>
    <w:rsid w:val="00132EA1"/>
    <w:rsid w:val="00132EC5"/>
    <w:rsid w:val="00133594"/>
    <w:rsid w:val="00133617"/>
    <w:rsid w:val="00133D72"/>
    <w:rsid w:val="00134224"/>
    <w:rsid w:val="0013433C"/>
    <w:rsid w:val="00134924"/>
    <w:rsid w:val="00134981"/>
    <w:rsid w:val="00134F1D"/>
    <w:rsid w:val="001365AE"/>
    <w:rsid w:val="001366E7"/>
    <w:rsid w:val="00136BB4"/>
    <w:rsid w:val="0013756D"/>
    <w:rsid w:val="00140817"/>
    <w:rsid w:val="001416B5"/>
    <w:rsid w:val="00141822"/>
    <w:rsid w:val="00142769"/>
    <w:rsid w:val="00142B89"/>
    <w:rsid w:val="00143633"/>
    <w:rsid w:val="001436BE"/>
    <w:rsid w:val="00143B7F"/>
    <w:rsid w:val="00143DBA"/>
    <w:rsid w:val="00144A36"/>
    <w:rsid w:val="00145787"/>
    <w:rsid w:val="00145DB6"/>
    <w:rsid w:val="001461D3"/>
    <w:rsid w:val="001465B5"/>
    <w:rsid w:val="00146A1D"/>
    <w:rsid w:val="00146F7D"/>
    <w:rsid w:val="00147228"/>
    <w:rsid w:val="001472A0"/>
    <w:rsid w:val="00147F8B"/>
    <w:rsid w:val="001502C4"/>
    <w:rsid w:val="00150301"/>
    <w:rsid w:val="0015075B"/>
    <w:rsid w:val="00151842"/>
    <w:rsid w:val="00152BA3"/>
    <w:rsid w:val="00152F71"/>
    <w:rsid w:val="0015301B"/>
    <w:rsid w:val="00153D73"/>
    <w:rsid w:val="001542C4"/>
    <w:rsid w:val="00154307"/>
    <w:rsid w:val="00154A87"/>
    <w:rsid w:val="00154FE0"/>
    <w:rsid w:val="001553E5"/>
    <w:rsid w:val="001557C8"/>
    <w:rsid w:val="00155BC7"/>
    <w:rsid w:val="00155F94"/>
    <w:rsid w:val="00156049"/>
    <w:rsid w:val="00157BF0"/>
    <w:rsid w:val="0016007E"/>
    <w:rsid w:val="001600D5"/>
    <w:rsid w:val="001613C8"/>
    <w:rsid w:val="00161D34"/>
    <w:rsid w:val="00161FD4"/>
    <w:rsid w:val="0016267D"/>
    <w:rsid w:val="001639CD"/>
    <w:rsid w:val="001651D4"/>
    <w:rsid w:val="00165969"/>
    <w:rsid w:val="001663BB"/>
    <w:rsid w:val="001667DD"/>
    <w:rsid w:val="001675E2"/>
    <w:rsid w:val="00167604"/>
    <w:rsid w:val="0016770D"/>
    <w:rsid w:val="00170701"/>
    <w:rsid w:val="00170831"/>
    <w:rsid w:val="001720A3"/>
    <w:rsid w:val="00172396"/>
    <w:rsid w:val="001723FD"/>
    <w:rsid w:val="00173003"/>
    <w:rsid w:val="00173048"/>
    <w:rsid w:val="00173109"/>
    <w:rsid w:val="00173C99"/>
    <w:rsid w:val="001746A0"/>
    <w:rsid w:val="0017474E"/>
    <w:rsid w:val="001751FE"/>
    <w:rsid w:val="00175484"/>
    <w:rsid w:val="001755C8"/>
    <w:rsid w:val="00175BBE"/>
    <w:rsid w:val="00175F3C"/>
    <w:rsid w:val="001765A4"/>
    <w:rsid w:val="0017690A"/>
    <w:rsid w:val="00176AE6"/>
    <w:rsid w:val="00177163"/>
    <w:rsid w:val="00177DEC"/>
    <w:rsid w:val="00180723"/>
    <w:rsid w:val="00180BAC"/>
    <w:rsid w:val="001817F7"/>
    <w:rsid w:val="00181E21"/>
    <w:rsid w:val="0018259E"/>
    <w:rsid w:val="001830BB"/>
    <w:rsid w:val="001830D3"/>
    <w:rsid w:val="00183CDE"/>
    <w:rsid w:val="00184263"/>
    <w:rsid w:val="001848CA"/>
    <w:rsid w:val="00184C98"/>
    <w:rsid w:val="00184EB6"/>
    <w:rsid w:val="001856CB"/>
    <w:rsid w:val="0018594B"/>
    <w:rsid w:val="00186830"/>
    <w:rsid w:val="00186A27"/>
    <w:rsid w:val="00186A8A"/>
    <w:rsid w:val="0018717F"/>
    <w:rsid w:val="00187670"/>
    <w:rsid w:val="00187A48"/>
    <w:rsid w:val="001901B0"/>
    <w:rsid w:val="001902AE"/>
    <w:rsid w:val="001905C3"/>
    <w:rsid w:val="0019166F"/>
    <w:rsid w:val="00191F48"/>
    <w:rsid w:val="0019262D"/>
    <w:rsid w:val="0019394C"/>
    <w:rsid w:val="00193C45"/>
    <w:rsid w:val="0019435B"/>
    <w:rsid w:val="00194550"/>
    <w:rsid w:val="001954FB"/>
    <w:rsid w:val="00195B3B"/>
    <w:rsid w:val="0019671F"/>
    <w:rsid w:val="00196B23"/>
    <w:rsid w:val="00196C42"/>
    <w:rsid w:val="0019705D"/>
    <w:rsid w:val="001974EB"/>
    <w:rsid w:val="001A034A"/>
    <w:rsid w:val="001A0942"/>
    <w:rsid w:val="001A096A"/>
    <w:rsid w:val="001A0AC7"/>
    <w:rsid w:val="001A1B7A"/>
    <w:rsid w:val="001A1DAE"/>
    <w:rsid w:val="001A2620"/>
    <w:rsid w:val="001A2DA4"/>
    <w:rsid w:val="001A32CC"/>
    <w:rsid w:val="001A36FC"/>
    <w:rsid w:val="001A37C9"/>
    <w:rsid w:val="001A3BFE"/>
    <w:rsid w:val="001A4069"/>
    <w:rsid w:val="001A43B5"/>
    <w:rsid w:val="001A45C1"/>
    <w:rsid w:val="001A49C4"/>
    <w:rsid w:val="001A533C"/>
    <w:rsid w:val="001A5BD8"/>
    <w:rsid w:val="001A6499"/>
    <w:rsid w:val="001A6625"/>
    <w:rsid w:val="001A6F66"/>
    <w:rsid w:val="001A754B"/>
    <w:rsid w:val="001B04EF"/>
    <w:rsid w:val="001B11EA"/>
    <w:rsid w:val="001B1347"/>
    <w:rsid w:val="001B1B68"/>
    <w:rsid w:val="001B1DC5"/>
    <w:rsid w:val="001B2CB2"/>
    <w:rsid w:val="001B30A0"/>
    <w:rsid w:val="001B324B"/>
    <w:rsid w:val="001B3591"/>
    <w:rsid w:val="001B498D"/>
    <w:rsid w:val="001B4E28"/>
    <w:rsid w:val="001B50C2"/>
    <w:rsid w:val="001B54A7"/>
    <w:rsid w:val="001B5F08"/>
    <w:rsid w:val="001B6B1D"/>
    <w:rsid w:val="001B77BB"/>
    <w:rsid w:val="001B79E7"/>
    <w:rsid w:val="001B7A5E"/>
    <w:rsid w:val="001B7E23"/>
    <w:rsid w:val="001C01AD"/>
    <w:rsid w:val="001C2150"/>
    <w:rsid w:val="001C280B"/>
    <w:rsid w:val="001C2CD1"/>
    <w:rsid w:val="001C3872"/>
    <w:rsid w:val="001C3E33"/>
    <w:rsid w:val="001C413B"/>
    <w:rsid w:val="001C4551"/>
    <w:rsid w:val="001C4673"/>
    <w:rsid w:val="001C5246"/>
    <w:rsid w:val="001C554D"/>
    <w:rsid w:val="001C65C2"/>
    <w:rsid w:val="001C673E"/>
    <w:rsid w:val="001C6803"/>
    <w:rsid w:val="001C683B"/>
    <w:rsid w:val="001C68B8"/>
    <w:rsid w:val="001C7748"/>
    <w:rsid w:val="001D025B"/>
    <w:rsid w:val="001D1217"/>
    <w:rsid w:val="001D1967"/>
    <w:rsid w:val="001D1A04"/>
    <w:rsid w:val="001D1ECE"/>
    <w:rsid w:val="001D257D"/>
    <w:rsid w:val="001D2653"/>
    <w:rsid w:val="001D2B19"/>
    <w:rsid w:val="001D2B94"/>
    <w:rsid w:val="001D2F85"/>
    <w:rsid w:val="001D329D"/>
    <w:rsid w:val="001D37FF"/>
    <w:rsid w:val="001D3A2E"/>
    <w:rsid w:val="001D42F6"/>
    <w:rsid w:val="001D444D"/>
    <w:rsid w:val="001D4A8D"/>
    <w:rsid w:val="001D4B08"/>
    <w:rsid w:val="001D4CE5"/>
    <w:rsid w:val="001D5019"/>
    <w:rsid w:val="001D5687"/>
    <w:rsid w:val="001D611E"/>
    <w:rsid w:val="001D66EA"/>
    <w:rsid w:val="001D6738"/>
    <w:rsid w:val="001D6C2D"/>
    <w:rsid w:val="001D6D7C"/>
    <w:rsid w:val="001D6FCD"/>
    <w:rsid w:val="001D71F0"/>
    <w:rsid w:val="001D790B"/>
    <w:rsid w:val="001E1268"/>
    <w:rsid w:val="001E1329"/>
    <w:rsid w:val="001E1B51"/>
    <w:rsid w:val="001E1EAA"/>
    <w:rsid w:val="001E1F46"/>
    <w:rsid w:val="001E340F"/>
    <w:rsid w:val="001E367E"/>
    <w:rsid w:val="001E46BE"/>
    <w:rsid w:val="001E5A65"/>
    <w:rsid w:val="001E5F7B"/>
    <w:rsid w:val="001E7608"/>
    <w:rsid w:val="001E7C5F"/>
    <w:rsid w:val="001E7F47"/>
    <w:rsid w:val="001E7FBD"/>
    <w:rsid w:val="001F0380"/>
    <w:rsid w:val="001F0511"/>
    <w:rsid w:val="001F06AB"/>
    <w:rsid w:val="001F088A"/>
    <w:rsid w:val="001F0927"/>
    <w:rsid w:val="001F0E65"/>
    <w:rsid w:val="001F1000"/>
    <w:rsid w:val="001F333F"/>
    <w:rsid w:val="001F40D8"/>
    <w:rsid w:val="001F40EA"/>
    <w:rsid w:val="001F4980"/>
    <w:rsid w:val="001F4DA6"/>
    <w:rsid w:val="001F5585"/>
    <w:rsid w:val="001F55C5"/>
    <w:rsid w:val="001F56C4"/>
    <w:rsid w:val="001F5D94"/>
    <w:rsid w:val="001F5EE7"/>
    <w:rsid w:val="001F694B"/>
    <w:rsid w:val="001F6C6C"/>
    <w:rsid w:val="001F6CE8"/>
    <w:rsid w:val="001F7248"/>
    <w:rsid w:val="001F759B"/>
    <w:rsid w:val="001F76E1"/>
    <w:rsid w:val="001F7C41"/>
    <w:rsid w:val="00200657"/>
    <w:rsid w:val="00200FE5"/>
    <w:rsid w:val="0020109E"/>
    <w:rsid w:val="002011C8"/>
    <w:rsid w:val="00201210"/>
    <w:rsid w:val="002027C8"/>
    <w:rsid w:val="00202B8B"/>
    <w:rsid w:val="002031DF"/>
    <w:rsid w:val="002032B9"/>
    <w:rsid w:val="00203683"/>
    <w:rsid w:val="0020395B"/>
    <w:rsid w:val="002041D0"/>
    <w:rsid w:val="00204251"/>
    <w:rsid w:val="002042CC"/>
    <w:rsid w:val="002049C9"/>
    <w:rsid w:val="0020578D"/>
    <w:rsid w:val="00205CD9"/>
    <w:rsid w:val="0020653D"/>
    <w:rsid w:val="00206736"/>
    <w:rsid w:val="00206892"/>
    <w:rsid w:val="002068DF"/>
    <w:rsid w:val="00206A31"/>
    <w:rsid w:val="00207067"/>
    <w:rsid w:val="002072C2"/>
    <w:rsid w:val="002072C3"/>
    <w:rsid w:val="002072C7"/>
    <w:rsid w:val="00207510"/>
    <w:rsid w:val="00207940"/>
    <w:rsid w:val="002107B2"/>
    <w:rsid w:val="0021115B"/>
    <w:rsid w:val="002125CE"/>
    <w:rsid w:val="002127C7"/>
    <w:rsid w:val="0021294C"/>
    <w:rsid w:val="00212CB5"/>
    <w:rsid w:val="002137D4"/>
    <w:rsid w:val="0021397B"/>
    <w:rsid w:val="00213CAC"/>
    <w:rsid w:val="00213E9C"/>
    <w:rsid w:val="00213FAB"/>
    <w:rsid w:val="00214A84"/>
    <w:rsid w:val="00215313"/>
    <w:rsid w:val="002154FA"/>
    <w:rsid w:val="0021567D"/>
    <w:rsid w:val="002166F0"/>
    <w:rsid w:val="002169CD"/>
    <w:rsid w:val="00216A3F"/>
    <w:rsid w:val="00216D3B"/>
    <w:rsid w:val="0021758E"/>
    <w:rsid w:val="00217A60"/>
    <w:rsid w:val="00217FB0"/>
    <w:rsid w:val="002207CC"/>
    <w:rsid w:val="00221426"/>
    <w:rsid w:val="00221520"/>
    <w:rsid w:val="002219E4"/>
    <w:rsid w:val="00221C78"/>
    <w:rsid w:val="00221DD7"/>
    <w:rsid w:val="002225D7"/>
    <w:rsid w:val="002225F8"/>
    <w:rsid w:val="002226AF"/>
    <w:rsid w:val="00222AB9"/>
    <w:rsid w:val="00222ED0"/>
    <w:rsid w:val="00223263"/>
    <w:rsid w:val="002234D2"/>
    <w:rsid w:val="0022372E"/>
    <w:rsid w:val="00223A98"/>
    <w:rsid w:val="00223B3E"/>
    <w:rsid w:val="00223EE8"/>
    <w:rsid w:val="00224388"/>
    <w:rsid w:val="0022465F"/>
    <w:rsid w:val="00224A2B"/>
    <w:rsid w:val="00224AB6"/>
    <w:rsid w:val="00224C1B"/>
    <w:rsid w:val="00224CD9"/>
    <w:rsid w:val="00226479"/>
    <w:rsid w:val="002266AA"/>
    <w:rsid w:val="00227142"/>
    <w:rsid w:val="002279F2"/>
    <w:rsid w:val="00227B27"/>
    <w:rsid w:val="00227D90"/>
    <w:rsid w:val="0023190B"/>
    <w:rsid w:val="00231BF6"/>
    <w:rsid w:val="00232B1E"/>
    <w:rsid w:val="00233110"/>
    <w:rsid w:val="00233CD1"/>
    <w:rsid w:val="00233F72"/>
    <w:rsid w:val="00235F0B"/>
    <w:rsid w:val="00236073"/>
    <w:rsid w:val="002364AF"/>
    <w:rsid w:val="00236C00"/>
    <w:rsid w:val="00236DA8"/>
    <w:rsid w:val="0023743E"/>
    <w:rsid w:val="00237D24"/>
    <w:rsid w:val="00237EEF"/>
    <w:rsid w:val="00237FE8"/>
    <w:rsid w:val="00237FF2"/>
    <w:rsid w:val="00240BE4"/>
    <w:rsid w:val="00240D36"/>
    <w:rsid w:val="00240D56"/>
    <w:rsid w:val="00240EF1"/>
    <w:rsid w:val="00241E40"/>
    <w:rsid w:val="00241FFB"/>
    <w:rsid w:val="00242190"/>
    <w:rsid w:val="00242517"/>
    <w:rsid w:val="0024285A"/>
    <w:rsid w:val="002449D3"/>
    <w:rsid w:val="00244AF1"/>
    <w:rsid w:val="00244B86"/>
    <w:rsid w:val="002450CC"/>
    <w:rsid w:val="00245181"/>
    <w:rsid w:val="002456C4"/>
    <w:rsid w:val="00245E69"/>
    <w:rsid w:val="00245F45"/>
    <w:rsid w:val="00245FD5"/>
    <w:rsid w:val="00246091"/>
    <w:rsid w:val="00246E56"/>
    <w:rsid w:val="0024712B"/>
    <w:rsid w:val="002471D1"/>
    <w:rsid w:val="002471D3"/>
    <w:rsid w:val="0024740C"/>
    <w:rsid w:val="0024749E"/>
    <w:rsid w:val="002479EA"/>
    <w:rsid w:val="00247AD0"/>
    <w:rsid w:val="002526D5"/>
    <w:rsid w:val="00252E4E"/>
    <w:rsid w:val="00253811"/>
    <w:rsid w:val="002538FF"/>
    <w:rsid w:val="00254369"/>
    <w:rsid w:val="00255547"/>
    <w:rsid w:val="00255D02"/>
    <w:rsid w:val="0025601B"/>
    <w:rsid w:val="00256D98"/>
    <w:rsid w:val="00256E0A"/>
    <w:rsid w:val="00256E36"/>
    <w:rsid w:val="00257AD1"/>
    <w:rsid w:val="0026021A"/>
    <w:rsid w:val="00260E43"/>
    <w:rsid w:val="002613C6"/>
    <w:rsid w:val="00261954"/>
    <w:rsid w:val="00262203"/>
    <w:rsid w:val="002625A9"/>
    <w:rsid w:val="00262690"/>
    <w:rsid w:val="00262911"/>
    <w:rsid w:val="00262ABD"/>
    <w:rsid w:val="00262ECF"/>
    <w:rsid w:val="00263742"/>
    <w:rsid w:val="00264689"/>
    <w:rsid w:val="00265048"/>
    <w:rsid w:val="00265134"/>
    <w:rsid w:val="002651C2"/>
    <w:rsid w:val="00265933"/>
    <w:rsid w:val="00265DAD"/>
    <w:rsid w:val="002668FC"/>
    <w:rsid w:val="00266C28"/>
    <w:rsid w:val="002670FA"/>
    <w:rsid w:val="002672F5"/>
    <w:rsid w:val="0027114D"/>
    <w:rsid w:val="002716EF"/>
    <w:rsid w:val="0027171E"/>
    <w:rsid w:val="002718A1"/>
    <w:rsid w:val="00271FE8"/>
    <w:rsid w:val="002723DD"/>
    <w:rsid w:val="0027336D"/>
    <w:rsid w:val="00273CA4"/>
    <w:rsid w:val="00274AFB"/>
    <w:rsid w:val="00274B63"/>
    <w:rsid w:val="00274C9C"/>
    <w:rsid w:val="00274F0D"/>
    <w:rsid w:val="00275345"/>
    <w:rsid w:val="00275859"/>
    <w:rsid w:val="00275EEA"/>
    <w:rsid w:val="00276191"/>
    <w:rsid w:val="00276DA6"/>
    <w:rsid w:val="00276E6A"/>
    <w:rsid w:val="0027778C"/>
    <w:rsid w:val="00277C18"/>
    <w:rsid w:val="00280E7C"/>
    <w:rsid w:val="00281CD3"/>
    <w:rsid w:val="00281E53"/>
    <w:rsid w:val="00282EE8"/>
    <w:rsid w:val="002845FC"/>
    <w:rsid w:val="0028471E"/>
    <w:rsid w:val="00284A3A"/>
    <w:rsid w:val="00285180"/>
    <w:rsid w:val="002854F4"/>
    <w:rsid w:val="002858BC"/>
    <w:rsid w:val="00286790"/>
    <w:rsid w:val="00286C21"/>
    <w:rsid w:val="00286C38"/>
    <w:rsid w:val="00286DC7"/>
    <w:rsid w:val="002872ED"/>
    <w:rsid w:val="00287BE8"/>
    <w:rsid w:val="00287C00"/>
    <w:rsid w:val="00290031"/>
    <w:rsid w:val="00290387"/>
    <w:rsid w:val="00290CC9"/>
    <w:rsid w:val="00291232"/>
    <w:rsid w:val="00291A10"/>
    <w:rsid w:val="00292CDA"/>
    <w:rsid w:val="00292D20"/>
    <w:rsid w:val="0029364F"/>
    <w:rsid w:val="00293A6C"/>
    <w:rsid w:val="00293D27"/>
    <w:rsid w:val="00294C02"/>
    <w:rsid w:val="0029507B"/>
    <w:rsid w:val="002950A3"/>
    <w:rsid w:val="00295452"/>
    <w:rsid w:val="002955A4"/>
    <w:rsid w:val="00295798"/>
    <w:rsid w:val="00296D23"/>
    <w:rsid w:val="00297FAF"/>
    <w:rsid w:val="002A00AA"/>
    <w:rsid w:val="002A06F8"/>
    <w:rsid w:val="002A12CA"/>
    <w:rsid w:val="002A133F"/>
    <w:rsid w:val="002A1C11"/>
    <w:rsid w:val="002A2CA5"/>
    <w:rsid w:val="002A2D9A"/>
    <w:rsid w:val="002A2EBA"/>
    <w:rsid w:val="002A338C"/>
    <w:rsid w:val="002A3664"/>
    <w:rsid w:val="002A36BA"/>
    <w:rsid w:val="002A3B54"/>
    <w:rsid w:val="002A4993"/>
    <w:rsid w:val="002A51C5"/>
    <w:rsid w:val="002A581B"/>
    <w:rsid w:val="002A5D5A"/>
    <w:rsid w:val="002A6453"/>
    <w:rsid w:val="002A6A71"/>
    <w:rsid w:val="002A7424"/>
    <w:rsid w:val="002B1593"/>
    <w:rsid w:val="002B1BD8"/>
    <w:rsid w:val="002B2253"/>
    <w:rsid w:val="002B2CE3"/>
    <w:rsid w:val="002B2F9A"/>
    <w:rsid w:val="002B35C8"/>
    <w:rsid w:val="002B36BB"/>
    <w:rsid w:val="002B456A"/>
    <w:rsid w:val="002B4A24"/>
    <w:rsid w:val="002B5A13"/>
    <w:rsid w:val="002B5B4C"/>
    <w:rsid w:val="002B6490"/>
    <w:rsid w:val="002B6F1B"/>
    <w:rsid w:val="002B7261"/>
    <w:rsid w:val="002B7754"/>
    <w:rsid w:val="002B7E99"/>
    <w:rsid w:val="002B7FF8"/>
    <w:rsid w:val="002C0173"/>
    <w:rsid w:val="002C0476"/>
    <w:rsid w:val="002C0C87"/>
    <w:rsid w:val="002C1450"/>
    <w:rsid w:val="002C1EEC"/>
    <w:rsid w:val="002C1EFA"/>
    <w:rsid w:val="002C2410"/>
    <w:rsid w:val="002C2B95"/>
    <w:rsid w:val="002C3568"/>
    <w:rsid w:val="002C38DA"/>
    <w:rsid w:val="002C3BEB"/>
    <w:rsid w:val="002C4DA4"/>
    <w:rsid w:val="002C4E88"/>
    <w:rsid w:val="002C5B87"/>
    <w:rsid w:val="002C5DC1"/>
    <w:rsid w:val="002C5F54"/>
    <w:rsid w:val="002C6197"/>
    <w:rsid w:val="002C64AC"/>
    <w:rsid w:val="002C69A7"/>
    <w:rsid w:val="002C71B1"/>
    <w:rsid w:val="002C72A2"/>
    <w:rsid w:val="002C7A97"/>
    <w:rsid w:val="002C7D48"/>
    <w:rsid w:val="002D1140"/>
    <w:rsid w:val="002D1212"/>
    <w:rsid w:val="002D129A"/>
    <w:rsid w:val="002D178E"/>
    <w:rsid w:val="002D195F"/>
    <w:rsid w:val="002D1D47"/>
    <w:rsid w:val="002D1D8B"/>
    <w:rsid w:val="002D1F73"/>
    <w:rsid w:val="002D201C"/>
    <w:rsid w:val="002D24CF"/>
    <w:rsid w:val="002D282B"/>
    <w:rsid w:val="002D34B2"/>
    <w:rsid w:val="002D393A"/>
    <w:rsid w:val="002D48FE"/>
    <w:rsid w:val="002D50FA"/>
    <w:rsid w:val="002D572A"/>
    <w:rsid w:val="002D57CA"/>
    <w:rsid w:val="002D7108"/>
    <w:rsid w:val="002D7D2C"/>
    <w:rsid w:val="002E03F5"/>
    <w:rsid w:val="002E0413"/>
    <w:rsid w:val="002E0A3C"/>
    <w:rsid w:val="002E10DE"/>
    <w:rsid w:val="002E18F4"/>
    <w:rsid w:val="002E220E"/>
    <w:rsid w:val="002E260B"/>
    <w:rsid w:val="002E4844"/>
    <w:rsid w:val="002E495B"/>
    <w:rsid w:val="002E49A8"/>
    <w:rsid w:val="002E4ABC"/>
    <w:rsid w:val="002E5090"/>
    <w:rsid w:val="002E51DB"/>
    <w:rsid w:val="002E5312"/>
    <w:rsid w:val="002E5624"/>
    <w:rsid w:val="002E57BD"/>
    <w:rsid w:val="002E57F3"/>
    <w:rsid w:val="002E5E00"/>
    <w:rsid w:val="002E5F17"/>
    <w:rsid w:val="002E6122"/>
    <w:rsid w:val="002E6283"/>
    <w:rsid w:val="002E6989"/>
    <w:rsid w:val="002E6C27"/>
    <w:rsid w:val="002E7834"/>
    <w:rsid w:val="002E7F93"/>
    <w:rsid w:val="002F0816"/>
    <w:rsid w:val="002F0E54"/>
    <w:rsid w:val="002F1072"/>
    <w:rsid w:val="002F1152"/>
    <w:rsid w:val="002F12E4"/>
    <w:rsid w:val="002F14A9"/>
    <w:rsid w:val="002F1A79"/>
    <w:rsid w:val="002F24E6"/>
    <w:rsid w:val="002F294F"/>
    <w:rsid w:val="002F2A5C"/>
    <w:rsid w:val="002F2D44"/>
    <w:rsid w:val="002F2D84"/>
    <w:rsid w:val="002F32F7"/>
    <w:rsid w:val="002F3929"/>
    <w:rsid w:val="002F3C51"/>
    <w:rsid w:val="002F3FE8"/>
    <w:rsid w:val="002F4E11"/>
    <w:rsid w:val="002F4E9E"/>
    <w:rsid w:val="002F543A"/>
    <w:rsid w:val="002F55CA"/>
    <w:rsid w:val="002F5A16"/>
    <w:rsid w:val="002F5BD5"/>
    <w:rsid w:val="002F6294"/>
    <w:rsid w:val="002F65CC"/>
    <w:rsid w:val="002F6B80"/>
    <w:rsid w:val="002F7903"/>
    <w:rsid w:val="002F7A43"/>
    <w:rsid w:val="00300064"/>
    <w:rsid w:val="00300278"/>
    <w:rsid w:val="00300C34"/>
    <w:rsid w:val="00300E57"/>
    <w:rsid w:val="003023AB"/>
    <w:rsid w:val="00302A33"/>
    <w:rsid w:val="00302EB0"/>
    <w:rsid w:val="003031B8"/>
    <w:rsid w:val="00303CF7"/>
    <w:rsid w:val="00304BAD"/>
    <w:rsid w:val="00304D63"/>
    <w:rsid w:val="0030500F"/>
    <w:rsid w:val="00305462"/>
    <w:rsid w:val="003054B8"/>
    <w:rsid w:val="00305778"/>
    <w:rsid w:val="00305818"/>
    <w:rsid w:val="00305E8E"/>
    <w:rsid w:val="00306B26"/>
    <w:rsid w:val="0030778E"/>
    <w:rsid w:val="003104C9"/>
    <w:rsid w:val="003106BE"/>
    <w:rsid w:val="00311373"/>
    <w:rsid w:val="00311AF6"/>
    <w:rsid w:val="00312083"/>
    <w:rsid w:val="00313EB7"/>
    <w:rsid w:val="00313FB9"/>
    <w:rsid w:val="00314309"/>
    <w:rsid w:val="003143F9"/>
    <w:rsid w:val="0031445D"/>
    <w:rsid w:val="003144A7"/>
    <w:rsid w:val="00314DE9"/>
    <w:rsid w:val="00314E82"/>
    <w:rsid w:val="00316593"/>
    <w:rsid w:val="0031688D"/>
    <w:rsid w:val="00317AD2"/>
    <w:rsid w:val="0032029E"/>
    <w:rsid w:val="00320462"/>
    <w:rsid w:val="00321283"/>
    <w:rsid w:val="00321FE1"/>
    <w:rsid w:val="00322E0A"/>
    <w:rsid w:val="00323C23"/>
    <w:rsid w:val="003241C0"/>
    <w:rsid w:val="00325507"/>
    <w:rsid w:val="003257D2"/>
    <w:rsid w:val="00326390"/>
    <w:rsid w:val="003263A6"/>
    <w:rsid w:val="003278D6"/>
    <w:rsid w:val="00327AC3"/>
    <w:rsid w:val="00327C4A"/>
    <w:rsid w:val="00330CDF"/>
    <w:rsid w:val="0033215A"/>
    <w:rsid w:val="003321D8"/>
    <w:rsid w:val="003324AD"/>
    <w:rsid w:val="003325D0"/>
    <w:rsid w:val="00332934"/>
    <w:rsid w:val="00334069"/>
    <w:rsid w:val="003340D5"/>
    <w:rsid w:val="003343CE"/>
    <w:rsid w:val="003349EB"/>
    <w:rsid w:val="003357A6"/>
    <w:rsid w:val="003364D9"/>
    <w:rsid w:val="003379FA"/>
    <w:rsid w:val="00337B79"/>
    <w:rsid w:val="00337CAC"/>
    <w:rsid w:val="003400BA"/>
    <w:rsid w:val="00340EE6"/>
    <w:rsid w:val="003419ED"/>
    <w:rsid w:val="00341A1C"/>
    <w:rsid w:val="00341ADE"/>
    <w:rsid w:val="0034211D"/>
    <w:rsid w:val="00342308"/>
    <w:rsid w:val="00342802"/>
    <w:rsid w:val="00342C44"/>
    <w:rsid w:val="00342FF3"/>
    <w:rsid w:val="003434B1"/>
    <w:rsid w:val="003440FA"/>
    <w:rsid w:val="003450CA"/>
    <w:rsid w:val="00345441"/>
    <w:rsid w:val="00346E8C"/>
    <w:rsid w:val="00347A23"/>
    <w:rsid w:val="00347BAF"/>
    <w:rsid w:val="00350045"/>
    <w:rsid w:val="00350F55"/>
    <w:rsid w:val="00350FEA"/>
    <w:rsid w:val="00351326"/>
    <w:rsid w:val="0035152D"/>
    <w:rsid w:val="00351A42"/>
    <w:rsid w:val="00351C28"/>
    <w:rsid w:val="003523EB"/>
    <w:rsid w:val="003524A0"/>
    <w:rsid w:val="003525D6"/>
    <w:rsid w:val="00352D70"/>
    <w:rsid w:val="00353DE5"/>
    <w:rsid w:val="00354DDB"/>
    <w:rsid w:val="00356D03"/>
    <w:rsid w:val="0035718F"/>
    <w:rsid w:val="0035751C"/>
    <w:rsid w:val="003606F5"/>
    <w:rsid w:val="00360F80"/>
    <w:rsid w:val="00361297"/>
    <w:rsid w:val="003613F9"/>
    <w:rsid w:val="003618EC"/>
    <w:rsid w:val="00361C6B"/>
    <w:rsid w:val="00361CE2"/>
    <w:rsid w:val="003621E7"/>
    <w:rsid w:val="00363279"/>
    <w:rsid w:val="0036354A"/>
    <w:rsid w:val="00363CF7"/>
    <w:rsid w:val="00363DCB"/>
    <w:rsid w:val="00364442"/>
    <w:rsid w:val="0036479B"/>
    <w:rsid w:val="0036543D"/>
    <w:rsid w:val="00365DBC"/>
    <w:rsid w:val="00365F0C"/>
    <w:rsid w:val="0036622A"/>
    <w:rsid w:val="003662CF"/>
    <w:rsid w:val="00370470"/>
    <w:rsid w:val="0037052E"/>
    <w:rsid w:val="003707A8"/>
    <w:rsid w:val="003710E9"/>
    <w:rsid w:val="003711CA"/>
    <w:rsid w:val="003715BD"/>
    <w:rsid w:val="00371CC5"/>
    <w:rsid w:val="00372325"/>
    <w:rsid w:val="00372C26"/>
    <w:rsid w:val="003734FE"/>
    <w:rsid w:val="003735E3"/>
    <w:rsid w:val="003737BA"/>
    <w:rsid w:val="00374BD6"/>
    <w:rsid w:val="003754FF"/>
    <w:rsid w:val="003758C9"/>
    <w:rsid w:val="00376022"/>
    <w:rsid w:val="00376C52"/>
    <w:rsid w:val="003774EC"/>
    <w:rsid w:val="00377BA5"/>
    <w:rsid w:val="003807A4"/>
    <w:rsid w:val="00380DFF"/>
    <w:rsid w:val="00381006"/>
    <w:rsid w:val="0038330B"/>
    <w:rsid w:val="003835EB"/>
    <w:rsid w:val="00383670"/>
    <w:rsid w:val="00384529"/>
    <w:rsid w:val="003850BC"/>
    <w:rsid w:val="00385F08"/>
    <w:rsid w:val="00386480"/>
    <w:rsid w:val="00386C09"/>
    <w:rsid w:val="003870D4"/>
    <w:rsid w:val="003878C9"/>
    <w:rsid w:val="00387BAC"/>
    <w:rsid w:val="0039089F"/>
    <w:rsid w:val="00390FB6"/>
    <w:rsid w:val="00392239"/>
    <w:rsid w:val="003922EE"/>
    <w:rsid w:val="00393DD1"/>
    <w:rsid w:val="00394E2E"/>
    <w:rsid w:val="003957C9"/>
    <w:rsid w:val="003969B2"/>
    <w:rsid w:val="0039774D"/>
    <w:rsid w:val="00397B07"/>
    <w:rsid w:val="003A037C"/>
    <w:rsid w:val="003A03AE"/>
    <w:rsid w:val="003A060F"/>
    <w:rsid w:val="003A082A"/>
    <w:rsid w:val="003A08C5"/>
    <w:rsid w:val="003A0B9D"/>
    <w:rsid w:val="003A104F"/>
    <w:rsid w:val="003A146B"/>
    <w:rsid w:val="003A1730"/>
    <w:rsid w:val="003A1A6B"/>
    <w:rsid w:val="003A20A1"/>
    <w:rsid w:val="003A2147"/>
    <w:rsid w:val="003A2BC5"/>
    <w:rsid w:val="003A30AB"/>
    <w:rsid w:val="003A361D"/>
    <w:rsid w:val="003A3A6E"/>
    <w:rsid w:val="003A3D28"/>
    <w:rsid w:val="003A46C9"/>
    <w:rsid w:val="003A5207"/>
    <w:rsid w:val="003A5BE8"/>
    <w:rsid w:val="003A658D"/>
    <w:rsid w:val="003A7F6A"/>
    <w:rsid w:val="003B00EF"/>
    <w:rsid w:val="003B05C4"/>
    <w:rsid w:val="003B0A47"/>
    <w:rsid w:val="003B18DD"/>
    <w:rsid w:val="003B2193"/>
    <w:rsid w:val="003B2A6A"/>
    <w:rsid w:val="003B3226"/>
    <w:rsid w:val="003B37BB"/>
    <w:rsid w:val="003B407F"/>
    <w:rsid w:val="003B4AF5"/>
    <w:rsid w:val="003B4C27"/>
    <w:rsid w:val="003B5AEC"/>
    <w:rsid w:val="003B5C7F"/>
    <w:rsid w:val="003B7233"/>
    <w:rsid w:val="003B7922"/>
    <w:rsid w:val="003C0BFC"/>
    <w:rsid w:val="003C0F3D"/>
    <w:rsid w:val="003C1E2D"/>
    <w:rsid w:val="003C2A05"/>
    <w:rsid w:val="003C3006"/>
    <w:rsid w:val="003C3957"/>
    <w:rsid w:val="003C3A16"/>
    <w:rsid w:val="003C4B28"/>
    <w:rsid w:val="003C5763"/>
    <w:rsid w:val="003C5B09"/>
    <w:rsid w:val="003C61FE"/>
    <w:rsid w:val="003C6769"/>
    <w:rsid w:val="003C6E77"/>
    <w:rsid w:val="003C720F"/>
    <w:rsid w:val="003C7417"/>
    <w:rsid w:val="003D009A"/>
    <w:rsid w:val="003D0164"/>
    <w:rsid w:val="003D0B61"/>
    <w:rsid w:val="003D0F5A"/>
    <w:rsid w:val="003D0F60"/>
    <w:rsid w:val="003D1876"/>
    <w:rsid w:val="003D2B30"/>
    <w:rsid w:val="003D2C10"/>
    <w:rsid w:val="003D3B52"/>
    <w:rsid w:val="003D4390"/>
    <w:rsid w:val="003D4CE2"/>
    <w:rsid w:val="003D5320"/>
    <w:rsid w:val="003D595D"/>
    <w:rsid w:val="003D6778"/>
    <w:rsid w:val="003D69A6"/>
    <w:rsid w:val="003D6D36"/>
    <w:rsid w:val="003D6F44"/>
    <w:rsid w:val="003D73DC"/>
    <w:rsid w:val="003E0599"/>
    <w:rsid w:val="003E0D27"/>
    <w:rsid w:val="003E12F1"/>
    <w:rsid w:val="003E38F4"/>
    <w:rsid w:val="003E3949"/>
    <w:rsid w:val="003E39A2"/>
    <w:rsid w:val="003E3D78"/>
    <w:rsid w:val="003E3E78"/>
    <w:rsid w:val="003E4E62"/>
    <w:rsid w:val="003E4EDB"/>
    <w:rsid w:val="003E569A"/>
    <w:rsid w:val="003E61B4"/>
    <w:rsid w:val="003E67BC"/>
    <w:rsid w:val="003E72E9"/>
    <w:rsid w:val="003E75B0"/>
    <w:rsid w:val="003E7717"/>
    <w:rsid w:val="003E79D3"/>
    <w:rsid w:val="003E7E1B"/>
    <w:rsid w:val="003F0B2F"/>
    <w:rsid w:val="003F1C74"/>
    <w:rsid w:val="003F2045"/>
    <w:rsid w:val="003F2227"/>
    <w:rsid w:val="003F2B24"/>
    <w:rsid w:val="003F2EF9"/>
    <w:rsid w:val="003F3268"/>
    <w:rsid w:val="003F3E93"/>
    <w:rsid w:val="003F501C"/>
    <w:rsid w:val="003F531D"/>
    <w:rsid w:val="003F537F"/>
    <w:rsid w:val="003F5BA6"/>
    <w:rsid w:val="003F5C30"/>
    <w:rsid w:val="003F5E34"/>
    <w:rsid w:val="003F63CE"/>
    <w:rsid w:val="003F6C29"/>
    <w:rsid w:val="003F6F9C"/>
    <w:rsid w:val="003F7089"/>
    <w:rsid w:val="003F7E1F"/>
    <w:rsid w:val="0040001E"/>
    <w:rsid w:val="004002BC"/>
    <w:rsid w:val="0040143B"/>
    <w:rsid w:val="00401846"/>
    <w:rsid w:val="00401D02"/>
    <w:rsid w:val="00401DFE"/>
    <w:rsid w:val="00402D5E"/>
    <w:rsid w:val="004032FD"/>
    <w:rsid w:val="00403463"/>
    <w:rsid w:val="00403CB7"/>
    <w:rsid w:val="00404579"/>
    <w:rsid w:val="004045CC"/>
    <w:rsid w:val="0040490C"/>
    <w:rsid w:val="00405BBB"/>
    <w:rsid w:val="00405C1D"/>
    <w:rsid w:val="00406B57"/>
    <w:rsid w:val="004075C3"/>
    <w:rsid w:val="004076BD"/>
    <w:rsid w:val="004106CA"/>
    <w:rsid w:val="0041223A"/>
    <w:rsid w:val="004125E3"/>
    <w:rsid w:val="004135A4"/>
    <w:rsid w:val="00413769"/>
    <w:rsid w:val="00413C66"/>
    <w:rsid w:val="00413D70"/>
    <w:rsid w:val="0041497F"/>
    <w:rsid w:val="00414E93"/>
    <w:rsid w:val="004159EC"/>
    <w:rsid w:val="00416132"/>
    <w:rsid w:val="00416EF5"/>
    <w:rsid w:val="00417549"/>
    <w:rsid w:val="00417DC6"/>
    <w:rsid w:val="00417E0F"/>
    <w:rsid w:val="00420088"/>
    <w:rsid w:val="00420832"/>
    <w:rsid w:val="004208B0"/>
    <w:rsid w:val="00421738"/>
    <w:rsid w:val="00421A67"/>
    <w:rsid w:val="00421B4E"/>
    <w:rsid w:val="00421E9B"/>
    <w:rsid w:val="004223F1"/>
    <w:rsid w:val="00423DBA"/>
    <w:rsid w:val="0042401B"/>
    <w:rsid w:val="00424270"/>
    <w:rsid w:val="00424A37"/>
    <w:rsid w:val="00424E08"/>
    <w:rsid w:val="00424E9C"/>
    <w:rsid w:val="004250CD"/>
    <w:rsid w:val="004253F1"/>
    <w:rsid w:val="00425EC5"/>
    <w:rsid w:val="00426603"/>
    <w:rsid w:val="004268B3"/>
    <w:rsid w:val="004274AD"/>
    <w:rsid w:val="00427E38"/>
    <w:rsid w:val="00430892"/>
    <w:rsid w:val="00430939"/>
    <w:rsid w:val="0043152A"/>
    <w:rsid w:val="00431714"/>
    <w:rsid w:val="00431C42"/>
    <w:rsid w:val="00431D07"/>
    <w:rsid w:val="004320CF"/>
    <w:rsid w:val="004322B9"/>
    <w:rsid w:val="0043271E"/>
    <w:rsid w:val="00433493"/>
    <w:rsid w:val="004343FE"/>
    <w:rsid w:val="00435025"/>
    <w:rsid w:val="004352B9"/>
    <w:rsid w:val="004352C5"/>
    <w:rsid w:val="0043582D"/>
    <w:rsid w:val="00435945"/>
    <w:rsid w:val="00436125"/>
    <w:rsid w:val="00436D9F"/>
    <w:rsid w:val="00436FF1"/>
    <w:rsid w:val="0043736C"/>
    <w:rsid w:val="00437DB6"/>
    <w:rsid w:val="00440084"/>
    <w:rsid w:val="00440337"/>
    <w:rsid w:val="0044053F"/>
    <w:rsid w:val="00440818"/>
    <w:rsid w:val="004418F6"/>
    <w:rsid w:val="00442380"/>
    <w:rsid w:val="00442471"/>
    <w:rsid w:val="00442AA9"/>
    <w:rsid w:val="00442E63"/>
    <w:rsid w:val="00442FBF"/>
    <w:rsid w:val="00443CE1"/>
    <w:rsid w:val="00444A86"/>
    <w:rsid w:val="00444F03"/>
    <w:rsid w:val="00445B2B"/>
    <w:rsid w:val="0044723E"/>
    <w:rsid w:val="0044753C"/>
    <w:rsid w:val="004500DD"/>
    <w:rsid w:val="00450844"/>
    <w:rsid w:val="004508FC"/>
    <w:rsid w:val="00450C2B"/>
    <w:rsid w:val="00450E05"/>
    <w:rsid w:val="004513A4"/>
    <w:rsid w:val="00451E9E"/>
    <w:rsid w:val="00452283"/>
    <w:rsid w:val="0045245E"/>
    <w:rsid w:val="004526ED"/>
    <w:rsid w:val="0045270F"/>
    <w:rsid w:val="004533B7"/>
    <w:rsid w:val="004539F9"/>
    <w:rsid w:val="00453B56"/>
    <w:rsid w:val="00454440"/>
    <w:rsid w:val="00454442"/>
    <w:rsid w:val="0045488B"/>
    <w:rsid w:val="00454D55"/>
    <w:rsid w:val="00454F53"/>
    <w:rsid w:val="00455F65"/>
    <w:rsid w:val="00456C25"/>
    <w:rsid w:val="00456F02"/>
    <w:rsid w:val="00460B65"/>
    <w:rsid w:val="0046169A"/>
    <w:rsid w:val="00461C1C"/>
    <w:rsid w:val="00461E6C"/>
    <w:rsid w:val="004620BF"/>
    <w:rsid w:val="004627DC"/>
    <w:rsid w:val="00462FE7"/>
    <w:rsid w:val="0046508A"/>
    <w:rsid w:val="00465534"/>
    <w:rsid w:val="00465D8C"/>
    <w:rsid w:val="004664F4"/>
    <w:rsid w:val="0046706B"/>
    <w:rsid w:val="004678A1"/>
    <w:rsid w:val="004679D2"/>
    <w:rsid w:val="00467C3E"/>
    <w:rsid w:val="00467D34"/>
    <w:rsid w:val="00467D54"/>
    <w:rsid w:val="004701CF"/>
    <w:rsid w:val="004714F7"/>
    <w:rsid w:val="00472871"/>
    <w:rsid w:val="004728A4"/>
    <w:rsid w:val="004730DA"/>
    <w:rsid w:val="00473157"/>
    <w:rsid w:val="00473892"/>
    <w:rsid w:val="00473B10"/>
    <w:rsid w:val="00474F66"/>
    <w:rsid w:val="00475A41"/>
    <w:rsid w:val="004763D9"/>
    <w:rsid w:val="004767E6"/>
    <w:rsid w:val="00476C01"/>
    <w:rsid w:val="0047744C"/>
    <w:rsid w:val="004805C1"/>
    <w:rsid w:val="00480D73"/>
    <w:rsid w:val="00480FB7"/>
    <w:rsid w:val="00482F2B"/>
    <w:rsid w:val="00482FAE"/>
    <w:rsid w:val="0048315C"/>
    <w:rsid w:val="00483CC2"/>
    <w:rsid w:val="00484A6E"/>
    <w:rsid w:val="0048549A"/>
    <w:rsid w:val="00485582"/>
    <w:rsid w:val="004855BA"/>
    <w:rsid w:val="004860FE"/>
    <w:rsid w:val="0048678C"/>
    <w:rsid w:val="00487077"/>
    <w:rsid w:val="004879B5"/>
    <w:rsid w:val="00490660"/>
    <w:rsid w:val="00490B55"/>
    <w:rsid w:val="00490BE5"/>
    <w:rsid w:val="0049105D"/>
    <w:rsid w:val="0049138A"/>
    <w:rsid w:val="00491601"/>
    <w:rsid w:val="004921CE"/>
    <w:rsid w:val="0049232B"/>
    <w:rsid w:val="004924C1"/>
    <w:rsid w:val="00492C1D"/>
    <w:rsid w:val="00492E17"/>
    <w:rsid w:val="0049364D"/>
    <w:rsid w:val="004936C2"/>
    <w:rsid w:val="004941FD"/>
    <w:rsid w:val="00494BE7"/>
    <w:rsid w:val="00494C43"/>
    <w:rsid w:val="00494CDB"/>
    <w:rsid w:val="00495974"/>
    <w:rsid w:val="00495A87"/>
    <w:rsid w:val="00495E16"/>
    <w:rsid w:val="004960DD"/>
    <w:rsid w:val="0049631A"/>
    <w:rsid w:val="00496955"/>
    <w:rsid w:val="004979E7"/>
    <w:rsid w:val="004A00CC"/>
    <w:rsid w:val="004A0CD4"/>
    <w:rsid w:val="004A1824"/>
    <w:rsid w:val="004A1E39"/>
    <w:rsid w:val="004A2228"/>
    <w:rsid w:val="004A22E6"/>
    <w:rsid w:val="004A2DB8"/>
    <w:rsid w:val="004A31C5"/>
    <w:rsid w:val="004A3296"/>
    <w:rsid w:val="004A3399"/>
    <w:rsid w:val="004A3D97"/>
    <w:rsid w:val="004A5634"/>
    <w:rsid w:val="004A563A"/>
    <w:rsid w:val="004A5D12"/>
    <w:rsid w:val="004A6442"/>
    <w:rsid w:val="004A66DB"/>
    <w:rsid w:val="004A6883"/>
    <w:rsid w:val="004A6912"/>
    <w:rsid w:val="004A6C75"/>
    <w:rsid w:val="004A7CBC"/>
    <w:rsid w:val="004A7F78"/>
    <w:rsid w:val="004A7FC2"/>
    <w:rsid w:val="004A7FC5"/>
    <w:rsid w:val="004B009B"/>
    <w:rsid w:val="004B0DCF"/>
    <w:rsid w:val="004B1B3D"/>
    <w:rsid w:val="004B221A"/>
    <w:rsid w:val="004B2600"/>
    <w:rsid w:val="004B2649"/>
    <w:rsid w:val="004B378D"/>
    <w:rsid w:val="004B4051"/>
    <w:rsid w:val="004B4968"/>
    <w:rsid w:val="004B54E1"/>
    <w:rsid w:val="004B55A5"/>
    <w:rsid w:val="004B5C71"/>
    <w:rsid w:val="004B62A2"/>
    <w:rsid w:val="004B650A"/>
    <w:rsid w:val="004B650B"/>
    <w:rsid w:val="004B69EB"/>
    <w:rsid w:val="004B6C51"/>
    <w:rsid w:val="004B6CD7"/>
    <w:rsid w:val="004B7A82"/>
    <w:rsid w:val="004C0EAA"/>
    <w:rsid w:val="004C1F6E"/>
    <w:rsid w:val="004C2042"/>
    <w:rsid w:val="004C220B"/>
    <w:rsid w:val="004C2275"/>
    <w:rsid w:val="004C2395"/>
    <w:rsid w:val="004C2990"/>
    <w:rsid w:val="004C2C79"/>
    <w:rsid w:val="004C2DF0"/>
    <w:rsid w:val="004C2ED1"/>
    <w:rsid w:val="004C30F3"/>
    <w:rsid w:val="004C3748"/>
    <w:rsid w:val="004C380F"/>
    <w:rsid w:val="004C44FE"/>
    <w:rsid w:val="004C4775"/>
    <w:rsid w:val="004C4844"/>
    <w:rsid w:val="004C48B4"/>
    <w:rsid w:val="004C51F7"/>
    <w:rsid w:val="004C5EB3"/>
    <w:rsid w:val="004C604F"/>
    <w:rsid w:val="004C6719"/>
    <w:rsid w:val="004C6A40"/>
    <w:rsid w:val="004C7154"/>
    <w:rsid w:val="004C7EBE"/>
    <w:rsid w:val="004D0BEA"/>
    <w:rsid w:val="004D1050"/>
    <w:rsid w:val="004D1EBC"/>
    <w:rsid w:val="004D3C52"/>
    <w:rsid w:val="004D3C81"/>
    <w:rsid w:val="004D3FC1"/>
    <w:rsid w:val="004D48A6"/>
    <w:rsid w:val="004D5082"/>
    <w:rsid w:val="004D52C6"/>
    <w:rsid w:val="004D549D"/>
    <w:rsid w:val="004D60E7"/>
    <w:rsid w:val="004D6BB8"/>
    <w:rsid w:val="004D719B"/>
    <w:rsid w:val="004D7C95"/>
    <w:rsid w:val="004E009D"/>
    <w:rsid w:val="004E12B8"/>
    <w:rsid w:val="004E14BF"/>
    <w:rsid w:val="004E186C"/>
    <w:rsid w:val="004E1994"/>
    <w:rsid w:val="004E1F01"/>
    <w:rsid w:val="004E33E5"/>
    <w:rsid w:val="004E4511"/>
    <w:rsid w:val="004E4A33"/>
    <w:rsid w:val="004E5283"/>
    <w:rsid w:val="004E5299"/>
    <w:rsid w:val="004E559E"/>
    <w:rsid w:val="004F04FD"/>
    <w:rsid w:val="004F0B3F"/>
    <w:rsid w:val="004F0DAD"/>
    <w:rsid w:val="004F1524"/>
    <w:rsid w:val="004F195D"/>
    <w:rsid w:val="004F237C"/>
    <w:rsid w:val="004F2C9B"/>
    <w:rsid w:val="004F2DAB"/>
    <w:rsid w:val="004F3C69"/>
    <w:rsid w:val="004F404C"/>
    <w:rsid w:val="004F4A47"/>
    <w:rsid w:val="004F5C07"/>
    <w:rsid w:val="004F5E45"/>
    <w:rsid w:val="004F63DA"/>
    <w:rsid w:val="004F7176"/>
    <w:rsid w:val="004F74BD"/>
    <w:rsid w:val="004F765F"/>
    <w:rsid w:val="004F7D14"/>
    <w:rsid w:val="004F7E7A"/>
    <w:rsid w:val="004F7EFF"/>
    <w:rsid w:val="005006A7"/>
    <w:rsid w:val="00500793"/>
    <w:rsid w:val="00500C51"/>
    <w:rsid w:val="005016FE"/>
    <w:rsid w:val="005019A3"/>
    <w:rsid w:val="00501C54"/>
    <w:rsid w:val="005037BB"/>
    <w:rsid w:val="005042A5"/>
    <w:rsid w:val="00504382"/>
    <w:rsid w:val="0050467D"/>
    <w:rsid w:val="00504778"/>
    <w:rsid w:val="00504D04"/>
    <w:rsid w:val="0050520B"/>
    <w:rsid w:val="00505635"/>
    <w:rsid w:val="00505A22"/>
    <w:rsid w:val="00505BFC"/>
    <w:rsid w:val="00506F24"/>
    <w:rsid w:val="005072EE"/>
    <w:rsid w:val="005104CE"/>
    <w:rsid w:val="00510BDC"/>
    <w:rsid w:val="00510CB4"/>
    <w:rsid w:val="00511947"/>
    <w:rsid w:val="00513295"/>
    <w:rsid w:val="00513570"/>
    <w:rsid w:val="00514203"/>
    <w:rsid w:val="005144C6"/>
    <w:rsid w:val="005146AD"/>
    <w:rsid w:val="00514F04"/>
    <w:rsid w:val="005155E6"/>
    <w:rsid w:val="0051578E"/>
    <w:rsid w:val="0051599F"/>
    <w:rsid w:val="00515C5B"/>
    <w:rsid w:val="005165D3"/>
    <w:rsid w:val="00516818"/>
    <w:rsid w:val="0051688A"/>
    <w:rsid w:val="00516E69"/>
    <w:rsid w:val="00517272"/>
    <w:rsid w:val="00517923"/>
    <w:rsid w:val="00517992"/>
    <w:rsid w:val="00517B05"/>
    <w:rsid w:val="005202FE"/>
    <w:rsid w:val="005205A9"/>
    <w:rsid w:val="00520A04"/>
    <w:rsid w:val="0052246D"/>
    <w:rsid w:val="005232B4"/>
    <w:rsid w:val="00523449"/>
    <w:rsid w:val="00523CA9"/>
    <w:rsid w:val="00523CD3"/>
    <w:rsid w:val="005241ED"/>
    <w:rsid w:val="00524219"/>
    <w:rsid w:val="00524292"/>
    <w:rsid w:val="005269B1"/>
    <w:rsid w:val="00526EA1"/>
    <w:rsid w:val="00527E94"/>
    <w:rsid w:val="005302E5"/>
    <w:rsid w:val="00531050"/>
    <w:rsid w:val="00531731"/>
    <w:rsid w:val="00531A76"/>
    <w:rsid w:val="00531C2A"/>
    <w:rsid w:val="00531CC3"/>
    <w:rsid w:val="00532535"/>
    <w:rsid w:val="00532EFF"/>
    <w:rsid w:val="005337EE"/>
    <w:rsid w:val="00533B7C"/>
    <w:rsid w:val="00533B91"/>
    <w:rsid w:val="00535165"/>
    <w:rsid w:val="00535E74"/>
    <w:rsid w:val="005364D4"/>
    <w:rsid w:val="00537088"/>
    <w:rsid w:val="00537243"/>
    <w:rsid w:val="0053778E"/>
    <w:rsid w:val="005377EF"/>
    <w:rsid w:val="005378E4"/>
    <w:rsid w:val="00537A0A"/>
    <w:rsid w:val="005408EC"/>
    <w:rsid w:val="0054192F"/>
    <w:rsid w:val="00541B6F"/>
    <w:rsid w:val="00541DB9"/>
    <w:rsid w:val="00542046"/>
    <w:rsid w:val="005425A5"/>
    <w:rsid w:val="00542842"/>
    <w:rsid w:val="0054291C"/>
    <w:rsid w:val="00542C89"/>
    <w:rsid w:val="0054398C"/>
    <w:rsid w:val="00543B6B"/>
    <w:rsid w:val="00543DC4"/>
    <w:rsid w:val="00544F2B"/>
    <w:rsid w:val="005452FE"/>
    <w:rsid w:val="0054577E"/>
    <w:rsid w:val="00545788"/>
    <w:rsid w:val="00545802"/>
    <w:rsid w:val="00545F71"/>
    <w:rsid w:val="00546981"/>
    <w:rsid w:val="005479CE"/>
    <w:rsid w:val="00547B8C"/>
    <w:rsid w:val="005500D7"/>
    <w:rsid w:val="00550102"/>
    <w:rsid w:val="00550227"/>
    <w:rsid w:val="00550417"/>
    <w:rsid w:val="00550CAF"/>
    <w:rsid w:val="00550D1A"/>
    <w:rsid w:val="005513A0"/>
    <w:rsid w:val="005513B3"/>
    <w:rsid w:val="00551622"/>
    <w:rsid w:val="0055224C"/>
    <w:rsid w:val="00552834"/>
    <w:rsid w:val="00552CBA"/>
    <w:rsid w:val="00553243"/>
    <w:rsid w:val="0055332D"/>
    <w:rsid w:val="00553338"/>
    <w:rsid w:val="00554B53"/>
    <w:rsid w:val="0055520D"/>
    <w:rsid w:val="00555293"/>
    <w:rsid w:val="005571EB"/>
    <w:rsid w:val="00557713"/>
    <w:rsid w:val="0056009D"/>
    <w:rsid w:val="005601FC"/>
    <w:rsid w:val="00560202"/>
    <w:rsid w:val="005606B7"/>
    <w:rsid w:val="00560ECA"/>
    <w:rsid w:val="00561E5E"/>
    <w:rsid w:val="005622E0"/>
    <w:rsid w:val="00563625"/>
    <w:rsid w:val="005636EA"/>
    <w:rsid w:val="005636F8"/>
    <w:rsid w:val="00564749"/>
    <w:rsid w:val="0056496C"/>
    <w:rsid w:val="00564F07"/>
    <w:rsid w:val="00567FD3"/>
    <w:rsid w:val="005702CC"/>
    <w:rsid w:val="005704F2"/>
    <w:rsid w:val="0057095B"/>
    <w:rsid w:val="00570AF5"/>
    <w:rsid w:val="00570CA7"/>
    <w:rsid w:val="005715FB"/>
    <w:rsid w:val="0057216F"/>
    <w:rsid w:val="00572503"/>
    <w:rsid w:val="0057448B"/>
    <w:rsid w:val="00574A8E"/>
    <w:rsid w:val="00574C3E"/>
    <w:rsid w:val="00574D9D"/>
    <w:rsid w:val="005755D6"/>
    <w:rsid w:val="00575642"/>
    <w:rsid w:val="00575B0B"/>
    <w:rsid w:val="00575F96"/>
    <w:rsid w:val="00577373"/>
    <w:rsid w:val="00577B56"/>
    <w:rsid w:val="00577EC3"/>
    <w:rsid w:val="00577F14"/>
    <w:rsid w:val="00580EA0"/>
    <w:rsid w:val="00581175"/>
    <w:rsid w:val="0058117B"/>
    <w:rsid w:val="005812A6"/>
    <w:rsid w:val="00582C1D"/>
    <w:rsid w:val="00582CA7"/>
    <w:rsid w:val="005831AA"/>
    <w:rsid w:val="00583313"/>
    <w:rsid w:val="005837B1"/>
    <w:rsid w:val="00584155"/>
    <w:rsid w:val="005846D5"/>
    <w:rsid w:val="00584B3C"/>
    <w:rsid w:val="00584DAE"/>
    <w:rsid w:val="00586DF1"/>
    <w:rsid w:val="00586DFE"/>
    <w:rsid w:val="005870AB"/>
    <w:rsid w:val="00587114"/>
    <w:rsid w:val="00587438"/>
    <w:rsid w:val="005879D2"/>
    <w:rsid w:val="00587B30"/>
    <w:rsid w:val="00590FC0"/>
    <w:rsid w:val="00591629"/>
    <w:rsid w:val="005916A8"/>
    <w:rsid w:val="00591E1B"/>
    <w:rsid w:val="00592BEF"/>
    <w:rsid w:val="005930A6"/>
    <w:rsid w:val="00593D23"/>
    <w:rsid w:val="00593D8D"/>
    <w:rsid w:val="00593E38"/>
    <w:rsid w:val="00593FD2"/>
    <w:rsid w:val="00594ED9"/>
    <w:rsid w:val="0059530F"/>
    <w:rsid w:val="00595E7A"/>
    <w:rsid w:val="00595F0B"/>
    <w:rsid w:val="00596260"/>
    <w:rsid w:val="005971AF"/>
    <w:rsid w:val="00597B0E"/>
    <w:rsid w:val="005A10A7"/>
    <w:rsid w:val="005A2BC0"/>
    <w:rsid w:val="005A352D"/>
    <w:rsid w:val="005A3B4C"/>
    <w:rsid w:val="005A3FE1"/>
    <w:rsid w:val="005A451D"/>
    <w:rsid w:val="005A4693"/>
    <w:rsid w:val="005A55D4"/>
    <w:rsid w:val="005A5988"/>
    <w:rsid w:val="005A5A43"/>
    <w:rsid w:val="005A63AD"/>
    <w:rsid w:val="005A6636"/>
    <w:rsid w:val="005A6829"/>
    <w:rsid w:val="005A6BAF"/>
    <w:rsid w:val="005A774B"/>
    <w:rsid w:val="005A77BC"/>
    <w:rsid w:val="005B009E"/>
    <w:rsid w:val="005B0142"/>
    <w:rsid w:val="005B069D"/>
    <w:rsid w:val="005B183D"/>
    <w:rsid w:val="005B2362"/>
    <w:rsid w:val="005B28DB"/>
    <w:rsid w:val="005B2D64"/>
    <w:rsid w:val="005B30A7"/>
    <w:rsid w:val="005B363C"/>
    <w:rsid w:val="005B43A5"/>
    <w:rsid w:val="005B5BFA"/>
    <w:rsid w:val="005B6655"/>
    <w:rsid w:val="005B6C2E"/>
    <w:rsid w:val="005B6C7E"/>
    <w:rsid w:val="005B6CDA"/>
    <w:rsid w:val="005B6D60"/>
    <w:rsid w:val="005B7599"/>
    <w:rsid w:val="005B7F85"/>
    <w:rsid w:val="005C00E4"/>
    <w:rsid w:val="005C02E3"/>
    <w:rsid w:val="005C0754"/>
    <w:rsid w:val="005C0FC5"/>
    <w:rsid w:val="005C1BDF"/>
    <w:rsid w:val="005C1CD6"/>
    <w:rsid w:val="005C1D91"/>
    <w:rsid w:val="005C2729"/>
    <w:rsid w:val="005C2BA2"/>
    <w:rsid w:val="005C33BE"/>
    <w:rsid w:val="005C387E"/>
    <w:rsid w:val="005C3B98"/>
    <w:rsid w:val="005C42F8"/>
    <w:rsid w:val="005C42FB"/>
    <w:rsid w:val="005C438E"/>
    <w:rsid w:val="005C480E"/>
    <w:rsid w:val="005C4A67"/>
    <w:rsid w:val="005C4ABE"/>
    <w:rsid w:val="005C519A"/>
    <w:rsid w:val="005C61A8"/>
    <w:rsid w:val="005C6DEE"/>
    <w:rsid w:val="005C7018"/>
    <w:rsid w:val="005C77B5"/>
    <w:rsid w:val="005C7E8D"/>
    <w:rsid w:val="005C7F86"/>
    <w:rsid w:val="005D0FFF"/>
    <w:rsid w:val="005D1A6A"/>
    <w:rsid w:val="005D1E1B"/>
    <w:rsid w:val="005D2B8D"/>
    <w:rsid w:val="005D2C4E"/>
    <w:rsid w:val="005D2D0F"/>
    <w:rsid w:val="005D377E"/>
    <w:rsid w:val="005D3831"/>
    <w:rsid w:val="005D3851"/>
    <w:rsid w:val="005D42BB"/>
    <w:rsid w:val="005D489C"/>
    <w:rsid w:val="005D4E05"/>
    <w:rsid w:val="005D4FB1"/>
    <w:rsid w:val="005D564B"/>
    <w:rsid w:val="005D6061"/>
    <w:rsid w:val="005D6BE8"/>
    <w:rsid w:val="005E131C"/>
    <w:rsid w:val="005E2374"/>
    <w:rsid w:val="005E2610"/>
    <w:rsid w:val="005E27E0"/>
    <w:rsid w:val="005E322D"/>
    <w:rsid w:val="005E32C5"/>
    <w:rsid w:val="005E3683"/>
    <w:rsid w:val="005E3DE0"/>
    <w:rsid w:val="005E41D9"/>
    <w:rsid w:val="005E4437"/>
    <w:rsid w:val="005E4E7C"/>
    <w:rsid w:val="005E5513"/>
    <w:rsid w:val="005E576D"/>
    <w:rsid w:val="005E5C44"/>
    <w:rsid w:val="005E5C92"/>
    <w:rsid w:val="005E6052"/>
    <w:rsid w:val="005E6E2E"/>
    <w:rsid w:val="005F000B"/>
    <w:rsid w:val="005F0784"/>
    <w:rsid w:val="005F082A"/>
    <w:rsid w:val="005F0DCD"/>
    <w:rsid w:val="005F1305"/>
    <w:rsid w:val="005F2311"/>
    <w:rsid w:val="005F26A3"/>
    <w:rsid w:val="005F2A57"/>
    <w:rsid w:val="005F4AEF"/>
    <w:rsid w:val="005F4B32"/>
    <w:rsid w:val="005F4E42"/>
    <w:rsid w:val="005F5275"/>
    <w:rsid w:val="005F555A"/>
    <w:rsid w:val="005F55D0"/>
    <w:rsid w:val="005F568D"/>
    <w:rsid w:val="005F5DA0"/>
    <w:rsid w:val="005F65A4"/>
    <w:rsid w:val="005F72C9"/>
    <w:rsid w:val="005F77DD"/>
    <w:rsid w:val="005F7A57"/>
    <w:rsid w:val="00600399"/>
    <w:rsid w:val="0060065E"/>
    <w:rsid w:val="0060149F"/>
    <w:rsid w:val="00601F77"/>
    <w:rsid w:val="00603757"/>
    <w:rsid w:val="00603A1D"/>
    <w:rsid w:val="00603A1E"/>
    <w:rsid w:val="00604970"/>
    <w:rsid w:val="00604D4A"/>
    <w:rsid w:val="006051AB"/>
    <w:rsid w:val="00605331"/>
    <w:rsid w:val="00605E22"/>
    <w:rsid w:val="00606429"/>
    <w:rsid w:val="006065A7"/>
    <w:rsid w:val="00606FE3"/>
    <w:rsid w:val="00607E81"/>
    <w:rsid w:val="00607FF5"/>
    <w:rsid w:val="0061168B"/>
    <w:rsid w:val="00611AF3"/>
    <w:rsid w:val="0061343D"/>
    <w:rsid w:val="00613D1B"/>
    <w:rsid w:val="006142BB"/>
    <w:rsid w:val="00614FDC"/>
    <w:rsid w:val="0061521D"/>
    <w:rsid w:val="00616265"/>
    <w:rsid w:val="00616E4E"/>
    <w:rsid w:val="00617873"/>
    <w:rsid w:val="00617BC9"/>
    <w:rsid w:val="00620AEA"/>
    <w:rsid w:val="0062101A"/>
    <w:rsid w:val="0062102A"/>
    <w:rsid w:val="0062156B"/>
    <w:rsid w:val="00621870"/>
    <w:rsid w:val="00621938"/>
    <w:rsid w:val="00621B90"/>
    <w:rsid w:val="00621E4E"/>
    <w:rsid w:val="00622054"/>
    <w:rsid w:val="006223E4"/>
    <w:rsid w:val="00622C18"/>
    <w:rsid w:val="00623117"/>
    <w:rsid w:val="006234A3"/>
    <w:rsid w:val="00623D07"/>
    <w:rsid w:val="00624481"/>
    <w:rsid w:val="00624C34"/>
    <w:rsid w:val="006255C4"/>
    <w:rsid w:val="00625BB8"/>
    <w:rsid w:val="00626176"/>
    <w:rsid w:val="0062640C"/>
    <w:rsid w:val="00626429"/>
    <w:rsid w:val="006269D1"/>
    <w:rsid w:val="00626A61"/>
    <w:rsid w:val="00626B46"/>
    <w:rsid w:val="0062709D"/>
    <w:rsid w:val="00630E4E"/>
    <w:rsid w:val="006310A8"/>
    <w:rsid w:val="006320E1"/>
    <w:rsid w:val="0063249D"/>
    <w:rsid w:val="006324D9"/>
    <w:rsid w:val="006336E8"/>
    <w:rsid w:val="006339BB"/>
    <w:rsid w:val="00634F22"/>
    <w:rsid w:val="00636078"/>
    <w:rsid w:val="00636A51"/>
    <w:rsid w:val="00636B42"/>
    <w:rsid w:val="00636DEE"/>
    <w:rsid w:val="00637474"/>
    <w:rsid w:val="00637494"/>
    <w:rsid w:val="006400BD"/>
    <w:rsid w:val="006402A8"/>
    <w:rsid w:val="006402F0"/>
    <w:rsid w:val="0064054F"/>
    <w:rsid w:val="00640D2A"/>
    <w:rsid w:val="006418BF"/>
    <w:rsid w:val="006419B6"/>
    <w:rsid w:val="00641DE9"/>
    <w:rsid w:val="00641F0D"/>
    <w:rsid w:val="0064222C"/>
    <w:rsid w:val="00642414"/>
    <w:rsid w:val="00642E0A"/>
    <w:rsid w:val="006431DF"/>
    <w:rsid w:val="00643685"/>
    <w:rsid w:val="006436F7"/>
    <w:rsid w:val="00644120"/>
    <w:rsid w:val="00644AFE"/>
    <w:rsid w:val="006450F0"/>
    <w:rsid w:val="0064523B"/>
    <w:rsid w:val="00645456"/>
    <w:rsid w:val="0064570B"/>
    <w:rsid w:val="00645E5F"/>
    <w:rsid w:val="00646384"/>
    <w:rsid w:val="00647108"/>
    <w:rsid w:val="00647430"/>
    <w:rsid w:val="00647469"/>
    <w:rsid w:val="0064783C"/>
    <w:rsid w:val="00650AF4"/>
    <w:rsid w:val="00651172"/>
    <w:rsid w:val="0065152B"/>
    <w:rsid w:val="00651F76"/>
    <w:rsid w:val="00652C17"/>
    <w:rsid w:val="00652E49"/>
    <w:rsid w:val="0065328F"/>
    <w:rsid w:val="006542C6"/>
    <w:rsid w:val="00654666"/>
    <w:rsid w:val="00654BDA"/>
    <w:rsid w:val="00654C44"/>
    <w:rsid w:val="00654D8A"/>
    <w:rsid w:val="00654DF8"/>
    <w:rsid w:val="00654F02"/>
    <w:rsid w:val="00655716"/>
    <w:rsid w:val="00655CE5"/>
    <w:rsid w:val="0065628A"/>
    <w:rsid w:val="006563BE"/>
    <w:rsid w:val="00657CD8"/>
    <w:rsid w:val="00660107"/>
    <w:rsid w:val="006602B2"/>
    <w:rsid w:val="00660A16"/>
    <w:rsid w:val="00662274"/>
    <w:rsid w:val="00662B30"/>
    <w:rsid w:val="00662EB3"/>
    <w:rsid w:val="006633A4"/>
    <w:rsid w:val="006649BE"/>
    <w:rsid w:val="00664FB5"/>
    <w:rsid w:val="00665369"/>
    <w:rsid w:val="006665B6"/>
    <w:rsid w:val="00666AFE"/>
    <w:rsid w:val="0066780F"/>
    <w:rsid w:val="00670619"/>
    <w:rsid w:val="00670B0B"/>
    <w:rsid w:val="0067118D"/>
    <w:rsid w:val="0067147E"/>
    <w:rsid w:val="006715F6"/>
    <w:rsid w:val="00672914"/>
    <w:rsid w:val="00672EF0"/>
    <w:rsid w:val="00672F28"/>
    <w:rsid w:val="006736FB"/>
    <w:rsid w:val="00673905"/>
    <w:rsid w:val="00673CA9"/>
    <w:rsid w:val="00674167"/>
    <w:rsid w:val="006746DA"/>
    <w:rsid w:val="00674A02"/>
    <w:rsid w:val="00674A38"/>
    <w:rsid w:val="00674DC2"/>
    <w:rsid w:val="006760DE"/>
    <w:rsid w:val="00676237"/>
    <w:rsid w:val="006779BD"/>
    <w:rsid w:val="00677A04"/>
    <w:rsid w:val="00677A3B"/>
    <w:rsid w:val="00677F12"/>
    <w:rsid w:val="0068046B"/>
    <w:rsid w:val="006806C9"/>
    <w:rsid w:val="00680F51"/>
    <w:rsid w:val="00681326"/>
    <w:rsid w:val="00681405"/>
    <w:rsid w:val="0068207B"/>
    <w:rsid w:val="00682B99"/>
    <w:rsid w:val="00683BC7"/>
    <w:rsid w:val="00684100"/>
    <w:rsid w:val="006842FD"/>
    <w:rsid w:val="00684594"/>
    <w:rsid w:val="006846B0"/>
    <w:rsid w:val="006846D4"/>
    <w:rsid w:val="00684C5B"/>
    <w:rsid w:val="00684D63"/>
    <w:rsid w:val="00684E70"/>
    <w:rsid w:val="006858E5"/>
    <w:rsid w:val="0068647A"/>
    <w:rsid w:val="006864BD"/>
    <w:rsid w:val="00686990"/>
    <w:rsid w:val="00687874"/>
    <w:rsid w:val="00690667"/>
    <w:rsid w:val="0069083A"/>
    <w:rsid w:val="00690BBB"/>
    <w:rsid w:val="006913F1"/>
    <w:rsid w:val="006916A7"/>
    <w:rsid w:val="00692214"/>
    <w:rsid w:val="00692CFC"/>
    <w:rsid w:val="00692FC5"/>
    <w:rsid w:val="00693456"/>
    <w:rsid w:val="0069476C"/>
    <w:rsid w:val="00695F8D"/>
    <w:rsid w:val="006965FB"/>
    <w:rsid w:val="00697609"/>
    <w:rsid w:val="006976D8"/>
    <w:rsid w:val="006977F4"/>
    <w:rsid w:val="00697A58"/>
    <w:rsid w:val="006A0664"/>
    <w:rsid w:val="006A0D53"/>
    <w:rsid w:val="006A1ED7"/>
    <w:rsid w:val="006A223E"/>
    <w:rsid w:val="006A3EB6"/>
    <w:rsid w:val="006A40C4"/>
    <w:rsid w:val="006A45D1"/>
    <w:rsid w:val="006A45ED"/>
    <w:rsid w:val="006A4647"/>
    <w:rsid w:val="006A4B2E"/>
    <w:rsid w:val="006A510A"/>
    <w:rsid w:val="006A5C0D"/>
    <w:rsid w:val="006A6707"/>
    <w:rsid w:val="006A6831"/>
    <w:rsid w:val="006A6CDF"/>
    <w:rsid w:val="006A70E9"/>
    <w:rsid w:val="006A721F"/>
    <w:rsid w:val="006A7576"/>
    <w:rsid w:val="006A795E"/>
    <w:rsid w:val="006B0413"/>
    <w:rsid w:val="006B05EA"/>
    <w:rsid w:val="006B0BF8"/>
    <w:rsid w:val="006B10A9"/>
    <w:rsid w:val="006B1D68"/>
    <w:rsid w:val="006B2133"/>
    <w:rsid w:val="006B21AF"/>
    <w:rsid w:val="006B21DD"/>
    <w:rsid w:val="006B2AA7"/>
    <w:rsid w:val="006B2D80"/>
    <w:rsid w:val="006B32FC"/>
    <w:rsid w:val="006B37D9"/>
    <w:rsid w:val="006B386C"/>
    <w:rsid w:val="006B3B93"/>
    <w:rsid w:val="006B3C00"/>
    <w:rsid w:val="006B3C48"/>
    <w:rsid w:val="006B4334"/>
    <w:rsid w:val="006B4B5C"/>
    <w:rsid w:val="006B5AE7"/>
    <w:rsid w:val="006B5FB0"/>
    <w:rsid w:val="006B6C5D"/>
    <w:rsid w:val="006B7393"/>
    <w:rsid w:val="006C04ED"/>
    <w:rsid w:val="006C18F4"/>
    <w:rsid w:val="006C21EB"/>
    <w:rsid w:val="006C27D5"/>
    <w:rsid w:val="006C289B"/>
    <w:rsid w:val="006C2C2E"/>
    <w:rsid w:val="006C3278"/>
    <w:rsid w:val="006C347E"/>
    <w:rsid w:val="006C37A8"/>
    <w:rsid w:val="006C3C7D"/>
    <w:rsid w:val="006C424B"/>
    <w:rsid w:val="006C4316"/>
    <w:rsid w:val="006C5549"/>
    <w:rsid w:val="006C6F9A"/>
    <w:rsid w:val="006C702C"/>
    <w:rsid w:val="006C7412"/>
    <w:rsid w:val="006C7610"/>
    <w:rsid w:val="006C76FD"/>
    <w:rsid w:val="006C7CE7"/>
    <w:rsid w:val="006C7F7C"/>
    <w:rsid w:val="006D09F5"/>
    <w:rsid w:val="006D0A72"/>
    <w:rsid w:val="006D0DEE"/>
    <w:rsid w:val="006D1508"/>
    <w:rsid w:val="006D1C2B"/>
    <w:rsid w:val="006D1EE2"/>
    <w:rsid w:val="006D2777"/>
    <w:rsid w:val="006D28E3"/>
    <w:rsid w:val="006D31D9"/>
    <w:rsid w:val="006D3822"/>
    <w:rsid w:val="006D49F3"/>
    <w:rsid w:val="006D54CD"/>
    <w:rsid w:val="006D5AA5"/>
    <w:rsid w:val="006D688B"/>
    <w:rsid w:val="006D77B3"/>
    <w:rsid w:val="006E028D"/>
    <w:rsid w:val="006E1D59"/>
    <w:rsid w:val="006E2BF9"/>
    <w:rsid w:val="006E33BE"/>
    <w:rsid w:val="006E3533"/>
    <w:rsid w:val="006E3956"/>
    <w:rsid w:val="006E3B4C"/>
    <w:rsid w:val="006E4025"/>
    <w:rsid w:val="006E65A2"/>
    <w:rsid w:val="006E6B90"/>
    <w:rsid w:val="006E6DB6"/>
    <w:rsid w:val="006E7064"/>
    <w:rsid w:val="006E75DE"/>
    <w:rsid w:val="006E7CFE"/>
    <w:rsid w:val="006E7E0F"/>
    <w:rsid w:val="006F0040"/>
    <w:rsid w:val="006F00A3"/>
    <w:rsid w:val="006F0335"/>
    <w:rsid w:val="006F1157"/>
    <w:rsid w:val="006F144B"/>
    <w:rsid w:val="006F197B"/>
    <w:rsid w:val="006F1DB0"/>
    <w:rsid w:val="006F1E9F"/>
    <w:rsid w:val="006F2E78"/>
    <w:rsid w:val="006F3BB0"/>
    <w:rsid w:val="006F4035"/>
    <w:rsid w:val="006F48C7"/>
    <w:rsid w:val="006F502B"/>
    <w:rsid w:val="006F567D"/>
    <w:rsid w:val="006F5686"/>
    <w:rsid w:val="006F5D0A"/>
    <w:rsid w:val="006F6C5E"/>
    <w:rsid w:val="006F7FB9"/>
    <w:rsid w:val="00700435"/>
    <w:rsid w:val="0070071C"/>
    <w:rsid w:val="00701945"/>
    <w:rsid w:val="00701D27"/>
    <w:rsid w:val="007021F9"/>
    <w:rsid w:val="00702234"/>
    <w:rsid w:val="007025A0"/>
    <w:rsid w:val="0070295B"/>
    <w:rsid w:val="00702BE7"/>
    <w:rsid w:val="00702BF5"/>
    <w:rsid w:val="00703251"/>
    <w:rsid w:val="00703668"/>
    <w:rsid w:val="00703C01"/>
    <w:rsid w:val="00703D78"/>
    <w:rsid w:val="0070401F"/>
    <w:rsid w:val="007049BF"/>
    <w:rsid w:val="00704C69"/>
    <w:rsid w:val="00704FA7"/>
    <w:rsid w:val="00705A6A"/>
    <w:rsid w:val="00705E25"/>
    <w:rsid w:val="0070619D"/>
    <w:rsid w:val="00706395"/>
    <w:rsid w:val="007069AA"/>
    <w:rsid w:val="00706E41"/>
    <w:rsid w:val="00706EF5"/>
    <w:rsid w:val="00706F71"/>
    <w:rsid w:val="007076BB"/>
    <w:rsid w:val="00710501"/>
    <w:rsid w:val="00710A89"/>
    <w:rsid w:val="00710D2F"/>
    <w:rsid w:val="00711253"/>
    <w:rsid w:val="00711F2E"/>
    <w:rsid w:val="00712084"/>
    <w:rsid w:val="00712C56"/>
    <w:rsid w:val="00712DEC"/>
    <w:rsid w:val="00712E04"/>
    <w:rsid w:val="007138C0"/>
    <w:rsid w:val="00713A55"/>
    <w:rsid w:val="00713CD5"/>
    <w:rsid w:val="00714249"/>
    <w:rsid w:val="0071460A"/>
    <w:rsid w:val="00714FAF"/>
    <w:rsid w:val="0071573F"/>
    <w:rsid w:val="00716BC5"/>
    <w:rsid w:val="00716C7A"/>
    <w:rsid w:val="007201EB"/>
    <w:rsid w:val="00720409"/>
    <w:rsid w:val="0072078A"/>
    <w:rsid w:val="00720A6F"/>
    <w:rsid w:val="007212B9"/>
    <w:rsid w:val="00721FB9"/>
    <w:rsid w:val="0072317A"/>
    <w:rsid w:val="00724BF1"/>
    <w:rsid w:val="00725168"/>
    <w:rsid w:val="00725959"/>
    <w:rsid w:val="007259A1"/>
    <w:rsid w:val="007265A8"/>
    <w:rsid w:val="00726B5D"/>
    <w:rsid w:val="0072713B"/>
    <w:rsid w:val="00727598"/>
    <w:rsid w:val="00730370"/>
    <w:rsid w:val="00730E71"/>
    <w:rsid w:val="007322F1"/>
    <w:rsid w:val="007324F5"/>
    <w:rsid w:val="007327C0"/>
    <w:rsid w:val="00733136"/>
    <w:rsid w:val="007331B3"/>
    <w:rsid w:val="00733243"/>
    <w:rsid w:val="00733BC1"/>
    <w:rsid w:val="00734777"/>
    <w:rsid w:val="00734F95"/>
    <w:rsid w:val="007366BB"/>
    <w:rsid w:val="00736BCA"/>
    <w:rsid w:val="00737F3C"/>
    <w:rsid w:val="00740154"/>
    <w:rsid w:val="00740881"/>
    <w:rsid w:val="007409AA"/>
    <w:rsid w:val="00740F4F"/>
    <w:rsid w:val="0074105A"/>
    <w:rsid w:val="0074118B"/>
    <w:rsid w:val="0074125A"/>
    <w:rsid w:val="00741386"/>
    <w:rsid w:val="007416CF"/>
    <w:rsid w:val="00742E78"/>
    <w:rsid w:val="00743020"/>
    <w:rsid w:val="007433C4"/>
    <w:rsid w:val="00743DBD"/>
    <w:rsid w:val="00744A31"/>
    <w:rsid w:val="00744A66"/>
    <w:rsid w:val="007451C3"/>
    <w:rsid w:val="007457C5"/>
    <w:rsid w:val="007458BB"/>
    <w:rsid w:val="0074613B"/>
    <w:rsid w:val="007464E8"/>
    <w:rsid w:val="0074696A"/>
    <w:rsid w:val="00746ECC"/>
    <w:rsid w:val="00747ADF"/>
    <w:rsid w:val="007509DC"/>
    <w:rsid w:val="00750C74"/>
    <w:rsid w:val="00750CDD"/>
    <w:rsid w:val="007518E4"/>
    <w:rsid w:val="00751B02"/>
    <w:rsid w:val="00751C19"/>
    <w:rsid w:val="0075211C"/>
    <w:rsid w:val="00752893"/>
    <w:rsid w:val="00752A0A"/>
    <w:rsid w:val="00752A42"/>
    <w:rsid w:val="00752D09"/>
    <w:rsid w:val="0075357F"/>
    <w:rsid w:val="00753B16"/>
    <w:rsid w:val="00753BFF"/>
    <w:rsid w:val="007543D8"/>
    <w:rsid w:val="0075465A"/>
    <w:rsid w:val="00754CCD"/>
    <w:rsid w:val="00754CE7"/>
    <w:rsid w:val="0075548A"/>
    <w:rsid w:val="00756415"/>
    <w:rsid w:val="00756E5C"/>
    <w:rsid w:val="007573D1"/>
    <w:rsid w:val="007578CD"/>
    <w:rsid w:val="00757C6E"/>
    <w:rsid w:val="00757CC3"/>
    <w:rsid w:val="00760809"/>
    <w:rsid w:val="00760BA8"/>
    <w:rsid w:val="00761C58"/>
    <w:rsid w:val="00761E4C"/>
    <w:rsid w:val="007620BA"/>
    <w:rsid w:val="007624EC"/>
    <w:rsid w:val="00762A52"/>
    <w:rsid w:val="007636C2"/>
    <w:rsid w:val="0076422E"/>
    <w:rsid w:val="00764F38"/>
    <w:rsid w:val="00765394"/>
    <w:rsid w:val="00765774"/>
    <w:rsid w:val="00765BE3"/>
    <w:rsid w:val="00765BEB"/>
    <w:rsid w:val="00766E05"/>
    <w:rsid w:val="00767241"/>
    <w:rsid w:val="007675A9"/>
    <w:rsid w:val="00767A44"/>
    <w:rsid w:val="00770431"/>
    <w:rsid w:val="0077155B"/>
    <w:rsid w:val="007715FD"/>
    <w:rsid w:val="00771E06"/>
    <w:rsid w:val="00771FC6"/>
    <w:rsid w:val="00772332"/>
    <w:rsid w:val="00772378"/>
    <w:rsid w:val="00772D9F"/>
    <w:rsid w:val="00773579"/>
    <w:rsid w:val="00774714"/>
    <w:rsid w:val="007749B5"/>
    <w:rsid w:val="00774F42"/>
    <w:rsid w:val="007750D7"/>
    <w:rsid w:val="00775F91"/>
    <w:rsid w:val="007765D1"/>
    <w:rsid w:val="007766CC"/>
    <w:rsid w:val="007766F1"/>
    <w:rsid w:val="0077744D"/>
    <w:rsid w:val="00777AC8"/>
    <w:rsid w:val="00780372"/>
    <w:rsid w:val="00780EF9"/>
    <w:rsid w:val="007818C7"/>
    <w:rsid w:val="00781E28"/>
    <w:rsid w:val="00782584"/>
    <w:rsid w:val="00782750"/>
    <w:rsid w:val="00782B95"/>
    <w:rsid w:val="00782DB1"/>
    <w:rsid w:val="00782DB4"/>
    <w:rsid w:val="007841C5"/>
    <w:rsid w:val="007857C6"/>
    <w:rsid w:val="00785BF2"/>
    <w:rsid w:val="00786060"/>
    <w:rsid w:val="00786531"/>
    <w:rsid w:val="0078673A"/>
    <w:rsid w:val="00787244"/>
    <w:rsid w:val="007873F8"/>
    <w:rsid w:val="007875E5"/>
    <w:rsid w:val="00787892"/>
    <w:rsid w:val="007901AA"/>
    <w:rsid w:val="0079083A"/>
    <w:rsid w:val="00790E28"/>
    <w:rsid w:val="00791133"/>
    <w:rsid w:val="00791E83"/>
    <w:rsid w:val="007920FA"/>
    <w:rsid w:val="00792BAB"/>
    <w:rsid w:val="00793F5B"/>
    <w:rsid w:val="00794E2E"/>
    <w:rsid w:val="007958CF"/>
    <w:rsid w:val="00795E54"/>
    <w:rsid w:val="00795FDF"/>
    <w:rsid w:val="007967D3"/>
    <w:rsid w:val="0079707E"/>
    <w:rsid w:val="00797670"/>
    <w:rsid w:val="007A059F"/>
    <w:rsid w:val="007A0CD4"/>
    <w:rsid w:val="007A10E1"/>
    <w:rsid w:val="007A2158"/>
    <w:rsid w:val="007A238A"/>
    <w:rsid w:val="007A2CD1"/>
    <w:rsid w:val="007A3152"/>
    <w:rsid w:val="007A34B8"/>
    <w:rsid w:val="007A39E1"/>
    <w:rsid w:val="007A3EC0"/>
    <w:rsid w:val="007A4F40"/>
    <w:rsid w:val="007A5157"/>
    <w:rsid w:val="007A60FB"/>
    <w:rsid w:val="007A62C8"/>
    <w:rsid w:val="007A6C9A"/>
    <w:rsid w:val="007A73A3"/>
    <w:rsid w:val="007A7789"/>
    <w:rsid w:val="007A7813"/>
    <w:rsid w:val="007B03B1"/>
    <w:rsid w:val="007B047A"/>
    <w:rsid w:val="007B093B"/>
    <w:rsid w:val="007B0A52"/>
    <w:rsid w:val="007B0CB8"/>
    <w:rsid w:val="007B0E59"/>
    <w:rsid w:val="007B185B"/>
    <w:rsid w:val="007B1F81"/>
    <w:rsid w:val="007B2B22"/>
    <w:rsid w:val="007B2BDB"/>
    <w:rsid w:val="007B2E5D"/>
    <w:rsid w:val="007B3E9C"/>
    <w:rsid w:val="007B4054"/>
    <w:rsid w:val="007B4CCD"/>
    <w:rsid w:val="007B65BD"/>
    <w:rsid w:val="007B68EE"/>
    <w:rsid w:val="007B69B8"/>
    <w:rsid w:val="007B6A4D"/>
    <w:rsid w:val="007B774A"/>
    <w:rsid w:val="007B7C4F"/>
    <w:rsid w:val="007C0805"/>
    <w:rsid w:val="007C0C45"/>
    <w:rsid w:val="007C0C7F"/>
    <w:rsid w:val="007C1387"/>
    <w:rsid w:val="007C1449"/>
    <w:rsid w:val="007C1956"/>
    <w:rsid w:val="007C1A6D"/>
    <w:rsid w:val="007C2271"/>
    <w:rsid w:val="007C2414"/>
    <w:rsid w:val="007C2456"/>
    <w:rsid w:val="007C26C6"/>
    <w:rsid w:val="007C3074"/>
    <w:rsid w:val="007C31CB"/>
    <w:rsid w:val="007C33EE"/>
    <w:rsid w:val="007C35C6"/>
    <w:rsid w:val="007C380D"/>
    <w:rsid w:val="007C4060"/>
    <w:rsid w:val="007C419C"/>
    <w:rsid w:val="007C4CBA"/>
    <w:rsid w:val="007C54AE"/>
    <w:rsid w:val="007C5BFE"/>
    <w:rsid w:val="007C6009"/>
    <w:rsid w:val="007C69F3"/>
    <w:rsid w:val="007C7C07"/>
    <w:rsid w:val="007D006E"/>
    <w:rsid w:val="007D092B"/>
    <w:rsid w:val="007D0B14"/>
    <w:rsid w:val="007D0D7B"/>
    <w:rsid w:val="007D11FF"/>
    <w:rsid w:val="007D12DB"/>
    <w:rsid w:val="007D1694"/>
    <w:rsid w:val="007D21D5"/>
    <w:rsid w:val="007D36B6"/>
    <w:rsid w:val="007D36BC"/>
    <w:rsid w:val="007D3BF9"/>
    <w:rsid w:val="007D406D"/>
    <w:rsid w:val="007D42A8"/>
    <w:rsid w:val="007D440A"/>
    <w:rsid w:val="007D4739"/>
    <w:rsid w:val="007D4BDF"/>
    <w:rsid w:val="007D56C6"/>
    <w:rsid w:val="007D56D8"/>
    <w:rsid w:val="007D5889"/>
    <w:rsid w:val="007D5B4C"/>
    <w:rsid w:val="007D665C"/>
    <w:rsid w:val="007D7640"/>
    <w:rsid w:val="007D771C"/>
    <w:rsid w:val="007E0A2F"/>
    <w:rsid w:val="007E0A4B"/>
    <w:rsid w:val="007E0E3D"/>
    <w:rsid w:val="007E2021"/>
    <w:rsid w:val="007E25BF"/>
    <w:rsid w:val="007E28D0"/>
    <w:rsid w:val="007E35D1"/>
    <w:rsid w:val="007E37A2"/>
    <w:rsid w:val="007E4354"/>
    <w:rsid w:val="007E48B1"/>
    <w:rsid w:val="007E50C6"/>
    <w:rsid w:val="007E5DF7"/>
    <w:rsid w:val="007E670F"/>
    <w:rsid w:val="007E6A08"/>
    <w:rsid w:val="007E6A4B"/>
    <w:rsid w:val="007E7DFD"/>
    <w:rsid w:val="007F05F4"/>
    <w:rsid w:val="007F0617"/>
    <w:rsid w:val="007F18C2"/>
    <w:rsid w:val="007F18D9"/>
    <w:rsid w:val="007F1B1C"/>
    <w:rsid w:val="007F1DC7"/>
    <w:rsid w:val="007F1EA2"/>
    <w:rsid w:val="007F2314"/>
    <w:rsid w:val="007F246A"/>
    <w:rsid w:val="007F2B7A"/>
    <w:rsid w:val="007F345C"/>
    <w:rsid w:val="007F3A10"/>
    <w:rsid w:val="007F3BCA"/>
    <w:rsid w:val="007F4390"/>
    <w:rsid w:val="007F4E7F"/>
    <w:rsid w:val="007F550B"/>
    <w:rsid w:val="007F5C30"/>
    <w:rsid w:val="007F5CFE"/>
    <w:rsid w:val="007F62A8"/>
    <w:rsid w:val="007F6515"/>
    <w:rsid w:val="007F651E"/>
    <w:rsid w:val="007F6B50"/>
    <w:rsid w:val="007F7823"/>
    <w:rsid w:val="008007BF"/>
    <w:rsid w:val="00800848"/>
    <w:rsid w:val="00800C7A"/>
    <w:rsid w:val="00801AAD"/>
    <w:rsid w:val="00801B2F"/>
    <w:rsid w:val="00801F04"/>
    <w:rsid w:val="00802281"/>
    <w:rsid w:val="00803D75"/>
    <w:rsid w:val="00803EBF"/>
    <w:rsid w:val="00804123"/>
    <w:rsid w:val="00804431"/>
    <w:rsid w:val="0080495B"/>
    <w:rsid w:val="00804EC8"/>
    <w:rsid w:val="00805341"/>
    <w:rsid w:val="0080550D"/>
    <w:rsid w:val="0080566F"/>
    <w:rsid w:val="008056A0"/>
    <w:rsid w:val="00805763"/>
    <w:rsid w:val="00805A7A"/>
    <w:rsid w:val="00806D7D"/>
    <w:rsid w:val="00806DCD"/>
    <w:rsid w:val="00806FBC"/>
    <w:rsid w:val="00807D03"/>
    <w:rsid w:val="008106A5"/>
    <w:rsid w:val="008106E4"/>
    <w:rsid w:val="00811018"/>
    <w:rsid w:val="008115D4"/>
    <w:rsid w:val="00811A79"/>
    <w:rsid w:val="00811A7E"/>
    <w:rsid w:val="00811DAE"/>
    <w:rsid w:val="00811DED"/>
    <w:rsid w:val="008120F2"/>
    <w:rsid w:val="00812779"/>
    <w:rsid w:val="008135EE"/>
    <w:rsid w:val="00814DFD"/>
    <w:rsid w:val="00816258"/>
    <w:rsid w:val="00816998"/>
    <w:rsid w:val="00817110"/>
    <w:rsid w:val="00817384"/>
    <w:rsid w:val="00817748"/>
    <w:rsid w:val="00817A81"/>
    <w:rsid w:val="00820A0A"/>
    <w:rsid w:val="0082183B"/>
    <w:rsid w:val="00821970"/>
    <w:rsid w:val="008220E9"/>
    <w:rsid w:val="00822D83"/>
    <w:rsid w:val="008238C5"/>
    <w:rsid w:val="00823FD8"/>
    <w:rsid w:val="0082424B"/>
    <w:rsid w:val="008244A3"/>
    <w:rsid w:val="008247A2"/>
    <w:rsid w:val="00824822"/>
    <w:rsid w:val="00824CD6"/>
    <w:rsid w:val="00824F69"/>
    <w:rsid w:val="0082523F"/>
    <w:rsid w:val="008261FE"/>
    <w:rsid w:val="00826CFB"/>
    <w:rsid w:val="00826DCA"/>
    <w:rsid w:val="008274ED"/>
    <w:rsid w:val="0082794B"/>
    <w:rsid w:val="00827E77"/>
    <w:rsid w:val="008306F9"/>
    <w:rsid w:val="008310EB"/>
    <w:rsid w:val="00831833"/>
    <w:rsid w:val="008326B9"/>
    <w:rsid w:val="0083290E"/>
    <w:rsid w:val="00832950"/>
    <w:rsid w:val="00832C96"/>
    <w:rsid w:val="00832FA5"/>
    <w:rsid w:val="008342BB"/>
    <w:rsid w:val="0083453C"/>
    <w:rsid w:val="00834733"/>
    <w:rsid w:val="00836B4F"/>
    <w:rsid w:val="00836D93"/>
    <w:rsid w:val="00837EAE"/>
    <w:rsid w:val="00840691"/>
    <w:rsid w:val="00840BC1"/>
    <w:rsid w:val="00841175"/>
    <w:rsid w:val="00841291"/>
    <w:rsid w:val="00841559"/>
    <w:rsid w:val="00841B27"/>
    <w:rsid w:val="00841C40"/>
    <w:rsid w:val="008422E6"/>
    <w:rsid w:val="0084238E"/>
    <w:rsid w:val="008428EA"/>
    <w:rsid w:val="00844090"/>
    <w:rsid w:val="008443A6"/>
    <w:rsid w:val="0084482B"/>
    <w:rsid w:val="00845260"/>
    <w:rsid w:val="0084537B"/>
    <w:rsid w:val="00845697"/>
    <w:rsid w:val="008461F6"/>
    <w:rsid w:val="00846212"/>
    <w:rsid w:val="0084737B"/>
    <w:rsid w:val="008502A5"/>
    <w:rsid w:val="00851AD2"/>
    <w:rsid w:val="008522D6"/>
    <w:rsid w:val="008522E1"/>
    <w:rsid w:val="0085275B"/>
    <w:rsid w:val="00852BB6"/>
    <w:rsid w:val="00852CFA"/>
    <w:rsid w:val="00852DDD"/>
    <w:rsid w:val="00852F57"/>
    <w:rsid w:val="008531BC"/>
    <w:rsid w:val="00853BE0"/>
    <w:rsid w:val="00853CDB"/>
    <w:rsid w:val="00855AA6"/>
    <w:rsid w:val="00855ECB"/>
    <w:rsid w:val="008566F5"/>
    <w:rsid w:val="0086001D"/>
    <w:rsid w:val="0086011F"/>
    <w:rsid w:val="00860277"/>
    <w:rsid w:val="0086031E"/>
    <w:rsid w:val="00860C13"/>
    <w:rsid w:val="00860EEC"/>
    <w:rsid w:val="00861327"/>
    <w:rsid w:val="00861E89"/>
    <w:rsid w:val="00862F47"/>
    <w:rsid w:val="00862F60"/>
    <w:rsid w:val="00863029"/>
    <w:rsid w:val="00863130"/>
    <w:rsid w:val="0086322C"/>
    <w:rsid w:val="00863282"/>
    <w:rsid w:val="008638D0"/>
    <w:rsid w:val="00863DCB"/>
    <w:rsid w:val="00863E2F"/>
    <w:rsid w:val="008649CF"/>
    <w:rsid w:val="00864B94"/>
    <w:rsid w:val="00865020"/>
    <w:rsid w:val="0086581C"/>
    <w:rsid w:val="00865E48"/>
    <w:rsid w:val="008660AF"/>
    <w:rsid w:val="00866C3D"/>
    <w:rsid w:val="00867246"/>
    <w:rsid w:val="008704F5"/>
    <w:rsid w:val="00870643"/>
    <w:rsid w:val="00870AFD"/>
    <w:rsid w:val="00870E37"/>
    <w:rsid w:val="00871248"/>
    <w:rsid w:val="008716E6"/>
    <w:rsid w:val="008724F3"/>
    <w:rsid w:val="008728CE"/>
    <w:rsid w:val="00872A77"/>
    <w:rsid w:val="0087355E"/>
    <w:rsid w:val="008735AB"/>
    <w:rsid w:val="00873710"/>
    <w:rsid w:val="00873A25"/>
    <w:rsid w:val="00873D2D"/>
    <w:rsid w:val="00874BA9"/>
    <w:rsid w:val="00875661"/>
    <w:rsid w:val="00875727"/>
    <w:rsid w:val="0087577F"/>
    <w:rsid w:val="00875816"/>
    <w:rsid w:val="00877C77"/>
    <w:rsid w:val="00880F79"/>
    <w:rsid w:val="00881296"/>
    <w:rsid w:val="008813D5"/>
    <w:rsid w:val="008816C3"/>
    <w:rsid w:val="00881878"/>
    <w:rsid w:val="0088296B"/>
    <w:rsid w:val="0088405C"/>
    <w:rsid w:val="00884189"/>
    <w:rsid w:val="0088432C"/>
    <w:rsid w:val="008846D6"/>
    <w:rsid w:val="008852F2"/>
    <w:rsid w:val="008854BD"/>
    <w:rsid w:val="0088561B"/>
    <w:rsid w:val="0088566E"/>
    <w:rsid w:val="00885E99"/>
    <w:rsid w:val="00886626"/>
    <w:rsid w:val="0088687E"/>
    <w:rsid w:val="00887241"/>
    <w:rsid w:val="00887E9F"/>
    <w:rsid w:val="00890419"/>
    <w:rsid w:val="00890E16"/>
    <w:rsid w:val="00891ABE"/>
    <w:rsid w:val="008927F7"/>
    <w:rsid w:val="00892FDB"/>
    <w:rsid w:val="00893064"/>
    <w:rsid w:val="00893530"/>
    <w:rsid w:val="008944A7"/>
    <w:rsid w:val="00894D4E"/>
    <w:rsid w:val="0089548F"/>
    <w:rsid w:val="008961D7"/>
    <w:rsid w:val="008962BC"/>
    <w:rsid w:val="00896994"/>
    <w:rsid w:val="00897320"/>
    <w:rsid w:val="00897834"/>
    <w:rsid w:val="008978A1"/>
    <w:rsid w:val="008A0F71"/>
    <w:rsid w:val="008A1334"/>
    <w:rsid w:val="008A19B0"/>
    <w:rsid w:val="008A2041"/>
    <w:rsid w:val="008A2A11"/>
    <w:rsid w:val="008A2A4E"/>
    <w:rsid w:val="008A2E4D"/>
    <w:rsid w:val="008A2F74"/>
    <w:rsid w:val="008A30EC"/>
    <w:rsid w:val="008A3261"/>
    <w:rsid w:val="008A374E"/>
    <w:rsid w:val="008A4339"/>
    <w:rsid w:val="008A4AF3"/>
    <w:rsid w:val="008A4C7F"/>
    <w:rsid w:val="008A6053"/>
    <w:rsid w:val="008A6150"/>
    <w:rsid w:val="008A6F13"/>
    <w:rsid w:val="008A7C75"/>
    <w:rsid w:val="008A7D45"/>
    <w:rsid w:val="008A7DBE"/>
    <w:rsid w:val="008A7F08"/>
    <w:rsid w:val="008B0273"/>
    <w:rsid w:val="008B0431"/>
    <w:rsid w:val="008B0BC6"/>
    <w:rsid w:val="008B0DAE"/>
    <w:rsid w:val="008B0E76"/>
    <w:rsid w:val="008B1B8C"/>
    <w:rsid w:val="008B1E1D"/>
    <w:rsid w:val="008B1E43"/>
    <w:rsid w:val="008B2063"/>
    <w:rsid w:val="008B261A"/>
    <w:rsid w:val="008B37C8"/>
    <w:rsid w:val="008B424C"/>
    <w:rsid w:val="008B43A7"/>
    <w:rsid w:val="008B4570"/>
    <w:rsid w:val="008B4CB3"/>
    <w:rsid w:val="008B4CBB"/>
    <w:rsid w:val="008B4F0A"/>
    <w:rsid w:val="008B55B2"/>
    <w:rsid w:val="008B5ABC"/>
    <w:rsid w:val="008B6090"/>
    <w:rsid w:val="008B7525"/>
    <w:rsid w:val="008B7A55"/>
    <w:rsid w:val="008B7A58"/>
    <w:rsid w:val="008B7AFC"/>
    <w:rsid w:val="008C07AD"/>
    <w:rsid w:val="008C0A81"/>
    <w:rsid w:val="008C0D5D"/>
    <w:rsid w:val="008C1483"/>
    <w:rsid w:val="008C1CDD"/>
    <w:rsid w:val="008C1E99"/>
    <w:rsid w:val="008C1F75"/>
    <w:rsid w:val="008C234F"/>
    <w:rsid w:val="008C2566"/>
    <w:rsid w:val="008C299D"/>
    <w:rsid w:val="008C2DDF"/>
    <w:rsid w:val="008C3014"/>
    <w:rsid w:val="008C32D8"/>
    <w:rsid w:val="008C372B"/>
    <w:rsid w:val="008C3852"/>
    <w:rsid w:val="008C43EC"/>
    <w:rsid w:val="008C45D5"/>
    <w:rsid w:val="008C5AD5"/>
    <w:rsid w:val="008C62EE"/>
    <w:rsid w:val="008C777B"/>
    <w:rsid w:val="008D0555"/>
    <w:rsid w:val="008D0997"/>
    <w:rsid w:val="008D0E34"/>
    <w:rsid w:val="008D34AA"/>
    <w:rsid w:val="008D34AD"/>
    <w:rsid w:val="008D358D"/>
    <w:rsid w:val="008D39FB"/>
    <w:rsid w:val="008D3D0F"/>
    <w:rsid w:val="008D42EE"/>
    <w:rsid w:val="008D44D4"/>
    <w:rsid w:val="008D452C"/>
    <w:rsid w:val="008D488B"/>
    <w:rsid w:val="008D65CA"/>
    <w:rsid w:val="008D6968"/>
    <w:rsid w:val="008D6AFE"/>
    <w:rsid w:val="008D6BD1"/>
    <w:rsid w:val="008D6CF7"/>
    <w:rsid w:val="008D7A52"/>
    <w:rsid w:val="008D7B74"/>
    <w:rsid w:val="008D7C8E"/>
    <w:rsid w:val="008E01EA"/>
    <w:rsid w:val="008E0377"/>
    <w:rsid w:val="008E0860"/>
    <w:rsid w:val="008E0932"/>
    <w:rsid w:val="008E09EB"/>
    <w:rsid w:val="008E1390"/>
    <w:rsid w:val="008E15B2"/>
    <w:rsid w:val="008E16F2"/>
    <w:rsid w:val="008E2662"/>
    <w:rsid w:val="008E3697"/>
    <w:rsid w:val="008E3B9A"/>
    <w:rsid w:val="008E3BAB"/>
    <w:rsid w:val="008E4099"/>
    <w:rsid w:val="008E436D"/>
    <w:rsid w:val="008E4C49"/>
    <w:rsid w:val="008E586D"/>
    <w:rsid w:val="008E5BDB"/>
    <w:rsid w:val="008E5C2D"/>
    <w:rsid w:val="008E63D5"/>
    <w:rsid w:val="008E6CE6"/>
    <w:rsid w:val="008E74E8"/>
    <w:rsid w:val="008E7593"/>
    <w:rsid w:val="008E7B94"/>
    <w:rsid w:val="008E7D26"/>
    <w:rsid w:val="008E7E8B"/>
    <w:rsid w:val="008E7F14"/>
    <w:rsid w:val="008F0004"/>
    <w:rsid w:val="008F0259"/>
    <w:rsid w:val="008F02E7"/>
    <w:rsid w:val="008F03A9"/>
    <w:rsid w:val="008F06CE"/>
    <w:rsid w:val="008F17C7"/>
    <w:rsid w:val="008F2000"/>
    <w:rsid w:val="008F28EB"/>
    <w:rsid w:val="008F3359"/>
    <w:rsid w:val="008F3AC9"/>
    <w:rsid w:val="008F455F"/>
    <w:rsid w:val="008F473B"/>
    <w:rsid w:val="008F4E33"/>
    <w:rsid w:val="008F5A38"/>
    <w:rsid w:val="008F5D32"/>
    <w:rsid w:val="008F5E90"/>
    <w:rsid w:val="008F5ED3"/>
    <w:rsid w:val="008F64FA"/>
    <w:rsid w:val="008F7692"/>
    <w:rsid w:val="008F7789"/>
    <w:rsid w:val="00900276"/>
    <w:rsid w:val="00900711"/>
    <w:rsid w:val="00900BA2"/>
    <w:rsid w:val="00901560"/>
    <w:rsid w:val="00901D3A"/>
    <w:rsid w:val="009020C5"/>
    <w:rsid w:val="00902224"/>
    <w:rsid w:val="0090225B"/>
    <w:rsid w:val="009022DE"/>
    <w:rsid w:val="00902DD7"/>
    <w:rsid w:val="00902E46"/>
    <w:rsid w:val="00902FC0"/>
    <w:rsid w:val="009032A1"/>
    <w:rsid w:val="0090357E"/>
    <w:rsid w:val="0090393C"/>
    <w:rsid w:val="0090395E"/>
    <w:rsid w:val="009039F5"/>
    <w:rsid w:val="00904AA9"/>
    <w:rsid w:val="00904EB6"/>
    <w:rsid w:val="00904EED"/>
    <w:rsid w:val="00905669"/>
    <w:rsid w:val="00905731"/>
    <w:rsid w:val="00906B08"/>
    <w:rsid w:val="00907086"/>
    <w:rsid w:val="00907873"/>
    <w:rsid w:val="00907EC0"/>
    <w:rsid w:val="00907EF7"/>
    <w:rsid w:val="00910032"/>
    <w:rsid w:val="00910DDE"/>
    <w:rsid w:val="009110F8"/>
    <w:rsid w:val="00911176"/>
    <w:rsid w:val="009131E8"/>
    <w:rsid w:val="009132B7"/>
    <w:rsid w:val="00913D2F"/>
    <w:rsid w:val="009141CA"/>
    <w:rsid w:val="0091533E"/>
    <w:rsid w:val="0091548D"/>
    <w:rsid w:val="0091566C"/>
    <w:rsid w:val="00916080"/>
    <w:rsid w:val="00916250"/>
    <w:rsid w:val="009163C5"/>
    <w:rsid w:val="00916FB4"/>
    <w:rsid w:val="009171F0"/>
    <w:rsid w:val="00917A71"/>
    <w:rsid w:val="00917B39"/>
    <w:rsid w:val="00917D8E"/>
    <w:rsid w:val="00920054"/>
    <w:rsid w:val="00920106"/>
    <w:rsid w:val="00920577"/>
    <w:rsid w:val="00920740"/>
    <w:rsid w:val="0092089D"/>
    <w:rsid w:val="00920C08"/>
    <w:rsid w:val="00921F13"/>
    <w:rsid w:val="0092207B"/>
    <w:rsid w:val="009238F8"/>
    <w:rsid w:val="0092413A"/>
    <w:rsid w:val="00924350"/>
    <w:rsid w:val="009243AF"/>
    <w:rsid w:val="009266B2"/>
    <w:rsid w:val="00926961"/>
    <w:rsid w:val="00926C53"/>
    <w:rsid w:val="0092730A"/>
    <w:rsid w:val="00927D50"/>
    <w:rsid w:val="009301C2"/>
    <w:rsid w:val="00930B8E"/>
    <w:rsid w:val="0093126D"/>
    <w:rsid w:val="009312CB"/>
    <w:rsid w:val="009315F0"/>
    <w:rsid w:val="00931B02"/>
    <w:rsid w:val="00932389"/>
    <w:rsid w:val="00932818"/>
    <w:rsid w:val="00932B9F"/>
    <w:rsid w:val="00934580"/>
    <w:rsid w:val="00934B4F"/>
    <w:rsid w:val="00934B8D"/>
    <w:rsid w:val="00934D70"/>
    <w:rsid w:val="00935687"/>
    <w:rsid w:val="00936216"/>
    <w:rsid w:val="0093644C"/>
    <w:rsid w:val="00936858"/>
    <w:rsid w:val="00936D25"/>
    <w:rsid w:val="00936EFA"/>
    <w:rsid w:val="00937504"/>
    <w:rsid w:val="0093752A"/>
    <w:rsid w:val="009377E1"/>
    <w:rsid w:val="00937972"/>
    <w:rsid w:val="00937A5D"/>
    <w:rsid w:val="0094030D"/>
    <w:rsid w:val="00940421"/>
    <w:rsid w:val="009417AF"/>
    <w:rsid w:val="009417C2"/>
    <w:rsid w:val="00941E7C"/>
    <w:rsid w:val="00941F85"/>
    <w:rsid w:val="009421E5"/>
    <w:rsid w:val="00942249"/>
    <w:rsid w:val="009428DD"/>
    <w:rsid w:val="009429D2"/>
    <w:rsid w:val="00942BD5"/>
    <w:rsid w:val="00942BFA"/>
    <w:rsid w:val="009434F4"/>
    <w:rsid w:val="00943854"/>
    <w:rsid w:val="009438BD"/>
    <w:rsid w:val="009439D3"/>
    <w:rsid w:val="009442A7"/>
    <w:rsid w:val="0094539B"/>
    <w:rsid w:val="009457C5"/>
    <w:rsid w:val="00945DA1"/>
    <w:rsid w:val="0094600C"/>
    <w:rsid w:val="0094606F"/>
    <w:rsid w:val="00946FEE"/>
    <w:rsid w:val="00947B43"/>
    <w:rsid w:val="00947FA1"/>
    <w:rsid w:val="0095041C"/>
    <w:rsid w:val="00950ABE"/>
    <w:rsid w:val="00951094"/>
    <w:rsid w:val="00951766"/>
    <w:rsid w:val="00951E50"/>
    <w:rsid w:val="00952712"/>
    <w:rsid w:val="00952798"/>
    <w:rsid w:val="00952C56"/>
    <w:rsid w:val="00954749"/>
    <w:rsid w:val="00954814"/>
    <w:rsid w:val="00954DD0"/>
    <w:rsid w:val="009555AE"/>
    <w:rsid w:val="00955FF7"/>
    <w:rsid w:val="00956537"/>
    <w:rsid w:val="00956891"/>
    <w:rsid w:val="009569BB"/>
    <w:rsid w:val="00957025"/>
    <w:rsid w:val="00957522"/>
    <w:rsid w:val="00957592"/>
    <w:rsid w:val="00961A78"/>
    <w:rsid w:val="00962503"/>
    <w:rsid w:val="00963130"/>
    <w:rsid w:val="009638AA"/>
    <w:rsid w:val="00964C75"/>
    <w:rsid w:val="00964CD3"/>
    <w:rsid w:val="00964D92"/>
    <w:rsid w:val="009651F3"/>
    <w:rsid w:val="00965956"/>
    <w:rsid w:val="00965B13"/>
    <w:rsid w:val="00966B33"/>
    <w:rsid w:val="00966F22"/>
    <w:rsid w:val="00967F82"/>
    <w:rsid w:val="009706E8"/>
    <w:rsid w:val="009715FE"/>
    <w:rsid w:val="009725CB"/>
    <w:rsid w:val="0097269F"/>
    <w:rsid w:val="00972A54"/>
    <w:rsid w:val="00973189"/>
    <w:rsid w:val="009741B4"/>
    <w:rsid w:val="009741CB"/>
    <w:rsid w:val="009743D4"/>
    <w:rsid w:val="00974631"/>
    <w:rsid w:val="00974E77"/>
    <w:rsid w:val="00975AEA"/>
    <w:rsid w:val="009767D5"/>
    <w:rsid w:val="00976C7F"/>
    <w:rsid w:val="00977662"/>
    <w:rsid w:val="00977EFF"/>
    <w:rsid w:val="00980922"/>
    <w:rsid w:val="00981066"/>
    <w:rsid w:val="0098160E"/>
    <w:rsid w:val="00981702"/>
    <w:rsid w:val="00981A8F"/>
    <w:rsid w:val="00981DE7"/>
    <w:rsid w:val="0098242E"/>
    <w:rsid w:val="009828B5"/>
    <w:rsid w:val="0098393B"/>
    <w:rsid w:val="00983A98"/>
    <w:rsid w:val="00983F0A"/>
    <w:rsid w:val="00984164"/>
    <w:rsid w:val="00984B4C"/>
    <w:rsid w:val="00984E51"/>
    <w:rsid w:val="00984FC5"/>
    <w:rsid w:val="0098574F"/>
    <w:rsid w:val="00986009"/>
    <w:rsid w:val="009861AD"/>
    <w:rsid w:val="009864B7"/>
    <w:rsid w:val="00986C34"/>
    <w:rsid w:val="009909EE"/>
    <w:rsid w:val="00990CCE"/>
    <w:rsid w:val="00990EC2"/>
    <w:rsid w:val="00991394"/>
    <w:rsid w:val="00991468"/>
    <w:rsid w:val="00991FF6"/>
    <w:rsid w:val="009923E4"/>
    <w:rsid w:val="0099295D"/>
    <w:rsid w:val="00994A4C"/>
    <w:rsid w:val="0099523D"/>
    <w:rsid w:val="009956B7"/>
    <w:rsid w:val="00996077"/>
    <w:rsid w:val="00997453"/>
    <w:rsid w:val="00997BB0"/>
    <w:rsid w:val="009A07EE"/>
    <w:rsid w:val="009A0A1C"/>
    <w:rsid w:val="009A0A70"/>
    <w:rsid w:val="009A0DF0"/>
    <w:rsid w:val="009A14C7"/>
    <w:rsid w:val="009A18CF"/>
    <w:rsid w:val="009A1A2D"/>
    <w:rsid w:val="009A2673"/>
    <w:rsid w:val="009A3ADD"/>
    <w:rsid w:val="009A3D71"/>
    <w:rsid w:val="009A5021"/>
    <w:rsid w:val="009A5751"/>
    <w:rsid w:val="009A58B8"/>
    <w:rsid w:val="009A6804"/>
    <w:rsid w:val="009A6FF2"/>
    <w:rsid w:val="009A70F7"/>
    <w:rsid w:val="009A7540"/>
    <w:rsid w:val="009A760A"/>
    <w:rsid w:val="009B0BC4"/>
    <w:rsid w:val="009B0D71"/>
    <w:rsid w:val="009B11A1"/>
    <w:rsid w:val="009B17A4"/>
    <w:rsid w:val="009B1E2D"/>
    <w:rsid w:val="009B2320"/>
    <w:rsid w:val="009B2413"/>
    <w:rsid w:val="009B3260"/>
    <w:rsid w:val="009B3466"/>
    <w:rsid w:val="009B3BC3"/>
    <w:rsid w:val="009B4B3B"/>
    <w:rsid w:val="009B507C"/>
    <w:rsid w:val="009B5881"/>
    <w:rsid w:val="009B5963"/>
    <w:rsid w:val="009B5C74"/>
    <w:rsid w:val="009B5DEB"/>
    <w:rsid w:val="009B6670"/>
    <w:rsid w:val="009B774F"/>
    <w:rsid w:val="009B7DB7"/>
    <w:rsid w:val="009C015A"/>
    <w:rsid w:val="009C1262"/>
    <w:rsid w:val="009C12E9"/>
    <w:rsid w:val="009C1DFB"/>
    <w:rsid w:val="009C229F"/>
    <w:rsid w:val="009C22F0"/>
    <w:rsid w:val="009C24D3"/>
    <w:rsid w:val="009C2772"/>
    <w:rsid w:val="009C27C0"/>
    <w:rsid w:val="009C2CD2"/>
    <w:rsid w:val="009C3D31"/>
    <w:rsid w:val="009C46D9"/>
    <w:rsid w:val="009C49C6"/>
    <w:rsid w:val="009C5517"/>
    <w:rsid w:val="009C5E5B"/>
    <w:rsid w:val="009C6350"/>
    <w:rsid w:val="009C7160"/>
    <w:rsid w:val="009C741F"/>
    <w:rsid w:val="009C767E"/>
    <w:rsid w:val="009C79C2"/>
    <w:rsid w:val="009C7B8B"/>
    <w:rsid w:val="009D0382"/>
    <w:rsid w:val="009D0E29"/>
    <w:rsid w:val="009D1477"/>
    <w:rsid w:val="009D162F"/>
    <w:rsid w:val="009D1A1B"/>
    <w:rsid w:val="009D1EAD"/>
    <w:rsid w:val="009D219A"/>
    <w:rsid w:val="009D21EC"/>
    <w:rsid w:val="009D2278"/>
    <w:rsid w:val="009D2862"/>
    <w:rsid w:val="009D3496"/>
    <w:rsid w:val="009D3D69"/>
    <w:rsid w:val="009D5032"/>
    <w:rsid w:val="009D517F"/>
    <w:rsid w:val="009D66DF"/>
    <w:rsid w:val="009D6D50"/>
    <w:rsid w:val="009D730F"/>
    <w:rsid w:val="009D7DE4"/>
    <w:rsid w:val="009E0661"/>
    <w:rsid w:val="009E0C9E"/>
    <w:rsid w:val="009E0E17"/>
    <w:rsid w:val="009E1EF3"/>
    <w:rsid w:val="009E251C"/>
    <w:rsid w:val="009E3FD0"/>
    <w:rsid w:val="009E4B8A"/>
    <w:rsid w:val="009E4B9E"/>
    <w:rsid w:val="009E50E4"/>
    <w:rsid w:val="009E5930"/>
    <w:rsid w:val="009E6A9C"/>
    <w:rsid w:val="009E7063"/>
    <w:rsid w:val="009E7164"/>
    <w:rsid w:val="009F0102"/>
    <w:rsid w:val="009F072C"/>
    <w:rsid w:val="009F100C"/>
    <w:rsid w:val="009F1884"/>
    <w:rsid w:val="009F1B83"/>
    <w:rsid w:val="009F2097"/>
    <w:rsid w:val="009F260B"/>
    <w:rsid w:val="009F26D7"/>
    <w:rsid w:val="009F3551"/>
    <w:rsid w:val="009F3F25"/>
    <w:rsid w:val="009F45D1"/>
    <w:rsid w:val="009F4936"/>
    <w:rsid w:val="009F4BD1"/>
    <w:rsid w:val="009F54BE"/>
    <w:rsid w:val="009F551A"/>
    <w:rsid w:val="009F6295"/>
    <w:rsid w:val="009F632F"/>
    <w:rsid w:val="009F6BC4"/>
    <w:rsid w:val="009F6E43"/>
    <w:rsid w:val="009F709C"/>
    <w:rsid w:val="009F72AA"/>
    <w:rsid w:val="009F72C6"/>
    <w:rsid w:val="009F7424"/>
    <w:rsid w:val="009F79CB"/>
    <w:rsid w:val="009F7BD8"/>
    <w:rsid w:val="00A0099E"/>
    <w:rsid w:val="00A00EC7"/>
    <w:rsid w:val="00A0123E"/>
    <w:rsid w:val="00A01585"/>
    <w:rsid w:val="00A02D86"/>
    <w:rsid w:val="00A038BB"/>
    <w:rsid w:val="00A038D2"/>
    <w:rsid w:val="00A03DA3"/>
    <w:rsid w:val="00A041FE"/>
    <w:rsid w:val="00A0425A"/>
    <w:rsid w:val="00A0473F"/>
    <w:rsid w:val="00A04DFF"/>
    <w:rsid w:val="00A050B4"/>
    <w:rsid w:val="00A05118"/>
    <w:rsid w:val="00A0522F"/>
    <w:rsid w:val="00A055DB"/>
    <w:rsid w:val="00A05C21"/>
    <w:rsid w:val="00A05F65"/>
    <w:rsid w:val="00A06193"/>
    <w:rsid w:val="00A063E6"/>
    <w:rsid w:val="00A06560"/>
    <w:rsid w:val="00A068FB"/>
    <w:rsid w:val="00A10976"/>
    <w:rsid w:val="00A10C1E"/>
    <w:rsid w:val="00A11DCF"/>
    <w:rsid w:val="00A121A2"/>
    <w:rsid w:val="00A131A5"/>
    <w:rsid w:val="00A1376D"/>
    <w:rsid w:val="00A139C0"/>
    <w:rsid w:val="00A13A70"/>
    <w:rsid w:val="00A14454"/>
    <w:rsid w:val="00A14493"/>
    <w:rsid w:val="00A14766"/>
    <w:rsid w:val="00A14B30"/>
    <w:rsid w:val="00A15D83"/>
    <w:rsid w:val="00A162C8"/>
    <w:rsid w:val="00A16CEE"/>
    <w:rsid w:val="00A16E24"/>
    <w:rsid w:val="00A20477"/>
    <w:rsid w:val="00A212A7"/>
    <w:rsid w:val="00A216A8"/>
    <w:rsid w:val="00A21A0F"/>
    <w:rsid w:val="00A21D1C"/>
    <w:rsid w:val="00A22838"/>
    <w:rsid w:val="00A22B7F"/>
    <w:rsid w:val="00A22F11"/>
    <w:rsid w:val="00A22F74"/>
    <w:rsid w:val="00A231C5"/>
    <w:rsid w:val="00A242B2"/>
    <w:rsid w:val="00A2464D"/>
    <w:rsid w:val="00A24932"/>
    <w:rsid w:val="00A24BC9"/>
    <w:rsid w:val="00A24DD0"/>
    <w:rsid w:val="00A24DFA"/>
    <w:rsid w:val="00A25344"/>
    <w:rsid w:val="00A2574C"/>
    <w:rsid w:val="00A25AB4"/>
    <w:rsid w:val="00A26748"/>
    <w:rsid w:val="00A26C47"/>
    <w:rsid w:val="00A271D3"/>
    <w:rsid w:val="00A27B4A"/>
    <w:rsid w:val="00A3032E"/>
    <w:rsid w:val="00A30490"/>
    <w:rsid w:val="00A3091D"/>
    <w:rsid w:val="00A31354"/>
    <w:rsid w:val="00A31851"/>
    <w:rsid w:val="00A319D6"/>
    <w:rsid w:val="00A32147"/>
    <w:rsid w:val="00A3284A"/>
    <w:rsid w:val="00A333EE"/>
    <w:rsid w:val="00A346D1"/>
    <w:rsid w:val="00A351DE"/>
    <w:rsid w:val="00A35E94"/>
    <w:rsid w:val="00A35F51"/>
    <w:rsid w:val="00A361FB"/>
    <w:rsid w:val="00A369A8"/>
    <w:rsid w:val="00A36A0B"/>
    <w:rsid w:val="00A36D22"/>
    <w:rsid w:val="00A371E0"/>
    <w:rsid w:val="00A37706"/>
    <w:rsid w:val="00A37BD6"/>
    <w:rsid w:val="00A37FB3"/>
    <w:rsid w:val="00A40567"/>
    <w:rsid w:val="00A40824"/>
    <w:rsid w:val="00A40A03"/>
    <w:rsid w:val="00A411E5"/>
    <w:rsid w:val="00A41308"/>
    <w:rsid w:val="00A41932"/>
    <w:rsid w:val="00A41BBA"/>
    <w:rsid w:val="00A428D9"/>
    <w:rsid w:val="00A43397"/>
    <w:rsid w:val="00A4361E"/>
    <w:rsid w:val="00A43674"/>
    <w:rsid w:val="00A43FB6"/>
    <w:rsid w:val="00A446ED"/>
    <w:rsid w:val="00A44873"/>
    <w:rsid w:val="00A44B82"/>
    <w:rsid w:val="00A454EB"/>
    <w:rsid w:val="00A456DB"/>
    <w:rsid w:val="00A45C25"/>
    <w:rsid w:val="00A46CA8"/>
    <w:rsid w:val="00A47449"/>
    <w:rsid w:val="00A476D0"/>
    <w:rsid w:val="00A47CD7"/>
    <w:rsid w:val="00A50216"/>
    <w:rsid w:val="00A506C4"/>
    <w:rsid w:val="00A506DB"/>
    <w:rsid w:val="00A50A01"/>
    <w:rsid w:val="00A50BA2"/>
    <w:rsid w:val="00A50D08"/>
    <w:rsid w:val="00A50DB7"/>
    <w:rsid w:val="00A510DD"/>
    <w:rsid w:val="00A510E8"/>
    <w:rsid w:val="00A51D35"/>
    <w:rsid w:val="00A51F1A"/>
    <w:rsid w:val="00A52B9B"/>
    <w:rsid w:val="00A5309D"/>
    <w:rsid w:val="00A53388"/>
    <w:rsid w:val="00A53D3B"/>
    <w:rsid w:val="00A54F74"/>
    <w:rsid w:val="00A55E05"/>
    <w:rsid w:val="00A5646C"/>
    <w:rsid w:val="00A577CE"/>
    <w:rsid w:val="00A57B06"/>
    <w:rsid w:val="00A603AD"/>
    <w:rsid w:val="00A60D47"/>
    <w:rsid w:val="00A63BFE"/>
    <w:rsid w:val="00A642C7"/>
    <w:rsid w:val="00A645D4"/>
    <w:rsid w:val="00A64FA2"/>
    <w:rsid w:val="00A65314"/>
    <w:rsid w:val="00A659EC"/>
    <w:rsid w:val="00A661FD"/>
    <w:rsid w:val="00A66E09"/>
    <w:rsid w:val="00A66F40"/>
    <w:rsid w:val="00A67ADB"/>
    <w:rsid w:val="00A67F72"/>
    <w:rsid w:val="00A70300"/>
    <w:rsid w:val="00A70E34"/>
    <w:rsid w:val="00A70E6F"/>
    <w:rsid w:val="00A71080"/>
    <w:rsid w:val="00A71997"/>
    <w:rsid w:val="00A725A1"/>
    <w:rsid w:val="00A72A8F"/>
    <w:rsid w:val="00A73EA3"/>
    <w:rsid w:val="00A74546"/>
    <w:rsid w:val="00A7463F"/>
    <w:rsid w:val="00A75013"/>
    <w:rsid w:val="00A7571C"/>
    <w:rsid w:val="00A76188"/>
    <w:rsid w:val="00A76595"/>
    <w:rsid w:val="00A7673C"/>
    <w:rsid w:val="00A768AF"/>
    <w:rsid w:val="00A76C31"/>
    <w:rsid w:val="00A77106"/>
    <w:rsid w:val="00A771B0"/>
    <w:rsid w:val="00A77499"/>
    <w:rsid w:val="00A80788"/>
    <w:rsid w:val="00A80A9F"/>
    <w:rsid w:val="00A80CE0"/>
    <w:rsid w:val="00A813CD"/>
    <w:rsid w:val="00A81B8C"/>
    <w:rsid w:val="00A8239F"/>
    <w:rsid w:val="00A82F51"/>
    <w:rsid w:val="00A8338D"/>
    <w:rsid w:val="00A8370A"/>
    <w:rsid w:val="00A83B63"/>
    <w:rsid w:val="00A83CE0"/>
    <w:rsid w:val="00A84058"/>
    <w:rsid w:val="00A847C4"/>
    <w:rsid w:val="00A8537A"/>
    <w:rsid w:val="00A854AD"/>
    <w:rsid w:val="00A8569C"/>
    <w:rsid w:val="00A856AD"/>
    <w:rsid w:val="00A8585E"/>
    <w:rsid w:val="00A85D50"/>
    <w:rsid w:val="00A85F59"/>
    <w:rsid w:val="00A87005"/>
    <w:rsid w:val="00A873F1"/>
    <w:rsid w:val="00A87BD8"/>
    <w:rsid w:val="00A900DD"/>
    <w:rsid w:val="00A9096F"/>
    <w:rsid w:val="00A90C43"/>
    <w:rsid w:val="00A916B9"/>
    <w:rsid w:val="00A91940"/>
    <w:rsid w:val="00A91B0C"/>
    <w:rsid w:val="00A92068"/>
    <w:rsid w:val="00A925C1"/>
    <w:rsid w:val="00A9293E"/>
    <w:rsid w:val="00A92F14"/>
    <w:rsid w:val="00A93102"/>
    <w:rsid w:val="00A93AD0"/>
    <w:rsid w:val="00A93AF0"/>
    <w:rsid w:val="00A9449C"/>
    <w:rsid w:val="00A9479B"/>
    <w:rsid w:val="00A94D60"/>
    <w:rsid w:val="00A95055"/>
    <w:rsid w:val="00A959E1"/>
    <w:rsid w:val="00A95A43"/>
    <w:rsid w:val="00A95A8F"/>
    <w:rsid w:val="00A95E04"/>
    <w:rsid w:val="00A962FF"/>
    <w:rsid w:val="00A96C50"/>
    <w:rsid w:val="00A96D2E"/>
    <w:rsid w:val="00A976C6"/>
    <w:rsid w:val="00AA0151"/>
    <w:rsid w:val="00AA064C"/>
    <w:rsid w:val="00AA08D0"/>
    <w:rsid w:val="00AA09FD"/>
    <w:rsid w:val="00AA11D3"/>
    <w:rsid w:val="00AA17BF"/>
    <w:rsid w:val="00AA18FA"/>
    <w:rsid w:val="00AA2BC0"/>
    <w:rsid w:val="00AA2F24"/>
    <w:rsid w:val="00AA2F35"/>
    <w:rsid w:val="00AA311B"/>
    <w:rsid w:val="00AA3392"/>
    <w:rsid w:val="00AA3C89"/>
    <w:rsid w:val="00AA4408"/>
    <w:rsid w:val="00AA4EAD"/>
    <w:rsid w:val="00AA4EC6"/>
    <w:rsid w:val="00AA53A2"/>
    <w:rsid w:val="00AA5429"/>
    <w:rsid w:val="00AA55D1"/>
    <w:rsid w:val="00AA5D94"/>
    <w:rsid w:val="00AA6642"/>
    <w:rsid w:val="00AA6BE8"/>
    <w:rsid w:val="00AA6ED9"/>
    <w:rsid w:val="00AA71C5"/>
    <w:rsid w:val="00AB105F"/>
    <w:rsid w:val="00AB10BE"/>
    <w:rsid w:val="00AB29B6"/>
    <w:rsid w:val="00AB2A5C"/>
    <w:rsid w:val="00AB2AC3"/>
    <w:rsid w:val="00AB3A76"/>
    <w:rsid w:val="00AB3FA4"/>
    <w:rsid w:val="00AB5062"/>
    <w:rsid w:val="00AB696C"/>
    <w:rsid w:val="00AB75C7"/>
    <w:rsid w:val="00AB7F43"/>
    <w:rsid w:val="00AB7F89"/>
    <w:rsid w:val="00AC0273"/>
    <w:rsid w:val="00AC108A"/>
    <w:rsid w:val="00AC1F89"/>
    <w:rsid w:val="00AC2507"/>
    <w:rsid w:val="00AC2860"/>
    <w:rsid w:val="00AC2BA6"/>
    <w:rsid w:val="00AC2C0C"/>
    <w:rsid w:val="00AC3012"/>
    <w:rsid w:val="00AC36A8"/>
    <w:rsid w:val="00AC3BE8"/>
    <w:rsid w:val="00AC4F35"/>
    <w:rsid w:val="00AC57E9"/>
    <w:rsid w:val="00AC5DE3"/>
    <w:rsid w:val="00AC641F"/>
    <w:rsid w:val="00AC678E"/>
    <w:rsid w:val="00AD03CE"/>
    <w:rsid w:val="00AD06A4"/>
    <w:rsid w:val="00AD1FDB"/>
    <w:rsid w:val="00AD2130"/>
    <w:rsid w:val="00AD229B"/>
    <w:rsid w:val="00AD2ABA"/>
    <w:rsid w:val="00AD2D1D"/>
    <w:rsid w:val="00AD36FB"/>
    <w:rsid w:val="00AD38CA"/>
    <w:rsid w:val="00AD3A29"/>
    <w:rsid w:val="00AD44A0"/>
    <w:rsid w:val="00AD47E3"/>
    <w:rsid w:val="00AD4A46"/>
    <w:rsid w:val="00AD50BC"/>
    <w:rsid w:val="00AD51C3"/>
    <w:rsid w:val="00AD53ED"/>
    <w:rsid w:val="00AD580D"/>
    <w:rsid w:val="00AD5953"/>
    <w:rsid w:val="00AD659C"/>
    <w:rsid w:val="00AD6623"/>
    <w:rsid w:val="00AD68A8"/>
    <w:rsid w:val="00AD7484"/>
    <w:rsid w:val="00AE136D"/>
    <w:rsid w:val="00AE24A5"/>
    <w:rsid w:val="00AE2617"/>
    <w:rsid w:val="00AE2722"/>
    <w:rsid w:val="00AE2F4D"/>
    <w:rsid w:val="00AE324B"/>
    <w:rsid w:val="00AE3420"/>
    <w:rsid w:val="00AE38B2"/>
    <w:rsid w:val="00AE3C19"/>
    <w:rsid w:val="00AE3FC5"/>
    <w:rsid w:val="00AE42FB"/>
    <w:rsid w:val="00AE5A92"/>
    <w:rsid w:val="00AE5F12"/>
    <w:rsid w:val="00AE6396"/>
    <w:rsid w:val="00AE64D1"/>
    <w:rsid w:val="00AE68EA"/>
    <w:rsid w:val="00AE6957"/>
    <w:rsid w:val="00AE6EEE"/>
    <w:rsid w:val="00AE7E30"/>
    <w:rsid w:val="00AF101B"/>
    <w:rsid w:val="00AF193B"/>
    <w:rsid w:val="00AF1B6D"/>
    <w:rsid w:val="00AF1E28"/>
    <w:rsid w:val="00AF1E57"/>
    <w:rsid w:val="00AF2811"/>
    <w:rsid w:val="00AF3612"/>
    <w:rsid w:val="00AF3B65"/>
    <w:rsid w:val="00AF431C"/>
    <w:rsid w:val="00AF4C27"/>
    <w:rsid w:val="00AF639E"/>
    <w:rsid w:val="00AF67B1"/>
    <w:rsid w:val="00AF69E3"/>
    <w:rsid w:val="00AF6D0C"/>
    <w:rsid w:val="00AF73A8"/>
    <w:rsid w:val="00AF7483"/>
    <w:rsid w:val="00B00005"/>
    <w:rsid w:val="00B00023"/>
    <w:rsid w:val="00B003B2"/>
    <w:rsid w:val="00B00ADC"/>
    <w:rsid w:val="00B02218"/>
    <w:rsid w:val="00B02380"/>
    <w:rsid w:val="00B023F0"/>
    <w:rsid w:val="00B02CC3"/>
    <w:rsid w:val="00B03FE8"/>
    <w:rsid w:val="00B0455A"/>
    <w:rsid w:val="00B04931"/>
    <w:rsid w:val="00B05613"/>
    <w:rsid w:val="00B05B86"/>
    <w:rsid w:val="00B05D6A"/>
    <w:rsid w:val="00B0626B"/>
    <w:rsid w:val="00B06AE0"/>
    <w:rsid w:val="00B06E03"/>
    <w:rsid w:val="00B07E40"/>
    <w:rsid w:val="00B101E0"/>
    <w:rsid w:val="00B10962"/>
    <w:rsid w:val="00B10B29"/>
    <w:rsid w:val="00B10F2F"/>
    <w:rsid w:val="00B12E1D"/>
    <w:rsid w:val="00B131FF"/>
    <w:rsid w:val="00B1372B"/>
    <w:rsid w:val="00B15878"/>
    <w:rsid w:val="00B164D1"/>
    <w:rsid w:val="00B16556"/>
    <w:rsid w:val="00B165C0"/>
    <w:rsid w:val="00B166C4"/>
    <w:rsid w:val="00B16B81"/>
    <w:rsid w:val="00B17C10"/>
    <w:rsid w:val="00B200EE"/>
    <w:rsid w:val="00B2010D"/>
    <w:rsid w:val="00B217E9"/>
    <w:rsid w:val="00B223DA"/>
    <w:rsid w:val="00B225DE"/>
    <w:rsid w:val="00B2291E"/>
    <w:rsid w:val="00B22FC8"/>
    <w:rsid w:val="00B22FD6"/>
    <w:rsid w:val="00B24212"/>
    <w:rsid w:val="00B24E9D"/>
    <w:rsid w:val="00B25848"/>
    <w:rsid w:val="00B25983"/>
    <w:rsid w:val="00B25A29"/>
    <w:rsid w:val="00B261CC"/>
    <w:rsid w:val="00B26524"/>
    <w:rsid w:val="00B27BC5"/>
    <w:rsid w:val="00B301BF"/>
    <w:rsid w:val="00B30796"/>
    <w:rsid w:val="00B308CB"/>
    <w:rsid w:val="00B30B56"/>
    <w:rsid w:val="00B31313"/>
    <w:rsid w:val="00B314B2"/>
    <w:rsid w:val="00B323F8"/>
    <w:rsid w:val="00B3252D"/>
    <w:rsid w:val="00B32B31"/>
    <w:rsid w:val="00B33AC7"/>
    <w:rsid w:val="00B341F0"/>
    <w:rsid w:val="00B342C6"/>
    <w:rsid w:val="00B3442E"/>
    <w:rsid w:val="00B34432"/>
    <w:rsid w:val="00B344F9"/>
    <w:rsid w:val="00B3479E"/>
    <w:rsid w:val="00B35729"/>
    <w:rsid w:val="00B35962"/>
    <w:rsid w:val="00B3643F"/>
    <w:rsid w:val="00B365DC"/>
    <w:rsid w:val="00B368B3"/>
    <w:rsid w:val="00B369AE"/>
    <w:rsid w:val="00B377F9"/>
    <w:rsid w:val="00B425A8"/>
    <w:rsid w:val="00B426BD"/>
    <w:rsid w:val="00B42BB1"/>
    <w:rsid w:val="00B42BC5"/>
    <w:rsid w:val="00B437A6"/>
    <w:rsid w:val="00B43B3A"/>
    <w:rsid w:val="00B4558A"/>
    <w:rsid w:val="00B457C4"/>
    <w:rsid w:val="00B45950"/>
    <w:rsid w:val="00B46F86"/>
    <w:rsid w:val="00B47505"/>
    <w:rsid w:val="00B5084B"/>
    <w:rsid w:val="00B50DB0"/>
    <w:rsid w:val="00B518CE"/>
    <w:rsid w:val="00B51A46"/>
    <w:rsid w:val="00B52C3B"/>
    <w:rsid w:val="00B52F93"/>
    <w:rsid w:val="00B53114"/>
    <w:rsid w:val="00B543EE"/>
    <w:rsid w:val="00B5509F"/>
    <w:rsid w:val="00B56009"/>
    <w:rsid w:val="00B56E47"/>
    <w:rsid w:val="00B574ED"/>
    <w:rsid w:val="00B6068E"/>
    <w:rsid w:val="00B60B50"/>
    <w:rsid w:val="00B61446"/>
    <w:rsid w:val="00B61E9E"/>
    <w:rsid w:val="00B62A24"/>
    <w:rsid w:val="00B62C9B"/>
    <w:rsid w:val="00B63643"/>
    <w:rsid w:val="00B63CE4"/>
    <w:rsid w:val="00B64C10"/>
    <w:rsid w:val="00B64D8C"/>
    <w:rsid w:val="00B6568B"/>
    <w:rsid w:val="00B65B7A"/>
    <w:rsid w:val="00B660B6"/>
    <w:rsid w:val="00B662F0"/>
    <w:rsid w:val="00B663E7"/>
    <w:rsid w:val="00B66976"/>
    <w:rsid w:val="00B66A1C"/>
    <w:rsid w:val="00B66CEC"/>
    <w:rsid w:val="00B70B68"/>
    <w:rsid w:val="00B70C29"/>
    <w:rsid w:val="00B71147"/>
    <w:rsid w:val="00B711E7"/>
    <w:rsid w:val="00B71319"/>
    <w:rsid w:val="00B72C03"/>
    <w:rsid w:val="00B7326C"/>
    <w:rsid w:val="00B732DB"/>
    <w:rsid w:val="00B7383A"/>
    <w:rsid w:val="00B75540"/>
    <w:rsid w:val="00B75C06"/>
    <w:rsid w:val="00B75DBA"/>
    <w:rsid w:val="00B762A7"/>
    <w:rsid w:val="00B7652B"/>
    <w:rsid w:val="00B77203"/>
    <w:rsid w:val="00B77646"/>
    <w:rsid w:val="00B77F4C"/>
    <w:rsid w:val="00B80162"/>
    <w:rsid w:val="00B8148A"/>
    <w:rsid w:val="00B816B5"/>
    <w:rsid w:val="00B81C7D"/>
    <w:rsid w:val="00B81CD7"/>
    <w:rsid w:val="00B823D3"/>
    <w:rsid w:val="00B836BA"/>
    <w:rsid w:val="00B83794"/>
    <w:rsid w:val="00B84C0F"/>
    <w:rsid w:val="00B84C7A"/>
    <w:rsid w:val="00B84D3B"/>
    <w:rsid w:val="00B85EA7"/>
    <w:rsid w:val="00B85FD5"/>
    <w:rsid w:val="00B8637F"/>
    <w:rsid w:val="00B866A7"/>
    <w:rsid w:val="00B86797"/>
    <w:rsid w:val="00B86E2A"/>
    <w:rsid w:val="00B86EF6"/>
    <w:rsid w:val="00B86F06"/>
    <w:rsid w:val="00B87441"/>
    <w:rsid w:val="00B87CB3"/>
    <w:rsid w:val="00B87D76"/>
    <w:rsid w:val="00B90230"/>
    <w:rsid w:val="00B90656"/>
    <w:rsid w:val="00B90977"/>
    <w:rsid w:val="00B90A1C"/>
    <w:rsid w:val="00B90E11"/>
    <w:rsid w:val="00B90E49"/>
    <w:rsid w:val="00B911AC"/>
    <w:rsid w:val="00B9135A"/>
    <w:rsid w:val="00B92746"/>
    <w:rsid w:val="00B92B25"/>
    <w:rsid w:val="00B9363B"/>
    <w:rsid w:val="00B93968"/>
    <w:rsid w:val="00B94300"/>
    <w:rsid w:val="00B94403"/>
    <w:rsid w:val="00B946D2"/>
    <w:rsid w:val="00B94D3E"/>
    <w:rsid w:val="00B96182"/>
    <w:rsid w:val="00B96E5B"/>
    <w:rsid w:val="00B96F38"/>
    <w:rsid w:val="00B978E5"/>
    <w:rsid w:val="00BA022A"/>
    <w:rsid w:val="00BA02E2"/>
    <w:rsid w:val="00BA0527"/>
    <w:rsid w:val="00BA08DE"/>
    <w:rsid w:val="00BA0959"/>
    <w:rsid w:val="00BA0CE3"/>
    <w:rsid w:val="00BA0CF4"/>
    <w:rsid w:val="00BA0EA2"/>
    <w:rsid w:val="00BA14D0"/>
    <w:rsid w:val="00BA1AE8"/>
    <w:rsid w:val="00BA278E"/>
    <w:rsid w:val="00BA2DB9"/>
    <w:rsid w:val="00BA314C"/>
    <w:rsid w:val="00BA335B"/>
    <w:rsid w:val="00BA3D06"/>
    <w:rsid w:val="00BA3D1F"/>
    <w:rsid w:val="00BA3D79"/>
    <w:rsid w:val="00BA3F12"/>
    <w:rsid w:val="00BA3F82"/>
    <w:rsid w:val="00BA4640"/>
    <w:rsid w:val="00BA4A05"/>
    <w:rsid w:val="00BA5008"/>
    <w:rsid w:val="00BA57BE"/>
    <w:rsid w:val="00BA641B"/>
    <w:rsid w:val="00BA6716"/>
    <w:rsid w:val="00BA6D31"/>
    <w:rsid w:val="00BA70C5"/>
    <w:rsid w:val="00BA75FF"/>
    <w:rsid w:val="00BA773E"/>
    <w:rsid w:val="00BA784A"/>
    <w:rsid w:val="00BA786A"/>
    <w:rsid w:val="00BA7FDD"/>
    <w:rsid w:val="00BB034C"/>
    <w:rsid w:val="00BB0726"/>
    <w:rsid w:val="00BB0B2C"/>
    <w:rsid w:val="00BB1378"/>
    <w:rsid w:val="00BB25DA"/>
    <w:rsid w:val="00BB2B90"/>
    <w:rsid w:val="00BB30AF"/>
    <w:rsid w:val="00BB3845"/>
    <w:rsid w:val="00BB3929"/>
    <w:rsid w:val="00BB3A4B"/>
    <w:rsid w:val="00BB3BD4"/>
    <w:rsid w:val="00BB484E"/>
    <w:rsid w:val="00BB5223"/>
    <w:rsid w:val="00BB5A85"/>
    <w:rsid w:val="00BB5CAE"/>
    <w:rsid w:val="00BB5DC8"/>
    <w:rsid w:val="00BB6AFE"/>
    <w:rsid w:val="00BB6EBA"/>
    <w:rsid w:val="00BB79E4"/>
    <w:rsid w:val="00BB7B66"/>
    <w:rsid w:val="00BC0266"/>
    <w:rsid w:val="00BC1626"/>
    <w:rsid w:val="00BC1A9E"/>
    <w:rsid w:val="00BC2AF6"/>
    <w:rsid w:val="00BC38F0"/>
    <w:rsid w:val="00BC3E58"/>
    <w:rsid w:val="00BC3EF2"/>
    <w:rsid w:val="00BC425A"/>
    <w:rsid w:val="00BC4C3E"/>
    <w:rsid w:val="00BC4F7F"/>
    <w:rsid w:val="00BC5199"/>
    <w:rsid w:val="00BC59E3"/>
    <w:rsid w:val="00BC646B"/>
    <w:rsid w:val="00BC76AA"/>
    <w:rsid w:val="00BC7CFE"/>
    <w:rsid w:val="00BD0EC8"/>
    <w:rsid w:val="00BD1F3D"/>
    <w:rsid w:val="00BD236F"/>
    <w:rsid w:val="00BD29DE"/>
    <w:rsid w:val="00BD2A69"/>
    <w:rsid w:val="00BD3431"/>
    <w:rsid w:val="00BD34FE"/>
    <w:rsid w:val="00BD35F4"/>
    <w:rsid w:val="00BD3766"/>
    <w:rsid w:val="00BD3BD6"/>
    <w:rsid w:val="00BD3FB3"/>
    <w:rsid w:val="00BD406F"/>
    <w:rsid w:val="00BD4460"/>
    <w:rsid w:val="00BD4A27"/>
    <w:rsid w:val="00BD5F36"/>
    <w:rsid w:val="00BD6133"/>
    <w:rsid w:val="00BD647A"/>
    <w:rsid w:val="00BD69B5"/>
    <w:rsid w:val="00BD77A8"/>
    <w:rsid w:val="00BD7E80"/>
    <w:rsid w:val="00BE0350"/>
    <w:rsid w:val="00BE0461"/>
    <w:rsid w:val="00BE090C"/>
    <w:rsid w:val="00BE16D6"/>
    <w:rsid w:val="00BE17BF"/>
    <w:rsid w:val="00BE1C39"/>
    <w:rsid w:val="00BE20CC"/>
    <w:rsid w:val="00BE20D8"/>
    <w:rsid w:val="00BE2BD4"/>
    <w:rsid w:val="00BE2D12"/>
    <w:rsid w:val="00BE3CC0"/>
    <w:rsid w:val="00BE44B6"/>
    <w:rsid w:val="00BE5293"/>
    <w:rsid w:val="00BE55BE"/>
    <w:rsid w:val="00BE5C78"/>
    <w:rsid w:val="00BE5C8E"/>
    <w:rsid w:val="00BE6ADF"/>
    <w:rsid w:val="00BF05FF"/>
    <w:rsid w:val="00BF06AC"/>
    <w:rsid w:val="00BF07CD"/>
    <w:rsid w:val="00BF0F48"/>
    <w:rsid w:val="00BF11BA"/>
    <w:rsid w:val="00BF26A4"/>
    <w:rsid w:val="00BF2EC3"/>
    <w:rsid w:val="00BF42C8"/>
    <w:rsid w:val="00BF4305"/>
    <w:rsid w:val="00BF4A92"/>
    <w:rsid w:val="00BF552C"/>
    <w:rsid w:val="00BF63DA"/>
    <w:rsid w:val="00BF7319"/>
    <w:rsid w:val="00BF73B9"/>
    <w:rsid w:val="00BF7520"/>
    <w:rsid w:val="00BF7583"/>
    <w:rsid w:val="00BF75DE"/>
    <w:rsid w:val="00C000B7"/>
    <w:rsid w:val="00C001C8"/>
    <w:rsid w:val="00C0176A"/>
    <w:rsid w:val="00C01B8A"/>
    <w:rsid w:val="00C01C2A"/>
    <w:rsid w:val="00C01EEE"/>
    <w:rsid w:val="00C0200E"/>
    <w:rsid w:val="00C021DE"/>
    <w:rsid w:val="00C02D5E"/>
    <w:rsid w:val="00C03300"/>
    <w:rsid w:val="00C037D8"/>
    <w:rsid w:val="00C0393E"/>
    <w:rsid w:val="00C03F29"/>
    <w:rsid w:val="00C044CB"/>
    <w:rsid w:val="00C04C24"/>
    <w:rsid w:val="00C05164"/>
    <w:rsid w:val="00C05A99"/>
    <w:rsid w:val="00C06281"/>
    <w:rsid w:val="00C06413"/>
    <w:rsid w:val="00C065A9"/>
    <w:rsid w:val="00C07C25"/>
    <w:rsid w:val="00C1011A"/>
    <w:rsid w:val="00C101BE"/>
    <w:rsid w:val="00C10550"/>
    <w:rsid w:val="00C1141E"/>
    <w:rsid w:val="00C11F3A"/>
    <w:rsid w:val="00C12331"/>
    <w:rsid w:val="00C12740"/>
    <w:rsid w:val="00C138ED"/>
    <w:rsid w:val="00C13E1A"/>
    <w:rsid w:val="00C148B2"/>
    <w:rsid w:val="00C16870"/>
    <w:rsid w:val="00C16925"/>
    <w:rsid w:val="00C17682"/>
    <w:rsid w:val="00C1770C"/>
    <w:rsid w:val="00C178B2"/>
    <w:rsid w:val="00C17B02"/>
    <w:rsid w:val="00C17ED2"/>
    <w:rsid w:val="00C201D4"/>
    <w:rsid w:val="00C2119A"/>
    <w:rsid w:val="00C21F17"/>
    <w:rsid w:val="00C221F1"/>
    <w:rsid w:val="00C22282"/>
    <w:rsid w:val="00C22397"/>
    <w:rsid w:val="00C2299F"/>
    <w:rsid w:val="00C229F2"/>
    <w:rsid w:val="00C231F3"/>
    <w:rsid w:val="00C2332A"/>
    <w:rsid w:val="00C234DC"/>
    <w:rsid w:val="00C238F3"/>
    <w:rsid w:val="00C24021"/>
    <w:rsid w:val="00C245B9"/>
    <w:rsid w:val="00C2475A"/>
    <w:rsid w:val="00C24929"/>
    <w:rsid w:val="00C25303"/>
    <w:rsid w:val="00C25B63"/>
    <w:rsid w:val="00C25F8D"/>
    <w:rsid w:val="00C260D9"/>
    <w:rsid w:val="00C26752"/>
    <w:rsid w:val="00C271A7"/>
    <w:rsid w:val="00C271B3"/>
    <w:rsid w:val="00C272B7"/>
    <w:rsid w:val="00C27EE1"/>
    <w:rsid w:val="00C305F2"/>
    <w:rsid w:val="00C3074C"/>
    <w:rsid w:val="00C307E3"/>
    <w:rsid w:val="00C30A1A"/>
    <w:rsid w:val="00C30BC1"/>
    <w:rsid w:val="00C30E8D"/>
    <w:rsid w:val="00C31B3A"/>
    <w:rsid w:val="00C31DF1"/>
    <w:rsid w:val="00C33491"/>
    <w:rsid w:val="00C3378A"/>
    <w:rsid w:val="00C33C0D"/>
    <w:rsid w:val="00C348D2"/>
    <w:rsid w:val="00C34FE5"/>
    <w:rsid w:val="00C3524D"/>
    <w:rsid w:val="00C35418"/>
    <w:rsid w:val="00C35A5C"/>
    <w:rsid w:val="00C35DEC"/>
    <w:rsid w:val="00C365C8"/>
    <w:rsid w:val="00C367E5"/>
    <w:rsid w:val="00C36FB6"/>
    <w:rsid w:val="00C37860"/>
    <w:rsid w:val="00C40105"/>
    <w:rsid w:val="00C4023C"/>
    <w:rsid w:val="00C405CC"/>
    <w:rsid w:val="00C40643"/>
    <w:rsid w:val="00C407B4"/>
    <w:rsid w:val="00C41621"/>
    <w:rsid w:val="00C424E6"/>
    <w:rsid w:val="00C425D9"/>
    <w:rsid w:val="00C4287A"/>
    <w:rsid w:val="00C42D66"/>
    <w:rsid w:val="00C4301A"/>
    <w:rsid w:val="00C435D0"/>
    <w:rsid w:val="00C43811"/>
    <w:rsid w:val="00C43AC5"/>
    <w:rsid w:val="00C43B67"/>
    <w:rsid w:val="00C440F0"/>
    <w:rsid w:val="00C44DC4"/>
    <w:rsid w:val="00C45FC8"/>
    <w:rsid w:val="00C46161"/>
    <w:rsid w:val="00C46BF2"/>
    <w:rsid w:val="00C46C09"/>
    <w:rsid w:val="00C500E5"/>
    <w:rsid w:val="00C50190"/>
    <w:rsid w:val="00C5213D"/>
    <w:rsid w:val="00C526DF"/>
    <w:rsid w:val="00C5279B"/>
    <w:rsid w:val="00C527ED"/>
    <w:rsid w:val="00C52989"/>
    <w:rsid w:val="00C52A32"/>
    <w:rsid w:val="00C52AA8"/>
    <w:rsid w:val="00C53081"/>
    <w:rsid w:val="00C538F0"/>
    <w:rsid w:val="00C53ABF"/>
    <w:rsid w:val="00C53CD8"/>
    <w:rsid w:val="00C53D9E"/>
    <w:rsid w:val="00C549C7"/>
    <w:rsid w:val="00C54EAD"/>
    <w:rsid w:val="00C55384"/>
    <w:rsid w:val="00C55AE1"/>
    <w:rsid w:val="00C55C09"/>
    <w:rsid w:val="00C565FF"/>
    <w:rsid w:val="00C56A69"/>
    <w:rsid w:val="00C56C50"/>
    <w:rsid w:val="00C577C7"/>
    <w:rsid w:val="00C600AB"/>
    <w:rsid w:val="00C6019E"/>
    <w:rsid w:val="00C6165F"/>
    <w:rsid w:val="00C61D09"/>
    <w:rsid w:val="00C61FEC"/>
    <w:rsid w:val="00C62422"/>
    <w:rsid w:val="00C63B53"/>
    <w:rsid w:val="00C6415D"/>
    <w:rsid w:val="00C6542A"/>
    <w:rsid w:val="00C65481"/>
    <w:rsid w:val="00C655CF"/>
    <w:rsid w:val="00C65E60"/>
    <w:rsid w:val="00C66113"/>
    <w:rsid w:val="00C675AF"/>
    <w:rsid w:val="00C706D4"/>
    <w:rsid w:val="00C70D29"/>
    <w:rsid w:val="00C712CE"/>
    <w:rsid w:val="00C7168D"/>
    <w:rsid w:val="00C71852"/>
    <w:rsid w:val="00C7215D"/>
    <w:rsid w:val="00C723B6"/>
    <w:rsid w:val="00C72758"/>
    <w:rsid w:val="00C72E2F"/>
    <w:rsid w:val="00C730F8"/>
    <w:rsid w:val="00C739CA"/>
    <w:rsid w:val="00C74491"/>
    <w:rsid w:val="00C7638A"/>
    <w:rsid w:val="00C77902"/>
    <w:rsid w:val="00C814A6"/>
    <w:rsid w:val="00C81578"/>
    <w:rsid w:val="00C81835"/>
    <w:rsid w:val="00C81B28"/>
    <w:rsid w:val="00C81B4A"/>
    <w:rsid w:val="00C82116"/>
    <w:rsid w:val="00C821A3"/>
    <w:rsid w:val="00C8272E"/>
    <w:rsid w:val="00C83BB5"/>
    <w:rsid w:val="00C83C00"/>
    <w:rsid w:val="00C84277"/>
    <w:rsid w:val="00C8445B"/>
    <w:rsid w:val="00C8470F"/>
    <w:rsid w:val="00C85890"/>
    <w:rsid w:val="00C85997"/>
    <w:rsid w:val="00C8656F"/>
    <w:rsid w:val="00C86DE5"/>
    <w:rsid w:val="00C87283"/>
    <w:rsid w:val="00C877C0"/>
    <w:rsid w:val="00C90451"/>
    <w:rsid w:val="00C909F2"/>
    <w:rsid w:val="00C912A7"/>
    <w:rsid w:val="00C915B6"/>
    <w:rsid w:val="00C915C3"/>
    <w:rsid w:val="00C9218D"/>
    <w:rsid w:val="00C9223C"/>
    <w:rsid w:val="00C9262A"/>
    <w:rsid w:val="00C92A84"/>
    <w:rsid w:val="00C92B75"/>
    <w:rsid w:val="00C92E07"/>
    <w:rsid w:val="00C9366B"/>
    <w:rsid w:val="00C939BD"/>
    <w:rsid w:val="00C93B22"/>
    <w:rsid w:val="00C93EBF"/>
    <w:rsid w:val="00C94599"/>
    <w:rsid w:val="00C94B5F"/>
    <w:rsid w:val="00C95E46"/>
    <w:rsid w:val="00C96019"/>
    <w:rsid w:val="00C96462"/>
    <w:rsid w:val="00C968CE"/>
    <w:rsid w:val="00CA05B5"/>
    <w:rsid w:val="00CA0FAD"/>
    <w:rsid w:val="00CA12E8"/>
    <w:rsid w:val="00CA13E0"/>
    <w:rsid w:val="00CA17A6"/>
    <w:rsid w:val="00CA2F6A"/>
    <w:rsid w:val="00CA3324"/>
    <w:rsid w:val="00CA5577"/>
    <w:rsid w:val="00CA59EA"/>
    <w:rsid w:val="00CA69A2"/>
    <w:rsid w:val="00CA69CA"/>
    <w:rsid w:val="00CA710D"/>
    <w:rsid w:val="00CA77F8"/>
    <w:rsid w:val="00CA7D03"/>
    <w:rsid w:val="00CB0412"/>
    <w:rsid w:val="00CB06A1"/>
    <w:rsid w:val="00CB0B13"/>
    <w:rsid w:val="00CB17CB"/>
    <w:rsid w:val="00CB1A01"/>
    <w:rsid w:val="00CB1C14"/>
    <w:rsid w:val="00CB1C23"/>
    <w:rsid w:val="00CB229B"/>
    <w:rsid w:val="00CB2406"/>
    <w:rsid w:val="00CB2E58"/>
    <w:rsid w:val="00CB37D8"/>
    <w:rsid w:val="00CB3BF0"/>
    <w:rsid w:val="00CB4DC1"/>
    <w:rsid w:val="00CB5E68"/>
    <w:rsid w:val="00CB66E6"/>
    <w:rsid w:val="00CB6A1B"/>
    <w:rsid w:val="00CB7472"/>
    <w:rsid w:val="00CB76BB"/>
    <w:rsid w:val="00CB76C5"/>
    <w:rsid w:val="00CB7D73"/>
    <w:rsid w:val="00CC0473"/>
    <w:rsid w:val="00CC11E4"/>
    <w:rsid w:val="00CC123B"/>
    <w:rsid w:val="00CC1847"/>
    <w:rsid w:val="00CC1B72"/>
    <w:rsid w:val="00CC1CFF"/>
    <w:rsid w:val="00CC2A47"/>
    <w:rsid w:val="00CC2D85"/>
    <w:rsid w:val="00CC3685"/>
    <w:rsid w:val="00CC3E2E"/>
    <w:rsid w:val="00CC4E53"/>
    <w:rsid w:val="00CC502E"/>
    <w:rsid w:val="00CC522F"/>
    <w:rsid w:val="00CC5830"/>
    <w:rsid w:val="00CC6373"/>
    <w:rsid w:val="00CC6861"/>
    <w:rsid w:val="00CC6DDB"/>
    <w:rsid w:val="00CD1677"/>
    <w:rsid w:val="00CD208B"/>
    <w:rsid w:val="00CD2559"/>
    <w:rsid w:val="00CD2F2A"/>
    <w:rsid w:val="00CD3564"/>
    <w:rsid w:val="00CD40DB"/>
    <w:rsid w:val="00CD4108"/>
    <w:rsid w:val="00CD4300"/>
    <w:rsid w:val="00CD4E0D"/>
    <w:rsid w:val="00CD5199"/>
    <w:rsid w:val="00CD5780"/>
    <w:rsid w:val="00CD5CDF"/>
    <w:rsid w:val="00CD6365"/>
    <w:rsid w:val="00CD63FB"/>
    <w:rsid w:val="00CD6608"/>
    <w:rsid w:val="00CD6993"/>
    <w:rsid w:val="00CD7119"/>
    <w:rsid w:val="00CD7A81"/>
    <w:rsid w:val="00CE02D9"/>
    <w:rsid w:val="00CE06FB"/>
    <w:rsid w:val="00CE0E02"/>
    <w:rsid w:val="00CE1340"/>
    <w:rsid w:val="00CE14A7"/>
    <w:rsid w:val="00CE1B8F"/>
    <w:rsid w:val="00CE1CF0"/>
    <w:rsid w:val="00CE1F4C"/>
    <w:rsid w:val="00CE218C"/>
    <w:rsid w:val="00CE284B"/>
    <w:rsid w:val="00CE3751"/>
    <w:rsid w:val="00CE3E3E"/>
    <w:rsid w:val="00CE4D64"/>
    <w:rsid w:val="00CE57D5"/>
    <w:rsid w:val="00CE6477"/>
    <w:rsid w:val="00CE65D3"/>
    <w:rsid w:val="00CF0076"/>
    <w:rsid w:val="00CF0D99"/>
    <w:rsid w:val="00CF14C7"/>
    <w:rsid w:val="00CF17AE"/>
    <w:rsid w:val="00CF1F44"/>
    <w:rsid w:val="00CF30CD"/>
    <w:rsid w:val="00CF324C"/>
    <w:rsid w:val="00CF3866"/>
    <w:rsid w:val="00CF3AB0"/>
    <w:rsid w:val="00CF3AEC"/>
    <w:rsid w:val="00CF3DE2"/>
    <w:rsid w:val="00CF3E54"/>
    <w:rsid w:val="00CF3F35"/>
    <w:rsid w:val="00CF409A"/>
    <w:rsid w:val="00CF449D"/>
    <w:rsid w:val="00CF4D22"/>
    <w:rsid w:val="00CF55E4"/>
    <w:rsid w:val="00CF5DC0"/>
    <w:rsid w:val="00CF5F54"/>
    <w:rsid w:val="00CF5FFA"/>
    <w:rsid w:val="00CF612C"/>
    <w:rsid w:val="00CF6420"/>
    <w:rsid w:val="00CF6681"/>
    <w:rsid w:val="00CF6E21"/>
    <w:rsid w:val="00CF70D9"/>
    <w:rsid w:val="00D00CC1"/>
    <w:rsid w:val="00D01081"/>
    <w:rsid w:val="00D015C8"/>
    <w:rsid w:val="00D01607"/>
    <w:rsid w:val="00D01EA9"/>
    <w:rsid w:val="00D024AC"/>
    <w:rsid w:val="00D02F7E"/>
    <w:rsid w:val="00D02FF2"/>
    <w:rsid w:val="00D0349C"/>
    <w:rsid w:val="00D0385A"/>
    <w:rsid w:val="00D03ADD"/>
    <w:rsid w:val="00D03EF9"/>
    <w:rsid w:val="00D0430D"/>
    <w:rsid w:val="00D0441B"/>
    <w:rsid w:val="00D0494E"/>
    <w:rsid w:val="00D04F13"/>
    <w:rsid w:val="00D055CE"/>
    <w:rsid w:val="00D06439"/>
    <w:rsid w:val="00D06A00"/>
    <w:rsid w:val="00D06B7A"/>
    <w:rsid w:val="00D06D5D"/>
    <w:rsid w:val="00D0718C"/>
    <w:rsid w:val="00D074E6"/>
    <w:rsid w:val="00D07A07"/>
    <w:rsid w:val="00D11FAA"/>
    <w:rsid w:val="00D127A7"/>
    <w:rsid w:val="00D12830"/>
    <w:rsid w:val="00D128C6"/>
    <w:rsid w:val="00D12F24"/>
    <w:rsid w:val="00D14848"/>
    <w:rsid w:val="00D148CE"/>
    <w:rsid w:val="00D14C53"/>
    <w:rsid w:val="00D15016"/>
    <w:rsid w:val="00D1511E"/>
    <w:rsid w:val="00D1518D"/>
    <w:rsid w:val="00D153B5"/>
    <w:rsid w:val="00D15AD6"/>
    <w:rsid w:val="00D15D64"/>
    <w:rsid w:val="00D15F90"/>
    <w:rsid w:val="00D163CA"/>
    <w:rsid w:val="00D16D47"/>
    <w:rsid w:val="00D175F3"/>
    <w:rsid w:val="00D1793E"/>
    <w:rsid w:val="00D21185"/>
    <w:rsid w:val="00D2183B"/>
    <w:rsid w:val="00D21DA6"/>
    <w:rsid w:val="00D2229E"/>
    <w:rsid w:val="00D22F82"/>
    <w:rsid w:val="00D23530"/>
    <w:rsid w:val="00D23650"/>
    <w:rsid w:val="00D23AC7"/>
    <w:rsid w:val="00D243CA"/>
    <w:rsid w:val="00D243E5"/>
    <w:rsid w:val="00D2563E"/>
    <w:rsid w:val="00D25780"/>
    <w:rsid w:val="00D267CE"/>
    <w:rsid w:val="00D278B2"/>
    <w:rsid w:val="00D27A34"/>
    <w:rsid w:val="00D27AE7"/>
    <w:rsid w:val="00D30F72"/>
    <w:rsid w:val="00D31A18"/>
    <w:rsid w:val="00D31D73"/>
    <w:rsid w:val="00D3215C"/>
    <w:rsid w:val="00D3242F"/>
    <w:rsid w:val="00D32AAF"/>
    <w:rsid w:val="00D32AC3"/>
    <w:rsid w:val="00D33429"/>
    <w:rsid w:val="00D33F19"/>
    <w:rsid w:val="00D340A8"/>
    <w:rsid w:val="00D346E3"/>
    <w:rsid w:val="00D34906"/>
    <w:rsid w:val="00D34C2D"/>
    <w:rsid w:val="00D3524F"/>
    <w:rsid w:val="00D35D1D"/>
    <w:rsid w:val="00D36F34"/>
    <w:rsid w:val="00D40222"/>
    <w:rsid w:val="00D40625"/>
    <w:rsid w:val="00D40728"/>
    <w:rsid w:val="00D40B81"/>
    <w:rsid w:val="00D40F84"/>
    <w:rsid w:val="00D4137D"/>
    <w:rsid w:val="00D423AF"/>
    <w:rsid w:val="00D4270F"/>
    <w:rsid w:val="00D42976"/>
    <w:rsid w:val="00D44099"/>
    <w:rsid w:val="00D45373"/>
    <w:rsid w:val="00D4635E"/>
    <w:rsid w:val="00D47353"/>
    <w:rsid w:val="00D47AB9"/>
    <w:rsid w:val="00D47DC3"/>
    <w:rsid w:val="00D51670"/>
    <w:rsid w:val="00D5167D"/>
    <w:rsid w:val="00D51A2C"/>
    <w:rsid w:val="00D51E86"/>
    <w:rsid w:val="00D521CD"/>
    <w:rsid w:val="00D521F9"/>
    <w:rsid w:val="00D53464"/>
    <w:rsid w:val="00D5350A"/>
    <w:rsid w:val="00D53535"/>
    <w:rsid w:val="00D536CD"/>
    <w:rsid w:val="00D53E89"/>
    <w:rsid w:val="00D5418A"/>
    <w:rsid w:val="00D545D8"/>
    <w:rsid w:val="00D548F7"/>
    <w:rsid w:val="00D54EE3"/>
    <w:rsid w:val="00D552C7"/>
    <w:rsid w:val="00D55AF6"/>
    <w:rsid w:val="00D56CC1"/>
    <w:rsid w:val="00D56EC0"/>
    <w:rsid w:val="00D575E5"/>
    <w:rsid w:val="00D57C90"/>
    <w:rsid w:val="00D57CEF"/>
    <w:rsid w:val="00D57F15"/>
    <w:rsid w:val="00D611DB"/>
    <w:rsid w:val="00D644EC"/>
    <w:rsid w:val="00D65702"/>
    <w:rsid w:val="00D6587B"/>
    <w:rsid w:val="00D65F82"/>
    <w:rsid w:val="00D665A8"/>
    <w:rsid w:val="00D673AE"/>
    <w:rsid w:val="00D67C74"/>
    <w:rsid w:val="00D67E36"/>
    <w:rsid w:val="00D702CA"/>
    <w:rsid w:val="00D70B74"/>
    <w:rsid w:val="00D70F0F"/>
    <w:rsid w:val="00D70F87"/>
    <w:rsid w:val="00D71260"/>
    <w:rsid w:val="00D7159E"/>
    <w:rsid w:val="00D717F6"/>
    <w:rsid w:val="00D71D0B"/>
    <w:rsid w:val="00D71D5E"/>
    <w:rsid w:val="00D72826"/>
    <w:rsid w:val="00D7380E"/>
    <w:rsid w:val="00D73FA9"/>
    <w:rsid w:val="00D74102"/>
    <w:rsid w:val="00D7427E"/>
    <w:rsid w:val="00D74549"/>
    <w:rsid w:val="00D74623"/>
    <w:rsid w:val="00D74E67"/>
    <w:rsid w:val="00D762B7"/>
    <w:rsid w:val="00D76517"/>
    <w:rsid w:val="00D76E0A"/>
    <w:rsid w:val="00D7751D"/>
    <w:rsid w:val="00D802F5"/>
    <w:rsid w:val="00D80673"/>
    <w:rsid w:val="00D818FC"/>
    <w:rsid w:val="00D8231B"/>
    <w:rsid w:val="00D82538"/>
    <w:rsid w:val="00D83213"/>
    <w:rsid w:val="00D839F7"/>
    <w:rsid w:val="00D84430"/>
    <w:rsid w:val="00D8482D"/>
    <w:rsid w:val="00D84843"/>
    <w:rsid w:val="00D851CA"/>
    <w:rsid w:val="00D852A8"/>
    <w:rsid w:val="00D85C79"/>
    <w:rsid w:val="00D86741"/>
    <w:rsid w:val="00D879DF"/>
    <w:rsid w:val="00D87BC0"/>
    <w:rsid w:val="00D90099"/>
    <w:rsid w:val="00D902C2"/>
    <w:rsid w:val="00D902DC"/>
    <w:rsid w:val="00D90DA4"/>
    <w:rsid w:val="00D90DDB"/>
    <w:rsid w:val="00D912B1"/>
    <w:rsid w:val="00D91821"/>
    <w:rsid w:val="00D91861"/>
    <w:rsid w:val="00D91C28"/>
    <w:rsid w:val="00D91E94"/>
    <w:rsid w:val="00D930F7"/>
    <w:rsid w:val="00D934CA"/>
    <w:rsid w:val="00D94614"/>
    <w:rsid w:val="00D947AC"/>
    <w:rsid w:val="00D9575C"/>
    <w:rsid w:val="00D966F3"/>
    <w:rsid w:val="00D9750F"/>
    <w:rsid w:val="00D976E9"/>
    <w:rsid w:val="00D97913"/>
    <w:rsid w:val="00D97B42"/>
    <w:rsid w:val="00D97EB0"/>
    <w:rsid w:val="00D97FCF"/>
    <w:rsid w:val="00D97FE1"/>
    <w:rsid w:val="00DA0013"/>
    <w:rsid w:val="00DA0799"/>
    <w:rsid w:val="00DA0FDD"/>
    <w:rsid w:val="00DA1849"/>
    <w:rsid w:val="00DA2368"/>
    <w:rsid w:val="00DA2838"/>
    <w:rsid w:val="00DA2A17"/>
    <w:rsid w:val="00DA2CC5"/>
    <w:rsid w:val="00DA2FD0"/>
    <w:rsid w:val="00DA3B58"/>
    <w:rsid w:val="00DA41CF"/>
    <w:rsid w:val="00DA44C8"/>
    <w:rsid w:val="00DA44DE"/>
    <w:rsid w:val="00DA5630"/>
    <w:rsid w:val="00DA5C9C"/>
    <w:rsid w:val="00DA5EA7"/>
    <w:rsid w:val="00DA6953"/>
    <w:rsid w:val="00DA6AE1"/>
    <w:rsid w:val="00DA717D"/>
    <w:rsid w:val="00DB0200"/>
    <w:rsid w:val="00DB07E7"/>
    <w:rsid w:val="00DB08F0"/>
    <w:rsid w:val="00DB13D3"/>
    <w:rsid w:val="00DB187B"/>
    <w:rsid w:val="00DB1A4C"/>
    <w:rsid w:val="00DB210E"/>
    <w:rsid w:val="00DB2C8A"/>
    <w:rsid w:val="00DB3013"/>
    <w:rsid w:val="00DB3103"/>
    <w:rsid w:val="00DB3942"/>
    <w:rsid w:val="00DB498B"/>
    <w:rsid w:val="00DB5F41"/>
    <w:rsid w:val="00DB6504"/>
    <w:rsid w:val="00DB77EE"/>
    <w:rsid w:val="00DB7840"/>
    <w:rsid w:val="00DB7E5F"/>
    <w:rsid w:val="00DB7FA0"/>
    <w:rsid w:val="00DC032A"/>
    <w:rsid w:val="00DC0AF0"/>
    <w:rsid w:val="00DC1039"/>
    <w:rsid w:val="00DC12F1"/>
    <w:rsid w:val="00DC1A07"/>
    <w:rsid w:val="00DC1A10"/>
    <w:rsid w:val="00DC23DA"/>
    <w:rsid w:val="00DC31EB"/>
    <w:rsid w:val="00DC3514"/>
    <w:rsid w:val="00DC3A54"/>
    <w:rsid w:val="00DC3A62"/>
    <w:rsid w:val="00DC3EA0"/>
    <w:rsid w:val="00DC4311"/>
    <w:rsid w:val="00DC460A"/>
    <w:rsid w:val="00DC477B"/>
    <w:rsid w:val="00DC4951"/>
    <w:rsid w:val="00DC5D8B"/>
    <w:rsid w:val="00DC7B49"/>
    <w:rsid w:val="00DD0350"/>
    <w:rsid w:val="00DD0FF3"/>
    <w:rsid w:val="00DD13B4"/>
    <w:rsid w:val="00DD17AA"/>
    <w:rsid w:val="00DD18E4"/>
    <w:rsid w:val="00DD1E27"/>
    <w:rsid w:val="00DD3580"/>
    <w:rsid w:val="00DD36C0"/>
    <w:rsid w:val="00DD3956"/>
    <w:rsid w:val="00DD3A4D"/>
    <w:rsid w:val="00DD3D86"/>
    <w:rsid w:val="00DD449F"/>
    <w:rsid w:val="00DD4A93"/>
    <w:rsid w:val="00DD4D2A"/>
    <w:rsid w:val="00DD4E50"/>
    <w:rsid w:val="00DD5B95"/>
    <w:rsid w:val="00DD62D0"/>
    <w:rsid w:val="00DD6381"/>
    <w:rsid w:val="00DD76EE"/>
    <w:rsid w:val="00DE110D"/>
    <w:rsid w:val="00DE14B1"/>
    <w:rsid w:val="00DE154A"/>
    <w:rsid w:val="00DE1AA6"/>
    <w:rsid w:val="00DE1F47"/>
    <w:rsid w:val="00DE21B7"/>
    <w:rsid w:val="00DE32C3"/>
    <w:rsid w:val="00DE3387"/>
    <w:rsid w:val="00DE3405"/>
    <w:rsid w:val="00DE3AF5"/>
    <w:rsid w:val="00DE3D03"/>
    <w:rsid w:val="00DE51E6"/>
    <w:rsid w:val="00DE5411"/>
    <w:rsid w:val="00DE6737"/>
    <w:rsid w:val="00DE7117"/>
    <w:rsid w:val="00DE7231"/>
    <w:rsid w:val="00DE7478"/>
    <w:rsid w:val="00DE7665"/>
    <w:rsid w:val="00DE78F3"/>
    <w:rsid w:val="00DE7E71"/>
    <w:rsid w:val="00DF0052"/>
    <w:rsid w:val="00DF0B50"/>
    <w:rsid w:val="00DF0C04"/>
    <w:rsid w:val="00DF0E6F"/>
    <w:rsid w:val="00DF0FBC"/>
    <w:rsid w:val="00DF21C1"/>
    <w:rsid w:val="00DF2298"/>
    <w:rsid w:val="00DF29DF"/>
    <w:rsid w:val="00DF2E7F"/>
    <w:rsid w:val="00DF31DC"/>
    <w:rsid w:val="00DF43A9"/>
    <w:rsid w:val="00DF4B0C"/>
    <w:rsid w:val="00DF5BE3"/>
    <w:rsid w:val="00DF69BD"/>
    <w:rsid w:val="00DF72A5"/>
    <w:rsid w:val="00DF73FF"/>
    <w:rsid w:val="00DF74CF"/>
    <w:rsid w:val="00DF7B54"/>
    <w:rsid w:val="00DF7F4D"/>
    <w:rsid w:val="00E00648"/>
    <w:rsid w:val="00E00801"/>
    <w:rsid w:val="00E0126A"/>
    <w:rsid w:val="00E01C53"/>
    <w:rsid w:val="00E02560"/>
    <w:rsid w:val="00E03386"/>
    <w:rsid w:val="00E037D7"/>
    <w:rsid w:val="00E03A27"/>
    <w:rsid w:val="00E03FFC"/>
    <w:rsid w:val="00E04583"/>
    <w:rsid w:val="00E053F3"/>
    <w:rsid w:val="00E055B9"/>
    <w:rsid w:val="00E05B40"/>
    <w:rsid w:val="00E05FD7"/>
    <w:rsid w:val="00E06158"/>
    <w:rsid w:val="00E075AC"/>
    <w:rsid w:val="00E1030C"/>
    <w:rsid w:val="00E10CF8"/>
    <w:rsid w:val="00E10D4E"/>
    <w:rsid w:val="00E114B7"/>
    <w:rsid w:val="00E1166A"/>
    <w:rsid w:val="00E11811"/>
    <w:rsid w:val="00E11B64"/>
    <w:rsid w:val="00E127F3"/>
    <w:rsid w:val="00E12F1E"/>
    <w:rsid w:val="00E1357C"/>
    <w:rsid w:val="00E15516"/>
    <w:rsid w:val="00E15986"/>
    <w:rsid w:val="00E16178"/>
    <w:rsid w:val="00E1620D"/>
    <w:rsid w:val="00E17129"/>
    <w:rsid w:val="00E17412"/>
    <w:rsid w:val="00E203CE"/>
    <w:rsid w:val="00E22142"/>
    <w:rsid w:val="00E22EEC"/>
    <w:rsid w:val="00E2300F"/>
    <w:rsid w:val="00E23086"/>
    <w:rsid w:val="00E230BB"/>
    <w:rsid w:val="00E24FF2"/>
    <w:rsid w:val="00E2604A"/>
    <w:rsid w:val="00E2656B"/>
    <w:rsid w:val="00E268DF"/>
    <w:rsid w:val="00E274D6"/>
    <w:rsid w:val="00E27C39"/>
    <w:rsid w:val="00E302D2"/>
    <w:rsid w:val="00E3134B"/>
    <w:rsid w:val="00E3149C"/>
    <w:rsid w:val="00E31DA7"/>
    <w:rsid w:val="00E3273F"/>
    <w:rsid w:val="00E32FAF"/>
    <w:rsid w:val="00E33271"/>
    <w:rsid w:val="00E336BD"/>
    <w:rsid w:val="00E33B66"/>
    <w:rsid w:val="00E34E0F"/>
    <w:rsid w:val="00E35329"/>
    <w:rsid w:val="00E35F6C"/>
    <w:rsid w:val="00E36068"/>
    <w:rsid w:val="00E37D20"/>
    <w:rsid w:val="00E40273"/>
    <w:rsid w:val="00E40E6A"/>
    <w:rsid w:val="00E41D16"/>
    <w:rsid w:val="00E42D5A"/>
    <w:rsid w:val="00E437B1"/>
    <w:rsid w:val="00E43E1C"/>
    <w:rsid w:val="00E4491E"/>
    <w:rsid w:val="00E455C8"/>
    <w:rsid w:val="00E456D7"/>
    <w:rsid w:val="00E45750"/>
    <w:rsid w:val="00E45AC6"/>
    <w:rsid w:val="00E45B3F"/>
    <w:rsid w:val="00E45B74"/>
    <w:rsid w:val="00E46245"/>
    <w:rsid w:val="00E46760"/>
    <w:rsid w:val="00E46D65"/>
    <w:rsid w:val="00E47479"/>
    <w:rsid w:val="00E47CB9"/>
    <w:rsid w:val="00E5073F"/>
    <w:rsid w:val="00E50A46"/>
    <w:rsid w:val="00E50BAF"/>
    <w:rsid w:val="00E516A7"/>
    <w:rsid w:val="00E51DCF"/>
    <w:rsid w:val="00E52157"/>
    <w:rsid w:val="00E52220"/>
    <w:rsid w:val="00E52415"/>
    <w:rsid w:val="00E52A9E"/>
    <w:rsid w:val="00E538F0"/>
    <w:rsid w:val="00E54BE1"/>
    <w:rsid w:val="00E563D6"/>
    <w:rsid w:val="00E567F4"/>
    <w:rsid w:val="00E56BD8"/>
    <w:rsid w:val="00E57701"/>
    <w:rsid w:val="00E57E95"/>
    <w:rsid w:val="00E60140"/>
    <w:rsid w:val="00E60B38"/>
    <w:rsid w:val="00E61193"/>
    <w:rsid w:val="00E6120B"/>
    <w:rsid w:val="00E615D2"/>
    <w:rsid w:val="00E61D88"/>
    <w:rsid w:val="00E62F30"/>
    <w:rsid w:val="00E63C7F"/>
    <w:rsid w:val="00E63FEA"/>
    <w:rsid w:val="00E64222"/>
    <w:rsid w:val="00E64957"/>
    <w:rsid w:val="00E64A82"/>
    <w:rsid w:val="00E65E79"/>
    <w:rsid w:val="00E6785A"/>
    <w:rsid w:val="00E700C8"/>
    <w:rsid w:val="00E7054C"/>
    <w:rsid w:val="00E709B8"/>
    <w:rsid w:val="00E70B73"/>
    <w:rsid w:val="00E70D01"/>
    <w:rsid w:val="00E71B4C"/>
    <w:rsid w:val="00E72171"/>
    <w:rsid w:val="00E726BB"/>
    <w:rsid w:val="00E72927"/>
    <w:rsid w:val="00E72B10"/>
    <w:rsid w:val="00E731B3"/>
    <w:rsid w:val="00E73EA5"/>
    <w:rsid w:val="00E74340"/>
    <w:rsid w:val="00E74E68"/>
    <w:rsid w:val="00E752F8"/>
    <w:rsid w:val="00E759CD"/>
    <w:rsid w:val="00E759E2"/>
    <w:rsid w:val="00E766E2"/>
    <w:rsid w:val="00E779E0"/>
    <w:rsid w:val="00E77B60"/>
    <w:rsid w:val="00E77DEF"/>
    <w:rsid w:val="00E80444"/>
    <w:rsid w:val="00E80538"/>
    <w:rsid w:val="00E80D2D"/>
    <w:rsid w:val="00E811F8"/>
    <w:rsid w:val="00E81816"/>
    <w:rsid w:val="00E81CFA"/>
    <w:rsid w:val="00E82250"/>
    <w:rsid w:val="00E82D8F"/>
    <w:rsid w:val="00E84B5D"/>
    <w:rsid w:val="00E84D79"/>
    <w:rsid w:val="00E85095"/>
    <w:rsid w:val="00E8511D"/>
    <w:rsid w:val="00E85559"/>
    <w:rsid w:val="00E8637F"/>
    <w:rsid w:val="00E86EAC"/>
    <w:rsid w:val="00E8738C"/>
    <w:rsid w:val="00E87718"/>
    <w:rsid w:val="00E87C3C"/>
    <w:rsid w:val="00E87D79"/>
    <w:rsid w:val="00E900DF"/>
    <w:rsid w:val="00E902D3"/>
    <w:rsid w:val="00E90853"/>
    <w:rsid w:val="00E9134D"/>
    <w:rsid w:val="00E91789"/>
    <w:rsid w:val="00E91CA3"/>
    <w:rsid w:val="00E9246A"/>
    <w:rsid w:val="00E93247"/>
    <w:rsid w:val="00E9376A"/>
    <w:rsid w:val="00E93B56"/>
    <w:rsid w:val="00E93B73"/>
    <w:rsid w:val="00E93E55"/>
    <w:rsid w:val="00E942C6"/>
    <w:rsid w:val="00E942D4"/>
    <w:rsid w:val="00E946AC"/>
    <w:rsid w:val="00E94890"/>
    <w:rsid w:val="00E948B8"/>
    <w:rsid w:val="00E94F8A"/>
    <w:rsid w:val="00E950DD"/>
    <w:rsid w:val="00E950E1"/>
    <w:rsid w:val="00E959C4"/>
    <w:rsid w:val="00E95D29"/>
    <w:rsid w:val="00E95F44"/>
    <w:rsid w:val="00E966E3"/>
    <w:rsid w:val="00E977D7"/>
    <w:rsid w:val="00EA120C"/>
    <w:rsid w:val="00EA137E"/>
    <w:rsid w:val="00EA161D"/>
    <w:rsid w:val="00EA1653"/>
    <w:rsid w:val="00EA17F6"/>
    <w:rsid w:val="00EA1E5B"/>
    <w:rsid w:val="00EA1FEF"/>
    <w:rsid w:val="00EA2011"/>
    <w:rsid w:val="00EA20B2"/>
    <w:rsid w:val="00EA22B3"/>
    <w:rsid w:val="00EA2607"/>
    <w:rsid w:val="00EA2980"/>
    <w:rsid w:val="00EA2B95"/>
    <w:rsid w:val="00EA2DC6"/>
    <w:rsid w:val="00EA35F4"/>
    <w:rsid w:val="00EA508A"/>
    <w:rsid w:val="00EA595B"/>
    <w:rsid w:val="00EA5BC5"/>
    <w:rsid w:val="00EA5D3A"/>
    <w:rsid w:val="00EA6509"/>
    <w:rsid w:val="00EA6E93"/>
    <w:rsid w:val="00EA79CD"/>
    <w:rsid w:val="00EA7B9A"/>
    <w:rsid w:val="00EA7E7A"/>
    <w:rsid w:val="00EB0055"/>
    <w:rsid w:val="00EB0975"/>
    <w:rsid w:val="00EB1067"/>
    <w:rsid w:val="00EB1CC0"/>
    <w:rsid w:val="00EB2EEB"/>
    <w:rsid w:val="00EB3519"/>
    <w:rsid w:val="00EB39F3"/>
    <w:rsid w:val="00EB4CB4"/>
    <w:rsid w:val="00EB4E82"/>
    <w:rsid w:val="00EB55BF"/>
    <w:rsid w:val="00EB5BE1"/>
    <w:rsid w:val="00EB5D56"/>
    <w:rsid w:val="00EB622B"/>
    <w:rsid w:val="00EB65C1"/>
    <w:rsid w:val="00EB65CF"/>
    <w:rsid w:val="00EB6C48"/>
    <w:rsid w:val="00EB71C5"/>
    <w:rsid w:val="00EB743D"/>
    <w:rsid w:val="00EC0DD9"/>
    <w:rsid w:val="00EC0F4D"/>
    <w:rsid w:val="00EC133D"/>
    <w:rsid w:val="00EC1345"/>
    <w:rsid w:val="00EC16AF"/>
    <w:rsid w:val="00EC2937"/>
    <w:rsid w:val="00EC29DE"/>
    <w:rsid w:val="00EC2BBF"/>
    <w:rsid w:val="00EC369D"/>
    <w:rsid w:val="00EC4800"/>
    <w:rsid w:val="00EC487B"/>
    <w:rsid w:val="00EC554F"/>
    <w:rsid w:val="00EC62EF"/>
    <w:rsid w:val="00EC65C5"/>
    <w:rsid w:val="00EC6ECD"/>
    <w:rsid w:val="00EC7264"/>
    <w:rsid w:val="00EC7675"/>
    <w:rsid w:val="00EC7D08"/>
    <w:rsid w:val="00EC7ED6"/>
    <w:rsid w:val="00ED0B1A"/>
    <w:rsid w:val="00ED143B"/>
    <w:rsid w:val="00ED14B9"/>
    <w:rsid w:val="00ED17CE"/>
    <w:rsid w:val="00ED1942"/>
    <w:rsid w:val="00ED26DB"/>
    <w:rsid w:val="00ED278B"/>
    <w:rsid w:val="00ED2B10"/>
    <w:rsid w:val="00ED2DD1"/>
    <w:rsid w:val="00ED2F74"/>
    <w:rsid w:val="00ED2FA6"/>
    <w:rsid w:val="00ED393D"/>
    <w:rsid w:val="00ED43C4"/>
    <w:rsid w:val="00ED4825"/>
    <w:rsid w:val="00ED495E"/>
    <w:rsid w:val="00ED4B18"/>
    <w:rsid w:val="00ED4E02"/>
    <w:rsid w:val="00ED5173"/>
    <w:rsid w:val="00ED5312"/>
    <w:rsid w:val="00ED5B7A"/>
    <w:rsid w:val="00ED5EAC"/>
    <w:rsid w:val="00ED67D7"/>
    <w:rsid w:val="00EE01B7"/>
    <w:rsid w:val="00EE03F2"/>
    <w:rsid w:val="00EE174E"/>
    <w:rsid w:val="00EE18F8"/>
    <w:rsid w:val="00EE26C5"/>
    <w:rsid w:val="00EE3230"/>
    <w:rsid w:val="00EE3600"/>
    <w:rsid w:val="00EE39FD"/>
    <w:rsid w:val="00EE43C4"/>
    <w:rsid w:val="00EE4FF3"/>
    <w:rsid w:val="00EE5B50"/>
    <w:rsid w:val="00EE68D6"/>
    <w:rsid w:val="00EE69CF"/>
    <w:rsid w:val="00EE73EC"/>
    <w:rsid w:val="00EE7FAE"/>
    <w:rsid w:val="00EF05CB"/>
    <w:rsid w:val="00EF08F1"/>
    <w:rsid w:val="00EF092E"/>
    <w:rsid w:val="00EF1A98"/>
    <w:rsid w:val="00EF2FB3"/>
    <w:rsid w:val="00EF3E2E"/>
    <w:rsid w:val="00EF4D6C"/>
    <w:rsid w:val="00EF5146"/>
    <w:rsid w:val="00EF7069"/>
    <w:rsid w:val="00EF709E"/>
    <w:rsid w:val="00F00D55"/>
    <w:rsid w:val="00F0113B"/>
    <w:rsid w:val="00F012FA"/>
    <w:rsid w:val="00F01489"/>
    <w:rsid w:val="00F01876"/>
    <w:rsid w:val="00F01EC7"/>
    <w:rsid w:val="00F0401E"/>
    <w:rsid w:val="00F048C8"/>
    <w:rsid w:val="00F05B8A"/>
    <w:rsid w:val="00F060E8"/>
    <w:rsid w:val="00F06120"/>
    <w:rsid w:val="00F0662D"/>
    <w:rsid w:val="00F06689"/>
    <w:rsid w:val="00F067E3"/>
    <w:rsid w:val="00F0681F"/>
    <w:rsid w:val="00F06998"/>
    <w:rsid w:val="00F06CC0"/>
    <w:rsid w:val="00F0733C"/>
    <w:rsid w:val="00F07C02"/>
    <w:rsid w:val="00F07DA0"/>
    <w:rsid w:val="00F100CC"/>
    <w:rsid w:val="00F10B4E"/>
    <w:rsid w:val="00F11081"/>
    <w:rsid w:val="00F11F50"/>
    <w:rsid w:val="00F1207C"/>
    <w:rsid w:val="00F12423"/>
    <w:rsid w:val="00F12D70"/>
    <w:rsid w:val="00F1311E"/>
    <w:rsid w:val="00F136EB"/>
    <w:rsid w:val="00F13DF4"/>
    <w:rsid w:val="00F140D6"/>
    <w:rsid w:val="00F1413C"/>
    <w:rsid w:val="00F144FB"/>
    <w:rsid w:val="00F14667"/>
    <w:rsid w:val="00F14EF3"/>
    <w:rsid w:val="00F1511A"/>
    <w:rsid w:val="00F15936"/>
    <w:rsid w:val="00F15C3F"/>
    <w:rsid w:val="00F17026"/>
    <w:rsid w:val="00F17AA6"/>
    <w:rsid w:val="00F17E7A"/>
    <w:rsid w:val="00F20843"/>
    <w:rsid w:val="00F20A76"/>
    <w:rsid w:val="00F20C79"/>
    <w:rsid w:val="00F217A1"/>
    <w:rsid w:val="00F217D5"/>
    <w:rsid w:val="00F21DC6"/>
    <w:rsid w:val="00F222FA"/>
    <w:rsid w:val="00F2259A"/>
    <w:rsid w:val="00F227D5"/>
    <w:rsid w:val="00F2286F"/>
    <w:rsid w:val="00F22D49"/>
    <w:rsid w:val="00F2357F"/>
    <w:rsid w:val="00F24155"/>
    <w:rsid w:val="00F2452E"/>
    <w:rsid w:val="00F25B1D"/>
    <w:rsid w:val="00F25D8D"/>
    <w:rsid w:val="00F26617"/>
    <w:rsid w:val="00F266E1"/>
    <w:rsid w:val="00F27016"/>
    <w:rsid w:val="00F306D5"/>
    <w:rsid w:val="00F30D70"/>
    <w:rsid w:val="00F31267"/>
    <w:rsid w:val="00F31641"/>
    <w:rsid w:val="00F3179B"/>
    <w:rsid w:val="00F31DB3"/>
    <w:rsid w:val="00F31E83"/>
    <w:rsid w:val="00F31F32"/>
    <w:rsid w:val="00F326F2"/>
    <w:rsid w:val="00F32AFE"/>
    <w:rsid w:val="00F32D43"/>
    <w:rsid w:val="00F33432"/>
    <w:rsid w:val="00F335D5"/>
    <w:rsid w:val="00F343C2"/>
    <w:rsid w:val="00F3562D"/>
    <w:rsid w:val="00F35821"/>
    <w:rsid w:val="00F35D7B"/>
    <w:rsid w:val="00F3676D"/>
    <w:rsid w:val="00F36DDC"/>
    <w:rsid w:val="00F37267"/>
    <w:rsid w:val="00F406D4"/>
    <w:rsid w:val="00F40858"/>
    <w:rsid w:val="00F415F1"/>
    <w:rsid w:val="00F419C1"/>
    <w:rsid w:val="00F41E63"/>
    <w:rsid w:val="00F4212D"/>
    <w:rsid w:val="00F422B2"/>
    <w:rsid w:val="00F4239C"/>
    <w:rsid w:val="00F42918"/>
    <w:rsid w:val="00F436D9"/>
    <w:rsid w:val="00F44261"/>
    <w:rsid w:val="00F44300"/>
    <w:rsid w:val="00F444F8"/>
    <w:rsid w:val="00F447F5"/>
    <w:rsid w:val="00F44EDE"/>
    <w:rsid w:val="00F44FF2"/>
    <w:rsid w:val="00F454ED"/>
    <w:rsid w:val="00F45B55"/>
    <w:rsid w:val="00F45F58"/>
    <w:rsid w:val="00F469E3"/>
    <w:rsid w:val="00F46C2F"/>
    <w:rsid w:val="00F46E02"/>
    <w:rsid w:val="00F50121"/>
    <w:rsid w:val="00F5059B"/>
    <w:rsid w:val="00F50E34"/>
    <w:rsid w:val="00F5146B"/>
    <w:rsid w:val="00F51B1F"/>
    <w:rsid w:val="00F51DC5"/>
    <w:rsid w:val="00F52779"/>
    <w:rsid w:val="00F52DE1"/>
    <w:rsid w:val="00F535CC"/>
    <w:rsid w:val="00F53F8E"/>
    <w:rsid w:val="00F54167"/>
    <w:rsid w:val="00F54267"/>
    <w:rsid w:val="00F54601"/>
    <w:rsid w:val="00F54D08"/>
    <w:rsid w:val="00F55473"/>
    <w:rsid w:val="00F606C5"/>
    <w:rsid w:val="00F60C67"/>
    <w:rsid w:val="00F6123B"/>
    <w:rsid w:val="00F61E2A"/>
    <w:rsid w:val="00F61F80"/>
    <w:rsid w:val="00F62254"/>
    <w:rsid w:val="00F624D7"/>
    <w:rsid w:val="00F62743"/>
    <w:rsid w:val="00F629B1"/>
    <w:rsid w:val="00F6307A"/>
    <w:rsid w:val="00F63225"/>
    <w:rsid w:val="00F642A5"/>
    <w:rsid w:val="00F6435B"/>
    <w:rsid w:val="00F65087"/>
    <w:rsid w:val="00F651BE"/>
    <w:rsid w:val="00F65A59"/>
    <w:rsid w:val="00F6762D"/>
    <w:rsid w:val="00F6787B"/>
    <w:rsid w:val="00F67FE2"/>
    <w:rsid w:val="00F712E5"/>
    <w:rsid w:val="00F7136B"/>
    <w:rsid w:val="00F71F9A"/>
    <w:rsid w:val="00F72F62"/>
    <w:rsid w:val="00F72FD5"/>
    <w:rsid w:val="00F73028"/>
    <w:rsid w:val="00F7324E"/>
    <w:rsid w:val="00F73281"/>
    <w:rsid w:val="00F733D1"/>
    <w:rsid w:val="00F739F5"/>
    <w:rsid w:val="00F741AD"/>
    <w:rsid w:val="00F74B68"/>
    <w:rsid w:val="00F74CA9"/>
    <w:rsid w:val="00F75DCE"/>
    <w:rsid w:val="00F7619B"/>
    <w:rsid w:val="00F76696"/>
    <w:rsid w:val="00F80786"/>
    <w:rsid w:val="00F808AE"/>
    <w:rsid w:val="00F80B12"/>
    <w:rsid w:val="00F810EC"/>
    <w:rsid w:val="00F81148"/>
    <w:rsid w:val="00F817BD"/>
    <w:rsid w:val="00F818C9"/>
    <w:rsid w:val="00F819ED"/>
    <w:rsid w:val="00F81FDE"/>
    <w:rsid w:val="00F822F9"/>
    <w:rsid w:val="00F82822"/>
    <w:rsid w:val="00F829F2"/>
    <w:rsid w:val="00F82DE0"/>
    <w:rsid w:val="00F82E56"/>
    <w:rsid w:val="00F82EFA"/>
    <w:rsid w:val="00F8339E"/>
    <w:rsid w:val="00F83AB1"/>
    <w:rsid w:val="00F83ECA"/>
    <w:rsid w:val="00F84138"/>
    <w:rsid w:val="00F84203"/>
    <w:rsid w:val="00F84ABD"/>
    <w:rsid w:val="00F854C3"/>
    <w:rsid w:val="00F856F7"/>
    <w:rsid w:val="00F85D37"/>
    <w:rsid w:val="00F85E1D"/>
    <w:rsid w:val="00F90926"/>
    <w:rsid w:val="00F91233"/>
    <w:rsid w:val="00F9238B"/>
    <w:rsid w:val="00F925E3"/>
    <w:rsid w:val="00F9294F"/>
    <w:rsid w:val="00F92C48"/>
    <w:rsid w:val="00F93547"/>
    <w:rsid w:val="00F93A1E"/>
    <w:rsid w:val="00F9451C"/>
    <w:rsid w:val="00F94E9D"/>
    <w:rsid w:val="00F95364"/>
    <w:rsid w:val="00F95571"/>
    <w:rsid w:val="00F95DF8"/>
    <w:rsid w:val="00F95FC3"/>
    <w:rsid w:val="00F9600E"/>
    <w:rsid w:val="00F96142"/>
    <w:rsid w:val="00F966C3"/>
    <w:rsid w:val="00F9683A"/>
    <w:rsid w:val="00F968A4"/>
    <w:rsid w:val="00F970F4"/>
    <w:rsid w:val="00F97297"/>
    <w:rsid w:val="00F97320"/>
    <w:rsid w:val="00F975A0"/>
    <w:rsid w:val="00F97824"/>
    <w:rsid w:val="00F979AC"/>
    <w:rsid w:val="00FA0026"/>
    <w:rsid w:val="00FA0B78"/>
    <w:rsid w:val="00FA0C62"/>
    <w:rsid w:val="00FA17B9"/>
    <w:rsid w:val="00FA1EE8"/>
    <w:rsid w:val="00FA222A"/>
    <w:rsid w:val="00FA29D9"/>
    <w:rsid w:val="00FA2C38"/>
    <w:rsid w:val="00FA2F9B"/>
    <w:rsid w:val="00FA3D47"/>
    <w:rsid w:val="00FA3F3D"/>
    <w:rsid w:val="00FA4295"/>
    <w:rsid w:val="00FA5153"/>
    <w:rsid w:val="00FA5B85"/>
    <w:rsid w:val="00FA67F5"/>
    <w:rsid w:val="00FA6C01"/>
    <w:rsid w:val="00FA6E07"/>
    <w:rsid w:val="00FA7444"/>
    <w:rsid w:val="00FA77F4"/>
    <w:rsid w:val="00FA7B81"/>
    <w:rsid w:val="00FB0E60"/>
    <w:rsid w:val="00FB0F83"/>
    <w:rsid w:val="00FB1AE8"/>
    <w:rsid w:val="00FB2340"/>
    <w:rsid w:val="00FB2907"/>
    <w:rsid w:val="00FB32B0"/>
    <w:rsid w:val="00FB360A"/>
    <w:rsid w:val="00FB4F33"/>
    <w:rsid w:val="00FB4FC9"/>
    <w:rsid w:val="00FB5298"/>
    <w:rsid w:val="00FB5366"/>
    <w:rsid w:val="00FB5A41"/>
    <w:rsid w:val="00FB6015"/>
    <w:rsid w:val="00FB6B00"/>
    <w:rsid w:val="00FC09C3"/>
    <w:rsid w:val="00FC0A2D"/>
    <w:rsid w:val="00FC0C8B"/>
    <w:rsid w:val="00FC0F0A"/>
    <w:rsid w:val="00FC218D"/>
    <w:rsid w:val="00FC318F"/>
    <w:rsid w:val="00FC417D"/>
    <w:rsid w:val="00FC428C"/>
    <w:rsid w:val="00FC496A"/>
    <w:rsid w:val="00FC4A54"/>
    <w:rsid w:val="00FC4DA0"/>
    <w:rsid w:val="00FC57F4"/>
    <w:rsid w:val="00FC5896"/>
    <w:rsid w:val="00FC5C85"/>
    <w:rsid w:val="00FC5D7C"/>
    <w:rsid w:val="00FC5F0C"/>
    <w:rsid w:val="00FC675C"/>
    <w:rsid w:val="00FC687B"/>
    <w:rsid w:val="00FC6A18"/>
    <w:rsid w:val="00FD0150"/>
    <w:rsid w:val="00FD0644"/>
    <w:rsid w:val="00FD16E3"/>
    <w:rsid w:val="00FD16FD"/>
    <w:rsid w:val="00FD244D"/>
    <w:rsid w:val="00FD30F2"/>
    <w:rsid w:val="00FD322A"/>
    <w:rsid w:val="00FD35BF"/>
    <w:rsid w:val="00FD3792"/>
    <w:rsid w:val="00FD38D5"/>
    <w:rsid w:val="00FD3F15"/>
    <w:rsid w:val="00FD4D19"/>
    <w:rsid w:val="00FD58B6"/>
    <w:rsid w:val="00FD798E"/>
    <w:rsid w:val="00FE05B5"/>
    <w:rsid w:val="00FE12A3"/>
    <w:rsid w:val="00FE1738"/>
    <w:rsid w:val="00FE2847"/>
    <w:rsid w:val="00FE30BB"/>
    <w:rsid w:val="00FE3CF6"/>
    <w:rsid w:val="00FE64BE"/>
    <w:rsid w:val="00FE65FB"/>
    <w:rsid w:val="00FE678F"/>
    <w:rsid w:val="00FE77BC"/>
    <w:rsid w:val="00FE7AAE"/>
    <w:rsid w:val="00FE7AD2"/>
    <w:rsid w:val="00FF00E5"/>
    <w:rsid w:val="00FF0576"/>
    <w:rsid w:val="00FF0601"/>
    <w:rsid w:val="00FF09E4"/>
    <w:rsid w:val="00FF0F6C"/>
    <w:rsid w:val="00FF1168"/>
    <w:rsid w:val="00FF15FB"/>
    <w:rsid w:val="00FF308D"/>
    <w:rsid w:val="00FF33B0"/>
    <w:rsid w:val="00FF3C77"/>
    <w:rsid w:val="00FF4BC0"/>
    <w:rsid w:val="00FF5444"/>
    <w:rsid w:val="00FF5452"/>
    <w:rsid w:val="00FF6559"/>
    <w:rsid w:val="00FF6955"/>
    <w:rsid w:val="00FF6F11"/>
    <w:rsid w:val="00FF7B88"/>
    <w:rsid w:val="00FF7E54"/>
    <w:rsid w:val="40E50DF0"/>
    <w:rsid w:val="7CE578F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196E2"/>
  <w15:docId w15:val="{1097D3FF-1478-4432-8F98-CD1BBC112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0786"/>
    <w:rPr>
      <w:rFonts w:ascii="Verdana" w:hAnsi="Verdana"/>
      <w:sz w:val="20"/>
    </w:rPr>
  </w:style>
  <w:style w:type="paragraph" w:styleId="Heading1">
    <w:name w:val="heading 1"/>
    <w:basedOn w:val="Normal"/>
    <w:next w:val="Normal"/>
    <w:link w:val="Heading1Char"/>
    <w:uiPriority w:val="9"/>
    <w:qFormat/>
    <w:rsid w:val="00DA2838"/>
    <w:pPr>
      <w:keepNext/>
      <w:keepLines/>
      <w:spacing w:before="480" w:after="240"/>
      <w:outlineLvl w:val="0"/>
    </w:pPr>
    <w:rPr>
      <w:rFonts w:eastAsiaTheme="majorEastAsia" w:cstheme="majorBidi"/>
      <w:b/>
      <w:caps/>
      <w:color w:val="000000" w:themeColor="text1"/>
      <w:sz w:val="24"/>
      <w:szCs w:val="32"/>
    </w:rPr>
  </w:style>
  <w:style w:type="paragraph" w:styleId="Heading2">
    <w:name w:val="heading 2"/>
    <w:basedOn w:val="Normal"/>
    <w:next w:val="Normal"/>
    <w:link w:val="Heading2Char"/>
    <w:uiPriority w:val="9"/>
    <w:unhideWhenUsed/>
    <w:qFormat/>
    <w:rsid w:val="007E670F"/>
    <w:pPr>
      <w:keepNext/>
      <w:keepLines/>
      <w:spacing w:before="16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C0266"/>
    <w:pPr>
      <w:keepNext/>
      <w:keepLines/>
      <w:spacing w:before="160" w:after="12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42E6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42E63"/>
    <w:rPr>
      <w:rFonts w:ascii="Verdana" w:hAnsi="Verdana"/>
      <w:noProof/>
      <w:sz w:val="20"/>
      <w:lang w:val="en-US"/>
    </w:rPr>
  </w:style>
  <w:style w:type="paragraph" w:customStyle="1" w:styleId="EndNoteBibliography">
    <w:name w:val="EndNote Bibliography"/>
    <w:basedOn w:val="Normal"/>
    <w:link w:val="EndNoteBibliographyChar"/>
    <w:rsid w:val="00442E63"/>
    <w:pPr>
      <w:spacing w:line="240" w:lineRule="auto"/>
    </w:pPr>
    <w:rPr>
      <w:noProof/>
      <w:lang w:val="en-US"/>
    </w:rPr>
  </w:style>
  <w:style w:type="character" w:customStyle="1" w:styleId="EndNoteBibliographyChar">
    <w:name w:val="EndNote Bibliography Char"/>
    <w:basedOn w:val="DefaultParagraphFont"/>
    <w:link w:val="EndNoteBibliography"/>
    <w:rsid w:val="00442E63"/>
    <w:rPr>
      <w:rFonts w:ascii="Verdana" w:hAnsi="Verdana"/>
      <w:noProof/>
      <w:sz w:val="20"/>
      <w:lang w:val="en-US"/>
    </w:rPr>
  </w:style>
  <w:style w:type="character" w:styleId="Hyperlink">
    <w:name w:val="Hyperlink"/>
    <w:basedOn w:val="DefaultParagraphFont"/>
    <w:uiPriority w:val="99"/>
    <w:unhideWhenUsed/>
    <w:rsid w:val="00442E63"/>
    <w:rPr>
      <w:color w:val="0563C1" w:themeColor="hyperlink"/>
      <w:u w:val="single"/>
    </w:rPr>
  </w:style>
  <w:style w:type="paragraph" w:styleId="CommentText">
    <w:name w:val="annotation text"/>
    <w:basedOn w:val="Normal"/>
    <w:link w:val="CommentTextChar"/>
    <w:uiPriority w:val="99"/>
    <w:unhideWhenUsed/>
    <w:rsid w:val="00950ABE"/>
    <w:pPr>
      <w:spacing w:line="240" w:lineRule="auto"/>
    </w:pPr>
    <w:rPr>
      <w:szCs w:val="20"/>
    </w:rPr>
  </w:style>
  <w:style w:type="character" w:customStyle="1" w:styleId="CommentTextChar">
    <w:name w:val="Comment Text Char"/>
    <w:basedOn w:val="DefaultParagraphFont"/>
    <w:link w:val="CommentText"/>
    <w:uiPriority w:val="99"/>
    <w:rsid w:val="00950ABE"/>
    <w:rPr>
      <w:rFonts w:ascii="Verdana" w:hAnsi="Verdana"/>
      <w:sz w:val="20"/>
      <w:szCs w:val="20"/>
    </w:rPr>
  </w:style>
  <w:style w:type="character" w:styleId="CommentReference">
    <w:name w:val="annotation reference"/>
    <w:basedOn w:val="DefaultParagraphFont"/>
    <w:uiPriority w:val="99"/>
    <w:semiHidden/>
    <w:unhideWhenUsed/>
    <w:rsid w:val="00950ABE"/>
    <w:rPr>
      <w:sz w:val="16"/>
      <w:szCs w:val="16"/>
    </w:rPr>
  </w:style>
  <w:style w:type="paragraph" w:styleId="BalloonText">
    <w:name w:val="Balloon Text"/>
    <w:basedOn w:val="Normal"/>
    <w:link w:val="BalloonTextChar"/>
    <w:uiPriority w:val="99"/>
    <w:semiHidden/>
    <w:unhideWhenUsed/>
    <w:rsid w:val="00950A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AB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50ABE"/>
    <w:rPr>
      <w:b/>
      <w:bCs/>
    </w:rPr>
  </w:style>
  <w:style w:type="character" w:customStyle="1" w:styleId="CommentSubjectChar">
    <w:name w:val="Comment Subject Char"/>
    <w:basedOn w:val="CommentTextChar"/>
    <w:link w:val="CommentSubject"/>
    <w:uiPriority w:val="99"/>
    <w:semiHidden/>
    <w:rsid w:val="00950ABE"/>
    <w:rPr>
      <w:rFonts w:ascii="Verdana" w:hAnsi="Verdana"/>
      <w:b/>
      <w:bCs/>
      <w:sz w:val="20"/>
      <w:szCs w:val="20"/>
    </w:rPr>
  </w:style>
  <w:style w:type="character" w:styleId="FollowedHyperlink">
    <w:name w:val="FollowedHyperlink"/>
    <w:basedOn w:val="DefaultParagraphFont"/>
    <w:uiPriority w:val="99"/>
    <w:semiHidden/>
    <w:unhideWhenUsed/>
    <w:rsid w:val="003E75B0"/>
    <w:rPr>
      <w:color w:val="954F72" w:themeColor="followedHyperlink"/>
      <w:u w:val="single"/>
    </w:rPr>
  </w:style>
  <w:style w:type="paragraph" w:styleId="ListParagraph">
    <w:name w:val="List Paragraph"/>
    <w:basedOn w:val="Normal"/>
    <w:uiPriority w:val="34"/>
    <w:qFormat/>
    <w:rsid w:val="00BA773E"/>
    <w:pPr>
      <w:ind w:left="720"/>
      <w:contextualSpacing/>
    </w:pPr>
  </w:style>
  <w:style w:type="paragraph" w:styleId="Revision">
    <w:name w:val="Revision"/>
    <w:hidden/>
    <w:uiPriority w:val="99"/>
    <w:semiHidden/>
    <w:rsid w:val="008735AB"/>
    <w:pPr>
      <w:spacing w:after="0" w:line="240" w:lineRule="auto"/>
    </w:pPr>
    <w:rPr>
      <w:rFonts w:ascii="Verdana" w:hAnsi="Verdana"/>
      <w:sz w:val="20"/>
    </w:rPr>
  </w:style>
  <w:style w:type="table" w:styleId="TableGrid">
    <w:name w:val="Table Grid"/>
    <w:basedOn w:val="TableNormal"/>
    <w:uiPriority w:val="59"/>
    <w:rsid w:val="006E1D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A2838"/>
    <w:rPr>
      <w:rFonts w:ascii="Verdana" w:eastAsiaTheme="majorEastAsia" w:hAnsi="Verdana" w:cstheme="majorBidi"/>
      <w:b/>
      <w:caps/>
      <w:color w:val="000000" w:themeColor="text1"/>
      <w:sz w:val="24"/>
      <w:szCs w:val="32"/>
    </w:rPr>
  </w:style>
  <w:style w:type="character" w:customStyle="1" w:styleId="Heading2Char">
    <w:name w:val="Heading 2 Char"/>
    <w:basedOn w:val="DefaultParagraphFont"/>
    <w:link w:val="Heading2"/>
    <w:uiPriority w:val="9"/>
    <w:rsid w:val="007E670F"/>
    <w:rPr>
      <w:rFonts w:ascii="Verdana" w:eastAsiaTheme="majorEastAsia" w:hAnsi="Verdana" w:cstheme="majorBidi"/>
      <w:b/>
      <w:color w:val="000000" w:themeColor="text1"/>
      <w:sz w:val="20"/>
      <w:szCs w:val="26"/>
    </w:rPr>
  </w:style>
  <w:style w:type="character" w:customStyle="1" w:styleId="Heading3Char">
    <w:name w:val="Heading 3 Char"/>
    <w:basedOn w:val="DefaultParagraphFont"/>
    <w:link w:val="Heading3"/>
    <w:uiPriority w:val="9"/>
    <w:rsid w:val="00BC0266"/>
    <w:rPr>
      <w:rFonts w:ascii="Verdana" w:eastAsiaTheme="majorEastAsia" w:hAnsi="Verdana" w:cstheme="majorBidi"/>
      <w:i/>
      <w:sz w:val="20"/>
      <w:szCs w:val="24"/>
    </w:rPr>
  </w:style>
  <w:style w:type="paragraph" w:styleId="BodyText3">
    <w:name w:val="Body Text 3"/>
    <w:basedOn w:val="Normal"/>
    <w:link w:val="BodyText3Char"/>
    <w:uiPriority w:val="99"/>
    <w:unhideWhenUsed/>
    <w:rsid w:val="00F11081"/>
    <w:pPr>
      <w:spacing w:after="120"/>
    </w:pPr>
    <w:rPr>
      <w:sz w:val="16"/>
      <w:szCs w:val="16"/>
    </w:rPr>
  </w:style>
  <w:style w:type="character" w:customStyle="1" w:styleId="BodyText3Char">
    <w:name w:val="Body Text 3 Char"/>
    <w:basedOn w:val="DefaultParagraphFont"/>
    <w:link w:val="BodyText3"/>
    <w:uiPriority w:val="99"/>
    <w:rsid w:val="00F11081"/>
    <w:rPr>
      <w:rFonts w:ascii="Verdana" w:hAnsi="Verdana"/>
      <w:sz w:val="16"/>
      <w:szCs w:val="16"/>
    </w:rPr>
  </w:style>
  <w:style w:type="character" w:customStyle="1" w:styleId="UnresolvedMention1">
    <w:name w:val="Unresolved Mention1"/>
    <w:basedOn w:val="DefaultParagraphFont"/>
    <w:uiPriority w:val="99"/>
    <w:semiHidden/>
    <w:unhideWhenUsed/>
    <w:rsid w:val="00BA6716"/>
    <w:rPr>
      <w:color w:val="605E5C"/>
      <w:shd w:val="clear" w:color="auto" w:fill="E1DFDD"/>
    </w:rPr>
  </w:style>
  <w:style w:type="character" w:customStyle="1" w:styleId="UnresolvedMention2">
    <w:name w:val="Unresolved Mention2"/>
    <w:basedOn w:val="DefaultParagraphFont"/>
    <w:uiPriority w:val="99"/>
    <w:semiHidden/>
    <w:unhideWhenUsed/>
    <w:rsid w:val="00984B4C"/>
    <w:rPr>
      <w:color w:val="605E5C"/>
      <w:shd w:val="clear" w:color="auto" w:fill="E1DFDD"/>
    </w:rPr>
  </w:style>
  <w:style w:type="paragraph" w:styleId="EndnoteText">
    <w:name w:val="endnote text"/>
    <w:basedOn w:val="Normal"/>
    <w:link w:val="EndnoteTextChar"/>
    <w:uiPriority w:val="99"/>
    <w:semiHidden/>
    <w:unhideWhenUsed/>
    <w:rsid w:val="002B456A"/>
    <w:pPr>
      <w:spacing w:after="0" w:line="240" w:lineRule="auto"/>
    </w:pPr>
    <w:rPr>
      <w:szCs w:val="20"/>
    </w:rPr>
  </w:style>
  <w:style w:type="character" w:customStyle="1" w:styleId="EndnoteTextChar">
    <w:name w:val="Endnote Text Char"/>
    <w:basedOn w:val="DefaultParagraphFont"/>
    <w:link w:val="EndnoteText"/>
    <w:uiPriority w:val="99"/>
    <w:semiHidden/>
    <w:rsid w:val="002B456A"/>
    <w:rPr>
      <w:rFonts w:ascii="Verdana" w:hAnsi="Verdana"/>
      <w:sz w:val="20"/>
      <w:szCs w:val="20"/>
    </w:rPr>
  </w:style>
  <w:style w:type="character" w:styleId="EndnoteReference">
    <w:name w:val="endnote reference"/>
    <w:basedOn w:val="DefaultParagraphFont"/>
    <w:uiPriority w:val="99"/>
    <w:semiHidden/>
    <w:unhideWhenUsed/>
    <w:rsid w:val="002B456A"/>
    <w:rPr>
      <w:vertAlign w:val="superscript"/>
    </w:rPr>
  </w:style>
  <w:style w:type="character" w:customStyle="1" w:styleId="UnresolvedMention3">
    <w:name w:val="Unresolved Mention3"/>
    <w:basedOn w:val="DefaultParagraphFont"/>
    <w:uiPriority w:val="99"/>
    <w:semiHidden/>
    <w:unhideWhenUsed/>
    <w:rsid w:val="00E1620D"/>
    <w:rPr>
      <w:color w:val="605E5C"/>
      <w:shd w:val="clear" w:color="auto" w:fill="E1DFDD"/>
    </w:rPr>
  </w:style>
  <w:style w:type="paragraph" w:styleId="Header">
    <w:name w:val="header"/>
    <w:basedOn w:val="Normal"/>
    <w:link w:val="HeaderChar"/>
    <w:uiPriority w:val="99"/>
    <w:unhideWhenUsed/>
    <w:rsid w:val="00B10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E77"/>
    <w:rPr>
      <w:rFonts w:ascii="Verdana" w:hAnsi="Verdana"/>
      <w:sz w:val="20"/>
    </w:rPr>
  </w:style>
  <w:style w:type="paragraph" w:styleId="Footer">
    <w:name w:val="footer"/>
    <w:basedOn w:val="Normal"/>
    <w:link w:val="FooterChar"/>
    <w:uiPriority w:val="99"/>
    <w:unhideWhenUsed/>
    <w:rsid w:val="00B10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E77"/>
    <w:rPr>
      <w:rFonts w:ascii="Verdana" w:hAnsi="Verdana"/>
      <w:sz w:val="20"/>
    </w:rPr>
  </w:style>
  <w:style w:type="character" w:styleId="LineNumber">
    <w:name w:val="line number"/>
    <w:basedOn w:val="DefaultParagraphFont"/>
    <w:uiPriority w:val="99"/>
    <w:semiHidden/>
    <w:unhideWhenUsed/>
    <w:rsid w:val="007E37A2"/>
  </w:style>
  <w:style w:type="character" w:styleId="UnresolvedMention">
    <w:name w:val="Unresolved Mention"/>
    <w:basedOn w:val="DefaultParagraphFont"/>
    <w:uiPriority w:val="99"/>
    <w:semiHidden/>
    <w:unhideWhenUsed/>
    <w:rsid w:val="00654B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9986585">
      <w:bodyDiv w:val="1"/>
      <w:marLeft w:val="0"/>
      <w:marRight w:val="0"/>
      <w:marTop w:val="0"/>
      <w:marBottom w:val="0"/>
      <w:divBdr>
        <w:top w:val="none" w:sz="0" w:space="0" w:color="auto"/>
        <w:left w:val="none" w:sz="0" w:space="0" w:color="auto"/>
        <w:bottom w:val="none" w:sz="0" w:space="0" w:color="auto"/>
        <w:right w:val="none" w:sz="0" w:space="0" w:color="auto"/>
      </w:divBdr>
    </w:div>
    <w:div w:id="1481338928">
      <w:bodyDiv w:val="1"/>
      <w:marLeft w:val="0"/>
      <w:marRight w:val="0"/>
      <w:marTop w:val="0"/>
      <w:marBottom w:val="0"/>
      <w:divBdr>
        <w:top w:val="none" w:sz="0" w:space="0" w:color="auto"/>
        <w:left w:val="none" w:sz="0" w:space="0" w:color="auto"/>
        <w:bottom w:val="none" w:sz="0" w:space="0" w:color="auto"/>
        <w:right w:val="none" w:sz="0" w:space="0" w:color="auto"/>
      </w:divBdr>
    </w:div>
    <w:div w:id="1620070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sh.org.uk/wp-content/uploads/2019/09/Use-of-e-cigarettes-among-adults-2019.pdf"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smokinginengland.info/" TargetMode="External"/><Relationship Id="rId17" Type="http://schemas.openxmlformats.org/officeDocument/2006/relationships/hyperlink" Target="https://www.nihr.ac.uk/explore-nihr/support/clinical-research-network.htm" TargetMode="External"/><Relationship Id="rId2" Type="http://schemas.openxmlformats.org/officeDocument/2006/relationships/customXml" Target="../customXml/item2.xml"/><Relationship Id="rId16" Type="http://schemas.openxmlformats.org/officeDocument/2006/relationships/hyperlink" Target="https://www.researchregistry.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tharine.bowker@nottingham.ac.uk" TargetMode="External"/><Relationship Id="rId5" Type="http://schemas.openxmlformats.org/officeDocument/2006/relationships/numbering" Target="numbering.xml"/><Relationship Id="rId15" Type="http://schemas.openxmlformats.org/officeDocument/2006/relationships/hyperlink" Target="https://osf.io/3cxen/"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ra.nhs.uk/planning-and-improving-research/application-summaries/research-summaries/pregnancy-trial-of-e-cigarettes-and-patches-pre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FileHash xmlns="26dade36-14ca-4890-8dfe-98e90156b7de" xsi:nil="true"/>
    <UniqueSourceRef xmlns="26dade36-14ca-4890-8dfe-98e90156b7de"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AEA13023E75B94FB4E236E5EF4ED356" ma:contentTypeVersion="17" ma:contentTypeDescription="Create a new document." ma:contentTypeScope="" ma:versionID="255195a51e8052d343a97fea90d06dfc">
  <xsd:schema xmlns:xsd="http://www.w3.org/2001/XMLSchema" xmlns:xs="http://www.w3.org/2001/XMLSchema" xmlns:p="http://schemas.microsoft.com/office/2006/metadata/properties" xmlns:ns1="http://schemas.microsoft.com/sharepoint/v3" xmlns:ns3="26dade36-14ca-4890-8dfe-98e90156b7de" targetNamespace="http://schemas.microsoft.com/office/2006/metadata/properties" ma:root="true" ma:fieldsID="e680159c1ad18968b98d91e5d3a70dc2" ns1:_="" ns3:_="">
    <xsd:import namespace="http://schemas.microsoft.com/sharepoint/v3"/>
    <xsd:import namespace="26dade36-14ca-4890-8dfe-98e90156b7d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UniqueSourceRef" minOccurs="0"/>
                <xsd:element ref="ns3:FileHash" minOccurs="0"/>
                <xsd:element ref="ns3:SharedWithUsers" minOccurs="0"/>
                <xsd:element ref="ns3:SharedWithDetails" minOccurs="0"/>
                <xsd:element ref="ns3:SharingHintHash"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6dade36-14ca-4890-8dfe-98e90156b7d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UniqueSourceRef" ma:index="13" nillable="true" ma:displayName="UniqueSourceRef" ma:internalName="UniqueSourceRef">
      <xsd:simpleType>
        <xsd:restriction base="dms:Note">
          <xsd:maxLength value="255"/>
        </xsd:restriction>
      </xsd:simpleType>
    </xsd:element>
    <xsd:element name="FileHash" ma:index="14" nillable="true" ma:displayName="FileHash" ma:internalName="FileHash">
      <xsd:simpleType>
        <xsd:restriction base="dms:Note">
          <xsd:maxLength value="255"/>
        </xsd:restriction>
      </xsd:simpleType>
    </xsd:element>
    <xsd:element name="SharedWithUsers" ma:index="15"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description="" ma:internalName="SharedWithDetails" ma:readOnly="true">
      <xsd:simpleType>
        <xsd:restriction base="dms:Note">
          <xsd:maxLength value="255"/>
        </xsd:restriction>
      </xsd:simpleType>
    </xsd:element>
    <xsd:element name="SharingHintHash" ma:index="17" nillable="true" ma:displayName="Sharing Hint Hash" ma:description="" ma:hidden="true" ma:internalName="SharingHintHash"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BE16D1F-6DC5-4E8A-A52C-73002590A553}">
  <ds:schemaRefs>
    <ds:schemaRef ds:uri="http://schemas.openxmlformats.org/officeDocument/2006/bibliography"/>
  </ds:schemaRefs>
</ds:datastoreItem>
</file>

<file path=customXml/itemProps2.xml><?xml version="1.0" encoding="utf-8"?>
<ds:datastoreItem xmlns:ds="http://schemas.openxmlformats.org/officeDocument/2006/customXml" ds:itemID="{D7F9C54C-8C0B-4E07-AACA-C4836C70531E}">
  <ds:schemaRefs>
    <ds:schemaRef ds:uri="http://schemas.microsoft.com/office/2006/metadata/properties"/>
    <ds:schemaRef ds:uri="http://schemas.microsoft.com/office/infopath/2007/PartnerControls"/>
    <ds:schemaRef ds:uri="http://schemas.microsoft.com/sharepoint/v3"/>
    <ds:schemaRef ds:uri="26dade36-14ca-4890-8dfe-98e90156b7de"/>
  </ds:schemaRefs>
</ds:datastoreItem>
</file>

<file path=customXml/itemProps3.xml><?xml version="1.0" encoding="utf-8"?>
<ds:datastoreItem xmlns:ds="http://schemas.openxmlformats.org/officeDocument/2006/customXml" ds:itemID="{E7270329-9B09-45CA-B5DF-5F1FB27F2B56}">
  <ds:schemaRefs>
    <ds:schemaRef ds:uri="http://schemas.microsoft.com/sharepoint/v3/contenttype/forms"/>
  </ds:schemaRefs>
</ds:datastoreItem>
</file>

<file path=customXml/itemProps4.xml><?xml version="1.0" encoding="utf-8"?>
<ds:datastoreItem xmlns:ds="http://schemas.openxmlformats.org/officeDocument/2006/customXml" ds:itemID="{B7ECCE87-A80D-489B-B893-CFF7A0EAC4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6dade36-14ca-4890-8dfe-98e90156b7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8</Pages>
  <Words>12008</Words>
  <Characters>68452</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80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Bowker</dc:creator>
  <cp:keywords/>
  <dc:description/>
  <cp:lastModifiedBy>Katharine Bowker</cp:lastModifiedBy>
  <cp:revision>65</cp:revision>
  <cp:lastPrinted>2020-02-06T01:55:00Z</cp:lastPrinted>
  <dcterms:created xsi:type="dcterms:W3CDTF">2020-08-14T21:38:00Z</dcterms:created>
  <dcterms:modified xsi:type="dcterms:W3CDTF">2020-08-2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1AEA13023E75B94FB4E236E5EF4ED356</vt:lpwstr>
  </property>
</Properties>
</file>